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7BF04E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40"/>
          <w:szCs w:val="28"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40"/>
          <w:szCs w:val="28"/>
          <w:rtl/>
        </w:rPr>
        <w:t>بسم الله الرحمن الرحیم</w:t>
      </w:r>
    </w:p>
    <w:p w14:paraId="12BEAE44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4"/>
          <w:szCs w:val="24"/>
        </w:rPr>
      </w:pPr>
    </w:p>
    <w:p w14:paraId="38301695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4"/>
          <w:szCs w:val="24"/>
          <w:rtl/>
        </w:rPr>
      </w:pPr>
    </w:p>
    <w:p w14:paraId="27DF2E98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4"/>
          <w:szCs w:val="24"/>
          <w:rtl/>
        </w:rPr>
      </w:pPr>
      <w:r w:rsidRPr="00530868">
        <w:rPr>
          <w:rFonts w:ascii="Scheherazade" w:eastAsia="Scheherazade" w:hAnsi="Scheherazade" w:cs="B Titr"/>
          <w:bCs/>
          <w:noProof/>
          <w:color w:val="000000" w:themeColor="text1"/>
          <w:sz w:val="24"/>
          <w:szCs w:val="24"/>
        </w:rPr>
        <w:drawing>
          <wp:inline distT="0" distB="0" distL="0" distR="0" wp14:anchorId="043FA694" wp14:editId="18E627FA">
            <wp:extent cx="1291166" cy="1291166"/>
            <wp:effectExtent l="0" t="0" r="4445" b="4445"/>
            <wp:docPr id="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0B5E8150-5828-419E-BBE4-C500D7A6B09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0B5E8150-5828-419E-BBE4-C500D7A6B09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97615" cy="1297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0B363D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4"/>
          <w:szCs w:val="24"/>
          <w:rtl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24"/>
          <w:szCs w:val="24"/>
          <w:rtl/>
        </w:rPr>
        <w:t>دانشگاه صنعتی شریف</w:t>
      </w:r>
    </w:p>
    <w:p w14:paraId="212CA4C5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4"/>
          <w:szCs w:val="24"/>
          <w:rtl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24"/>
          <w:szCs w:val="24"/>
          <w:rtl/>
        </w:rPr>
        <w:t>دانشکده مهندسی کامپیوتر</w:t>
      </w:r>
    </w:p>
    <w:p w14:paraId="48B9CE8A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4"/>
          <w:szCs w:val="24"/>
          <w:rtl/>
        </w:rPr>
      </w:pPr>
    </w:p>
    <w:p w14:paraId="1B356E16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4"/>
          <w:szCs w:val="24"/>
        </w:rPr>
      </w:pPr>
    </w:p>
    <w:p w14:paraId="300618DF" w14:textId="6FED1BBE" w:rsidR="0007308A" w:rsidRPr="00530868" w:rsidRDefault="0007308A" w:rsidP="0007308A">
      <w:pPr>
        <w:bidi/>
        <w:spacing w:line="360" w:lineRule="auto"/>
        <w:jc w:val="center"/>
        <w:rPr>
          <w:rFonts w:ascii="Scheherazade" w:eastAsia="Scheherazade" w:hAnsi="Scheherazade" w:cs="B Titr"/>
          <w:bCs/>
          <w:color w:val="000000" w:themeColor="text1"/>
          <w:sz w:val="32"/>
          <w:szCs w:val="28"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32"/>
          <w:szCs w:val="28"/>
          <w:rtl/>
        </w:rPr>
        <w:t xml:space="preserve">درس: </w:t>
      </w:r>
      <w:r w:rsidRPr="00530868">
        <w:rPr>
          <w:rFonts w:ascii="Scheherazade" w:eastAsia="Scheherazade" w:hAnsi="Scheherazade" w:cs="B Titr" w:hint="cs"/>
          <w:bCs/>
          <w:color w:val="000000" w:themeColor="text1"/>
          <w:sz w:val="32"/>
          <w:szCs w:val="28"/>
          <w:rtl/>
          <w:lang w:bidi="fa-IR"/>
        </w:rPr>
        <w:t>مقدمه بیوانفورماتیک</w:t>
      </w:r>
      <w:r w:rsidRPr="00530868">
        <w:rPr>
          <w:rFonts w:ascii="Scheherazade" w:eastAsia="Scheherazade" w:hAnsi="Scheherazade" w:cs="B Titr"/>
          <w:bCs/>
          <w:color w:val="000000" w:themeColor="text1"/>
          <w:sz w:val="32"/>
          <w:szCs w:val="28"/>
          <w:rtl/>
          <w:lang w:bidi="fa-IR"/>
        </w:rPr>
        <w:br/>
      </w:r>
      <w:r w:rsidRPr="00530868">
        <w:rPr>
          <w:rFonts w:ascii="Scheherazade" w:eastAsia="Scheherazade" w:hAnsi="Scheherazade" w:cs="B Titr" w:hint="cs"/>
          <w:bCs/>
          <w:color w:val="000000" w:themeColor="text1"/>
          <w:sz w:val="32"/>
          <w:szCs w:val="28"/>
          <w:rtl/>
        </w:rPr>
        <w:t>استاد درس: دکتر شریفی، دکتر کوهی</w:t>
      </w:r>
    </w:p>
    <w:p w14:paraId="0EC9E79F" w14:textId="77777777" w:rsidR="00323905" w:rsidRPr="00323905" w:rsidRDefault="0007308A" w:rsidP="0007308A">
      <w:pPr>
        <w:bidi/>
        <w:spacing w:line="360" w:lineRule="auto"/>
        <w:jc w:val="center"/>
        <w:rPr>
          <w:rFonts w:ascii="Scheherazade" w:eastAsia="Scheherazade" w:hAnsi="Scheherazade" w:cs="B Titr"/>
          <w:bCs/>
          <w:color w:val="000000" w:themeColor="text1"/>
          <w:sz w:val="36"/>
          <w:szCs w:val="36"/>
          <w:rtl/>
          <w:lang w:bidi="fa-IR"/>
        </w:rPr>
      </w:pPr>
      <w:r w:rsidRPr="00323905">
        <w:rPr>
          <w:rFonts w:ascii="Scheherazade" w:eastAsia="Scheherazade" w:hAnsi="Scheherazade" w:cs="B Titr" w:hint="cs"/>
          <w:bCs/>
          <w:color w:val="000000" w:themeColor="text1"/>
          <w:sz w:val="36"/>
          <w:szCs w:val="36"/>
          <w:rtl/>
        </w:rPr>
        <w:t>پروژه پایانی: تجربه اولیه در تحلیل داده</w:t>
      </w:r>
      <w:r w:rsidR="00A300A2" w:rsidRPr="00323905">
        <w:rPr>
          <w:rFonts w:ascii="Scheherazade" w:eastAsia="Scheherazade" w:hAnsi="Scheherazade" w:cs="B Titr" w:hint="cs"/>
          <w:bCs/>
          <w:color w:val="000000" w:themeColor="text1"/>
          <w:sz w:val="36"/>
          <w:szCs w:val="36"/>
          <w:rtl/>
        </w:rPr>
        <w:t xml:space="preserve">‌های </w:t>
      </w:r>
      <w:r w:rsidRPr="00323905">
        <w:rPr>
          <w:rFonts w:ascii="Scheherazade" w:eastAsia="Scheherazade" w:hAnsi="Scheherazade" w:cs="B Titr" w:hint="cs"/>
          <w:bCs/>
          <w:color w:val="000000" w:themeColor="text1"/>
          <w:sz w:val="36"/>
          <w:szCs w:val="36"/>
          <w:rtl/>
        </w:rPr>
        <w:t>بیوانفورماتیک</w:t>
      </w:r>
      <w:r w:rsidR="00323905" w:rsidRPr="00323905">
        <w:rPr>
          <w:rFonts w:ascii="Scheherazade" w:eastAsia="Scheherazade" w:hAnsi="Scheherazade" w:cs="B Titr" w:hint="cs"/>
          <w:bCs/>
          <w:color w:val="000000" w:themeColor="text1"/>
          <w:sz w:val="36"/>
          <w:szCs w:val="36"/>
          <w:rtl/>
          <w:lang w:bidi="fa-IR"/>
        </w:rPr>
        <w:t xml:space="preserve"> </w:t>
      </w:r>
    </w:p>
    <w:p w14:paraId="74F4F50E" w14:textId="17848C1F" w:rsidR="0007308A" w:rsidRPr="00323905" w:rsidRDefault="00323905" w:rsidP="00323905">
      <w:pPr>
        <w:bidi/>
        <w:spacing w:line="360" w:lineRule="auto"/>
        <w:jc w:val="center"/>
        <w:rPr>
          <w:rFonts w:ascii="Scheherazade" w:eastAsia="Scheherazade" w:hAnsi="Scheherazade" w:cs="B Titr"/>
          <w:bCs/>
          <w:color w:val="000000" w:themeColor="text1"/>
          <w:sz w:val="36"/>
          <w:szCs w:val="36"/>
          <w:rtl/>
          <w:lang w:bidi="fa-IR"/>
        </w:rPr>
      </w:pPr>
      <w:r w:rsidRPr="00323905">
        <w:rPr>
          <w:rFonts w:ascii="Scheherazade" w:eastAsia="Scheherazade" w:hAnsi="Scheherazade" w:cs="B Titr" w:hint="cs"/>
          <w:bCs/>
          <w:color w:val="000000" w:themeColor="text1"/>
          <w:sz w:val="36"/>
          <w:szCs w:val="36"/>
          <w:rtl/>
          <w:lang w:bidi="fa-IR"/>
        </w:rPr>
        <w:t>(بررسی داده</w:t>
      </w:r>
      <w:r w:rsidR="000C4034">
        <w:rPr>
          <w:rFonts w:ascii="Scheherazade" w:eastAsia="Scheherazade" w:hAnsi="Scheherazade" w:cs="B Titr" w:hint="cs"/>
          <w:bCs/>
          <w:color w:val="000000" w:themeColor="text1"/>
          <w:sz w:val="36"/>
          <w:szCs w:val="36"/>
          <w:rtl/>
          <w:lang w:bidi="fa-IR"/>
        </w:rPr>
        <w:t xml:space="preserve">‌های </w:t>
      </w:r>
      <w:r w:rsidRPr="00323905">
        <w:rPr>
          <w:rFonts w:ascii="Scheherazade" w:eastAsia="Scheherazade" w:hAnsi="Scheherazade" w:cs="B Titr" w:hint="cs"/>
          <w:bCs/>
          <w:color w:val="000000" w:themeColor="text1"/>
          <w:sz w:val="36"/>
          <w:szCs w:val="36"/>
          <w:rtl/>
          <w:lang w:bidi="fa-IR"/>
        </w:rPr>
        <w:t>سرطان خون)</w:t>
      </w:r>
    </w:p>
    <w:p w14:paraId="746A1650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Lotus"/>
          <w:b/>
          <w:color w:val="000000" w:themeColor="text1"/>
          <w:sz w:val="24"/>
          <w:szCs w:val="24"/>
        </w:rPr>
      </w:pPr>
    </w:p>
    <w:p w14:paraId="4D33A696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Lotus"/>
          <w:b/>
          <w:color w:val="000000" w:themeColor="text1"/>
          <w:sz w:val="24"/>
          <w:szCs w:val="24"/>
        </w:rPr>
      </w:pPr>
    </w:p>
    <w:p w14:paraId="518AA7F3" w14:textId="6BF28E0D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8"/>
          <w:szCs w:val="28"/>
          <w:rtl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28"/>
          <w:szCs w:val="28"/>
          <w:rtl/>
        </w:rPr>
        <w:t>دانشجو:</w:t>
      </w:r>
    </w:p>
    <w:p w14:paraId="581221C4" w14:textId="01FFF3AA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8"/>
          <w:szCs w:val="28"/>
          <w:rtl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28"/>
          <w:szCs w:val="28"/>
          <w:rtl/>
        </w:rPr>
        <w:t>محمدحسین موثقی</w:t>
      </w:r>
      <w:r w:rsidR="0043523B" w:rsidRPr="00530868">
        <w:rPr>
          <w:rFonts w:ascii="Scheherazade" w:eastAsia="Scheherazade" w:hAnsi="Scheherazade" w:cs="B Titr" w:hint="cs"/>
          <w:bCs/>
          <w:color w:val="000000" w:themeColor="text1"/>
          <w:sz w:val="28"/>
          <w:szCs w:val="28"/>
          <w:rtl/>
        </w:rPr>
        <w:t>‌</w:t>
      </w:r>
      <w:r w:rsidRPr="00530868">
        <w:rPr>
          <w:rFonts w:ascii="Scheherazade" w:eastAsia="Scheherazade" w:hAnsi="Scheherazade" w:cs="B Titr" w:hint="cs"/>
          <w:bCs/>
          <w:color w:val="000000" w:themeColor="text1"/>
          <w:sz w:val="28"/>
          <w:szCs w:val="28"/>
          <w:rtl/>
        </w:rPr>
        <w:t>نیا</w:t>
      </w:r>
    </w:p>
    <w:p w14:paraId="345B7629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8"/>
          <w:szCs w:val="28"/>
          <w:rtl/>
        </w:rPr>
      </w:pPr>
    </w:p>
    <w:p w14:paraId="646F74B7" w14:textId="242180EB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8"/>
          <w:szCs w:val="28"/>
          <w:rtl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28"/>
          <w:szCs w:val="28"/>
          <w:rtl/>
        </w:rPr>
        <w:t>شماره دانشجویی:</w:t>
      </w:r>
    </w:p>
    <w:p w14:paraId="35F3192D" w14:textId="3C4AFEE6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8"/>
          <w:szCs w:val="28"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28"/>
          <w:szCs w:val="28"/>
          <w:rtl/>
        </w:rPr>
        <w:t>400200919</w:t>
      </w:r>
    </w:p>
    <w:p w14:paraId="6784FDDF" w14:textId="77777777" w:rsidR="0007308A" w:rsidRPr="00530868" w:rsidRDefault="0007308A" w:rsidP="0007308A">
      <w:pPr>
        <w:bidi/>
        <w:rPr>
          <w:rFonts w:ascii="Scheherazade" w:eastAsia="Scheherazade" w:hAnsi="Scheherazade" w:cs="B Lotus"/>
          <w:color w:val="000000" w:themeColor="text1"/>
          <w:sz w:val="36"/>
          <w:szCs w:val="36"/>
        </w:rPr>
      </w:pPr>
    </w:p>
    <w:p w14:paraId="740C3664" w14:textId="77777777" w:rsidR="0007308A" w:rsidRPr="00530868" w:rsidRDefault="0007308A" w:rsidP="0007308A">
      <w:pPr>
        <w:bidi/>
        <w:rPr>
          <w:rFonts w:ascii="Scheherazade" w:eastAsia="Scheherazade" w:hAnsi="Scheherazade" w:cs="B Lotus"/>
          <w:color w:val="000000" w:themeColor="text1"/>
          <w:sz w:val="36"/>
          <w:szCs w:val="36"/>
          <w:rtl/>
        </w:rPr>
      </w:pPr>
    </w:p>
    <w:p w14:paraId="5B13AA98" w14:textId="67AEBAF7" w:rsidR="000F2452" w:rsidRDefault="0007308A" w:rsidP="0007308A">
      <w:pPr>
        <w:bidi/>
        <w:jc w:val="center"/>
        <w:rPr>
          <w:rFonts w:ascii="Scheherazade" w:eastAsia="Scheherazade" w:hAnsi="Scheherazade" w:cs="B Titr"/>
          <w:color w:val="000000" w:themeColor="text1"/>
          <w:sz w:val="28"/>
          <w:szCs w:val="28"/>
          <w:rtl/>
        </w:rPr>
      </w:pPr>
      <w:r w:rsidRPr="00530868">
        <w:rPr>
          <w:rFonts w:ascii="Scheherazade" w:eastAsia="Scheherazade" w:hAnsi="Scheherazade" w:cs="B Titr" w:hint="cs"/>
          <w:color w:val="000000" w:themeColor="text1"/>
          <w:sz w:val="28"/>
          <w:szCs w:val="28"/>
          <w:rtl/>
        </w:rPr>
        <w:t>بهمن 1400</w:t>
      </w:r>
    </w:p>
    <w:sdt>
      <w:sdtPr>
        <w:rPr>
          <w:rtl/>
        </w:rPr>
        <w:id w:val="1271278723"/>
        <w:docPartObj>
          <w:docPartGallery w:val="Table of Contents"/>
          <w:docPartUnique/>
        </w:docPartObj>
      </w:sdtPr>
      <w:sdtEndPr>
        <w:rPr>
          <w:rFonts w:ascii="Arial" w:eastAsia="Arial" w:hAnsi="Arial" w:cs="Arial"/>
          <w:b/>
          <w:bCs/>
          <w:noProof/>
          <w:color w:val="auto"/>
          <w:sz w:val="22"/>
          <w:szCs w:val="22"/>
          <w:lang w:val="en"/>
        </w:rPr>
      </w:sdtEndPr>
      <w:sdtContent>
        <w:p w14:paraId="74D0AB3B" w14:textId="6F110B10" w:rsidR="0063315C" w:rsidRPr="0063315C" w:rsidRDefault="0063315C" w:rsidP="0063315C">
          <w:pPr>
            <w:pStyle w:val="TOCHeading"/>
            <w:bidi/>
            <w:rPr>
              <w:rFonts w:cs="B Titr"/>
              <w:color w:val="000000" w:themeColor="text1"/>
              <w:sz w:val="26"/>
              <w:szCs w:val="26"/>
            </w:rPr>
          </w:pPr>
          <w:r w:rsidRPr="0063315C">
            <w:rPr>
              <w:rFonts w:cs="B Titr" w:hint="cs"/>
              <w:color w:val="000000" w:themeColor="text1"/>
              <w:sz w:val="26"/>
              <w:szCs w:val="26"/>
              <w:rtl/>
            </w:rPr>
            <w:t>فهرست</w:t>
          </w:r>
        </w:p>
        <w:p w14:paraId="7CE49763" w14:textId="36AD9973" w:rsidR="0063315C" w:rsidRPr="0063315C" w:rsidRDefault="0063315C" w:rsidP="0063315C">
          <w:pPr>
            <w:pStyle w:val="TOC1"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r w:rsidRPr="0063315C">
            <w:rPr>
              <w:color w:val="000000" w:themeColor="text1"/>
            </w:rPr>
            <w:fldChar w:fldCharType="begin"/>
          </w:r>
          <w:r w:rsidRPr="0063315C">
            <w:rPr>
              <w:color w:val="000000" w:themeColor="text1"/>
            </w:rPr>
            <w:instrText xml:space="preserve"> TOC \o "1-3" \h \z \u </w:instrText>
          </w:r>
          <w:r w:rsidRPr="0063315C">
            <w:rPr>
              <w:color w:val="000000" w:themeColor="text1"/>
            </w:rPr>
            <w:fldChar w:fldCharType="separate"/>
          </w:r>
          <w:hyperlink w:anchor="_Toc95075324" w:history="1">
            <w:r w:rsidRPr="0063315C">
              <w:rPr>
                <w:rStyle w:val="Hyperlink"/>
                <w:rFonts w:ascii="Scheherazade" w:eastAsia="Scheherazade" w:hAnsi="Scheherazade"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1. مقدمه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24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3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6890BA15" w14:textId="0E14426E" w:rsidR="0063315C" w:rsidRPr="0063315C" w:rsidRDefault="0063315C" w:rsidP="0063315C">
          <w:pPr>
            <w:pStyle w:val="TOC2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25" w:history="1">
            <w:r w:rsidRPr="0063315C">
              <w:rPr>
                <w:rStyle w:val="Hyperlink"/>
                <w:rFonts w:ascii="Scheherazade" w:eastAsia="Scheherazade" w:hAnsi="Scheherazade"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1-1 دادگان و ابزارها و روش‌ها</w:t>
            </w:r>
            <w:r w:rsidRPr="0063315C">
              <w:rPr>
                <w:rStyle w:val="Hyperlink"/>
                <w:rFonts w:ascii="Scheherazade" w:eastAsia="Scheherazade" w:hAnsi="Scheherazade"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ascii="Scheherazade" w:eastAsia="Scheherazade" w:hAnsi="Scheherazade"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مورد استفاده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25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3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133FA10E" w14:textId="09734973" w:rsidR="0063315C" w:rsidRPr="0063315C" w:rsidRDefault="0063315C" w:rsidP="0063315C">
          <w:pPr>
            <w:pStyle w:val="TOC2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26" w:history="1">
            <w:r w:rsidRPr="0063315C">
              <w:rPr>
                <w:rStyle w:val="Hyperlink"/>
                <w:rFonts w:ascii="Scheherazade" w:eastAsia="Scheherazade" w:hAnsi="Scheherazade"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2-1 تنظ</w:t>
            </w:r>
            <w:r w:rsidRPr="0063315C">
              <w:rPr>
                <w:rStyle w:val="Hyperlink"/>
                <w:rFonts w:ascii="Scheherazade" w:eastAsia="Scheherazade" w:hAnsi="Scheherazade"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ascii="Scheherazade" w:eastAsia="Scheherazade" w:hAnsi="Scheherazade"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مات</w:t>
            </w:r>
            <w:r w:rsidRPr="0063315C">
              <w:rPr>
                <w:rStyle w:val="Hyperlink"/>
                <w:rFonts w:ascii="Scheherazade" w:eastAsia="Scheherazade" w:hAnsi="Scheherazade"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و موارد اول</w:t>
            </w:r>
            <w:r w:rsidRPr="0063315C">
              <w:rPr>
                <w:rStyle w:val="Hyperlink"/>
                <w:rFonts w:ascii="Scheherazade" w:eastAsia="Scheherazade" w:hAnsi="Scheherazade"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ascii="Scheherazade" w:eastAsia="Scheherazade" w:hAnsi="Scheherazade"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ه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26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3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0B125F5F" w14:textId="67F61AF8" w:rsidR="0063315C" w:rsidRPr="0063315C" w:rsidRDefault="0063315C" w:rsidP="0063315C">
          <w:pPr>
            <w:pStyle w:val="TOC1"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27" w:history="1">
            <w:r w:rsidRPr="0063315C">
              <w:rPr>
                <w:rStyle w:val="Hyperlink"/>
                <w:rFonts w:ascii="Scheherazade" w:eastAsia="Scheherazade" w:hAnsi="Scheherazade"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2. کنترل ک</w:t>
            </w:r>
            <w:r w:rsidRPr="0063315C">
              <w:rPr>
                <w:rStyle w:val="Hyperlink"/>
                <w:rFonts w:ascii="Scheherazade" w:eastAsia="Scheherazade" w:hAnsi="Scheherazade"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ascii="Scheherazade" w:eastAsia="Scheherazade" w:hAnsi="Scheherazade"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ف</w:t>
            </w:r>
            <w:r w:rsidRPr="0063315C">
              <w:rPr>
                <w:rStyle w:val="Hyperlink"/>
                <w:rFonts w:ascii="Scheherazade" w:eastAsia="Scheherazade" w:hAnsi="Scheherazade"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ascii="Scheherazade" w:eastAsia="Scheherazade" w:hAnsi="Scheherazade"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ت</w:t>
            </w:r>
            <w:r w:rsidRPr="0063315C">
              <w:rPr>
                <w:rStyle w:val="Hyperlink"/>
                <w:rFonts w:ascii="Scheherazade" w:eastAsia="Scheherazade" w:hAnsi="Scheherazade"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داده‌ها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27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5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5AE16559" w14:textId="24C92EFE" w:rsidR="0063315C" w:rsidRPr="0063315C" w:rsidRDefault="0063315C" w:rsidP="0063315C">
          <w:pPr>
            <w:pStyle w:val="TOC2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28" w:history="1"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1-2. نرمال‌ساز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و نمودار جعبه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ا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28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5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13F9FD1F" w14:textId="429F7397" w:rsidR="0063315C" w:rsidRPr="0063315C" w:rsidRDefault="0063315C" w:rsidP="0063315C">
          <w:pPr>
            <w:pStyle w:val="TOC2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29" w:history="1"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3-2. بررس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همبستگ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ب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ن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نمونه‌ها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29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14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7870566A" w14:textId="1155C349" w:rsidR="0063315C" w:rsidRPr="0063315C" w:rsidRDefault="0063315C" w:rsidP="0063315C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30" w:history="1"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1-3-2. بررس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همبستگ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ب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ن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تمام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نمونه‌ها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30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14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08B01DA4" w14:textId="5F53D9CA" w:rsidR="0063315C" w:rsidRPr="0063315C" w:rsidRDefault="0063315C" w:rsidP="0063315C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31" w:history="1"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2-3-2. بررس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همبستگ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ب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ن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نمونه‌ها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سالم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31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16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676DDD3D" w14:textId="0A9A1B65" w:rsidR="0063315C" w:rsidRPr="0063315C" w:rsidRDefault="0063315C" w:rsidP="0063315C">
          <w:pPr>
            <w:pStyle w:val="TOC1"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32" w:history="1"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3. بررس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تما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ز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در ب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ان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ژن‌ها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32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17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7CCD63FE" w14:textId="556922B4" w:rsidR="0063315C" w:rsidRPr="0063315C" w:rsidRDefault="0063315C" w:rsidP="0063315C">
          <w:pPr>
            <w:pStyle w:val="TOC1"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33" w:history="1"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</w:rPr>
              <w:t>4. آنال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</w:rPr>
              <w:t>ی</w:t>
            </w:r>
            <w:r w:rsidRPr="0063315C">
              <w:rPr>
                <w:rStyle w:val="Hyperlink"/>
                <w:rFonts w:cs="B Lotus" w:hint="eastAsia"/>
                <w:b/>
                <w:bCs/>
                <w:noProof/>
                <w:color w:val="000000" w:themeColor="text1"/>
                <w:rtl/>
              </w:rPr>
              <w:t>ز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</w:rPr>
              <w:t xml:space="preserve">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 xml:space="preserve">Gene ontology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</w:rPr>
              <w:t>و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</w:rPr>
              <w:t xml:space="preserve"> pathway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</w:rPr>
              <w:t>‌ها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33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22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6E820A9F" w14:textId="6FB2A903" w:rsidR="0063315C" w:rsidRPr="0063315C" w:rsidRDefault="0063315C" w:rsidP="0063315C">
          <w:pPr>
            <w:pStyle w:val="TOC2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34" w:history="1"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1-4. بررس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pathway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‌ها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34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22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0DDE5FA4" w14:textId="1FF2FD2B" w:rsidR="0063315C" w:rsidRPr="0063315C" w:rsidRDefault="0063315C" w:rsidP="0063315C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35" w:history="1"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1-1-4. بررس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pathway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‌ها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مرتبط با دسته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AML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در مقابل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Monocytes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که افزا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ش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ب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ان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داشته‌اند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35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23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2707BD05" w14:textId="061D465F" w:rsidR="0063315C" w:rsidRPr="0063315C" w:rsidRDefault="0063315C" w:rsidP="0063315C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36" w:history="1"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2-1-4. بررس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pathway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‌ها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مرتبط با دسته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AML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در مقابل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Monocytes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که کاهش ب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ان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داشته‌اند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36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25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6EEB2342" w14:textId="1533FAB3" w:rsidR="0063315C" w:rsidRPr="0063315C" w:rsidRDefault="0063315C" w:rsidP="0063315C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37" w:history="1"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3-1-4. بررس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pathway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‌ها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مرتبط با دسته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AML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در مقابل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CD34+HSPC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که افزا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ش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ب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ان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داشته‌اند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37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26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4DB48EE4" w14:textId="63CF26DE" w:rsidR="0063315C" w:rsidRPr="0063315C" w:rsidRDefault="0063315C" w:rsidP="0063315C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38" w:history="1"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4-1-4. بررس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pathway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‌ها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مرتبط با دسته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AML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در مقابل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CD34+HSPC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که کاهش ب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ان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داشته‌اند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38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28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22DA9AAB" w14:textId="7BED1339" w:rsidR="0063315C" w:rsidRPr="0063315C" w:rsidRDefault="0063315C" w:rsidP="0063315C">
          <w:pPr>
            <w:pStyle w:val="TOC2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39" w:history="1"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2-4. بررس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Gene ontology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39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29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376C63CB" w14:textId="24B57476" w:rsidR="0063315C" w:rsidRPr="0063315C" w:rsidRDefault="0063315C" w:rsidP="0063315C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40" w:history="1"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1-2-4. بررس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Gene ontology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مرتبط با دسته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AML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در مقابل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Monocytes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که افزا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ش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ب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ان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داشته اند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40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30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543D3C22" w14:textId="4F91AFB2" w:rsidR="0063315C" w:rsidRPr="0063315C" w:rsidRDefault="0063315C" w:rsidP="0063315C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41" w:history="1"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2-2-4. بررس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Gene ontology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مرتبط با دسته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AML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در مقابل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Monocytes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که کاهش ب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ان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داشته اند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41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32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4C38D8F1" w14:textId="7192FD66" w:rsidR="0063315C" w:rsidRPr="0063315C" w:rsidRDefault="0063315C" w:rsidP="0063315C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42" w:history="1"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3-2-4. بررس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Gene ontology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مرتبط با دسته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AML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در مقابل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CD34+HSPC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که افزا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ش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ب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ان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داشته اند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42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36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3BE7614E" w14:textId="1B288284" w:rsidR="0063315C" w:rsidRPr="0063315C" w:rsidRDefault="0063315C" w:rsidP="0063315C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43" w:history="1"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>4-2-4. بررس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Gene ontology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مرتبط با دسته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AML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در مقابل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lang w:val="en-US" w:bidi="fa-IR"/>
              </w:rPr>
              <w:t>CD34+HSPC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که کاهش ب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ان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داشته اند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43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39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368CB950" w14:textId="0472066B" w:rsidR="0063315C" w:rsidRPr="0063315C" w:rsidRDefault="0063315C" w:rsidP="0063315C">
          <w:pPr>
            <w:pStyle w:val="TOC1"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44" w:history="1"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</w:rPr>
              <w:t xml:space="preserve">5.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bidi="fa-IR"/>
              </w:rPr>
              <w:t>بررس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bidi="fa-IR"/>
              </w:rPr>
              <w:t xml:space="preserve"> مقالات مرتبط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44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39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4FAE12F2" w14:textId="5C0005AE" w:rsidR="0063315C" w:rsidRPr="0063315C" w:rsidRDefault="0063315C" w:rsidP="0063315C">
          <w:pPr>
            <w:pStyle w:val="TOC1"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45" w:history="1"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</w:rPr>
              <w:t xml:space="preserve">6.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bidi="fa-IR"/>
              </w:rPr>
              <w:t>بررس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bidi="fa-IR"/>
              </w:rPr>
              <w:t xml:space="preserve"> برخ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bidi="fa-IR"/>
              </w:rPr>
              <w:t xml:space="preserve"> درمان‌ها و داروها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bidi="fa-IR"/>
              </w:rPr>
              <w:t xml:space="preserve"> مرتبط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45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40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6419A26E" w14:textId="39F34BF2" w:rsidR="0063315C" w:rsidRPr="0063315C" w:rsidRDefault="0063315C" w:rsidP="0063315C">
          <w:pPr>
            <w:pStyle w:val="TOC1"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46" w:history="1"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</w:rPr>
              <w:t xml:space="preserve">7.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bidi="fa-IR"/>
              </w:rPr>
              <w:t>اجرا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bidi="fa-IR"/>
              </w:rPr>
              <w:t xml:space="preserve">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روش 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ادگ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ر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ماش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 w:hint="eastAsia"/>
                <w:b/>
                <w:bCs/>
                <w:noProof/>
                <w:color w:val="000000" w:themeColor="text1"/>
                <w:rtl/>
                <w:lang w:val="en-US" w:bidi="fa-IR"/>
              </w:rPr>
              <w:t>ن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برا</w:t>
            </w:r>
            <w:r w:rsidRPr="0063315C">
              <w:rPr>
                <w:rStyle w:val="Hyperlink"/>
                <w:rFonts w:cs="B Lotus" w:hint="cs"/>
                <w:b/>
                <w:bCs/>
                <w:noProof/>
                <w:color w:val="000000" w:themeColor="text1"/>
                <w:rtl/>
                <w:lang w:val="en-US" w:bidi="fa-IR"/>
              </w:rPr>
              <w:t>ی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val="en-US" w:bidi="fa-IR"/>
              </w:rPr>
              <w:t xml:space="preserve"> داده ها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46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41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467951F8" w14:textId="5B4C576B" w:rsidR="0063315C" w:rsidRPr="0063315C" w:rsidRDefault="0063315C" w:rsidP="0063315C">
          <w:pPr>
            <w:pStyle w:val="TOC1"/>
            <w:rPr>
              <w:rFonts w:asciiTheme="minorHAnsi" w:eastAsiaTheme="minorEastAsia" w:hAnsiTheme="minorHAnsi" w:cstheme="minorBidi"/>
              <w:noProof/>
              <w:color w:val="000000" w:themeColor="text1"/>
              <w:lang w:val="en-US"/>
            </w:rPr>
          </w:pPr>
          <w:hyperlink w:anchor="_Toc95075347" w:history="1"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</w:rPr>
              <w:t xml:space="preserve">8. </w:t>
            </w:r>
            <w:r w:rsidRPr="0063315C">
              <w:rPr>
                <w:rStyle w:val="Hyperlink"/>
                <w:rFonts w:cs="B Lotus"/>
                <w:b/>
                <w:bCs/>
                <w:noProof/>
                <w:color w:val="000000" w:themeColor="text1"/>
                <w:rtl/>
                <w:lang w:bidi="fa-IR"/>
              </w:rPr>
              <w:t>مراجع</w:t>
            </w:r>
            <w:r w:rsidRPr="0063315C">
              <w:rPr>
                <w:noProof/>
                <w:webHidden/>
                <w:color w:val="000000" w:themeColor="text1"/>
              </w:rPr>
              <w:tab/>
            </w:r>
            <w:r w:rsidRPr="0063315C">
              <w:rPr>
                <w:noProof/>
                <w:webHidden/>
                <w:color w:val="000000" w:themeColor="text1"/>
              </w:rPr>
              <w:fldChar w:fldCharType="begin"/>
            </w:r>
            <w:r w:rsidRPr="0063315C">
              <w:rPr>
                <w:noProof/>
                <w:webHidden/>
                <w:color w:val="000000" w:themeColor="text1"/>
              </w:rPr>
              <w:instrText xml:space="preserve"> PAGEREF _Toc95075347 \h </w:instrText>
            </w:r>
            <w:r w:rsidRPr="0063315C">
              <w:rPr>
                <w:noProof/>
                <w:webHidden/>
                <w:color w:val="000000" w:themeColor="text1"/>
              </w:rPr>
            </w:r>
            <w:r w:rsidRPr="0063315C">
              <w:rPr>
                <w:noProof/>
                <w:webHidden/>
                <w:color w:val="000000" w:themeColor="text1"/>
              </w:rPr>
              <w:fldChar w:fldCharType="separate"/>
            </w:r>
            <w:r w:rsidR="00337FF0">
              <w:rPr>
                <w:noProof/>
                <w:webHidden/>
                <w:color w:val="000000" w:themeColor="text1"/>
                <w:rtl/>
              </w:rPr>
              <w:t>42</w:t>
            </w:r>
            <w:r w:rsidRPr="0063315C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0445F657" w14:textId="170ED247" w:rsidR="0063315C" w:rsidRDefault="0063315C" w:rsidP="0063315C">
          <w:pPr>
            <w:bidi/>
          </w:pPr>
          <w:r w:rsidRPr="0063315C">
            <w:rPr>
              <w:b/>
              <w:bCs/>
              <w:noProof/>
              <w:color w:val="000000" w:themeColor="text1"/>
            </w:rPr>
            <w:fldChar w:fldCharType="end"/>
          </w:r>
        </w:p>
      </w:sdtContent>
    </w:sdt>
    <w:p w14:paraId="23588B02" w14:textId="6BE65862" w:rsidR="00816861" w:rsidRPr="00530868" w:rsidRDefault="00B82BEF" w:rsidP="0022453E">
      <w:pPr>
        <w:pStyle w:val="Heading1"/>
        <w:bidi/>
        <w:rPr>
          <w:rFonts w:ascii="Scheherazade" w:eastAsia="Scheherazade" w:hAnsi="Scheherazade" w:cs="B Lotus"/>
          <w:b/>
          <w:bCs/>
          <w:color w:val="000000" w:themeColor="text1"/>
          <w:sz w:val="30"/>
          <w:rtl/>
          <w:lang w:val="en-US" w:bidi="fa-IR"/>
        </w:rPr>
      </w:pPr>
      <w:bookmarkStart w:id="0" w:name="_Toc95075324"/>
      <w:r>
        <w:rPr>
          <w:rFonts w:ascii="Scheherazade" w:eastAsia="Scheherazade" w:hAnsi="Scheherazade" w:cs="B Lotus" w:hint="cs"/>
          <w:b/>
          <w:bCs/>
          <w:color w:val="000000" w:themeColor="text1"/>
          <w:sz w:val="30"/>
          <w:rtl/>
          <w:lang w:val="en-US" w:bidi="fa-IR"/>
        </w:rPr>
        <w:lastRenderedPageBreak/>
        <w:t xml:space="preserve">1. </w:t>
      </w:r>
      <w:r w:rsidR="00816861" w:rsidRPr="00530868">
        <w:rPr>
          <w:rFonts w:ascii="Scheherazade" w:eastAsia="Scheherazade" w:hAnsi="Scheherazade" w:cs="B Lotus" w:hint="cs"/>
          <w:b/>
          <w:bCs/>
          <w:color w:val="000000" w:themeColor="text1"/>
          <w:sz w:val="30"/>
          <w:rtl/>
          <w:lang w:val="en-US" w:bidi="fa-IR"/>
        </w:rPr>
        <w:t>مقدمه</w:t>
      </w:r>
      <w:bookmarkEnd w:id="0"/>
    </w:p>
    <w:p w14:paraId="53117F7D" w14:textId="25F856E2" w:rsidR="00530868" w:rsidRDefault="00DF2B1B" w:rsidP="00E972E6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سرطان خون انواع مختلفی دارد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، یکی از انواع آن لوسمی حاد میلوئیدی</w:t>
      </w:r>
      <w:r w:rsidR="00BC7258">
        <w:rPr>
          <w:rStyle w:val="FootnoteReference"/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  <w:footnoteReference w:id="1"/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است. در این نوع سرطان، سلول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غز استخوان یا میلوسیت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تحت تاثیر فاکتور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قرار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گیرند که باعث تولید میلوبلاست (نوعی از گلبول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سفید) و گلبول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قرمز و پلاک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غیر طبیعی (جهش یافته)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ود و تعداد زیادی سلول بیمار تولید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ود و در نتیجه آن فرآیند طبیعی عملکرد سلول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خونی از بین رفته و بدن دچار مشکلات جدی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ود. از جمله نتایج آن ضعف سیستم ایمنی بدن، کم خونی و اختلال انعقاد خون را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توان نام برد</w:t>
      </w:r>
      <w:r w:rsidR="00BC7258">
        <w:rPr>
          <w:rStyle w:val="FootnoteReference"/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  <w:footnoteReference w:id="2"/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E972E6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ر این تحقیق به بررسی دادگان مربوط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ریزآرای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سلول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یما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 به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این گونه سرطان در مقایسه با افراد سالم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پردازیم</w:t>
      </w:r>
      <w:r w:rsidR="00816861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در بخش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بتدایی دادگان را از نظر کیفیت مورد بررسی و اصلاح قرار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هیم و در ادامه به بررسی ژن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موثر در اینگونه بیماری و بررسی </w:t>
      </w:r>
      <w:r w:rsidR="00B14C44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pathway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و </w:t>
      </w:r>
      <w:r w:rsidR="00B14C44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gene ontology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ربوط به این ژن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که در بیماران افزایش یا کاهش بیان </w:t>
      </w:r>
      <w:r w:rsidR="00035E83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عنی‌دار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ی داشت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اند می‌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پردازیم.</w:t>
      </w:r>
    </w:p>
    <w:p w14:paraId="41B68419" w14:textId="76CFFEBD" w:rsidR="00B14C44" w:rsidRPr="00B82BEF" w:rsidRDefault="00B14C44" w:rsidP="00B14C44">
      <w:pPr>
        <w:pStyle w:val="Heading2"/>
        <w:bidi/>
        <w:rPr>
          <w:rFonts w:ascii="Scheherazade" w:eastAsia="Scheherazade" w:hAnsi="Scheherazade" w:cs="B Lotus"/>
          <w:b/>
          <w:bCs/>
          <w:color w:val="000000" w:themeColor="text1"/>
          <w:sz w:val="30"/>
          <w:szCs w:val="32"/>
          <w:rtl/>
          <w:lang w:val="en-US" w:bidi="fa-IR"/>
        </w:rPr>
      </w:pPr>
      <w:bookmarkStart w:id="1" w:name="_Toc95075325"/>
      <w:r w:rsidRPr="00B82BEF">
        <w:rPr>
          <w:rFonts w:ascii="Scheherazade" w:eastAsia="Scheherazade" w:hAnsi="Scheherazade" w:cs="B Lotus" w:hint="cs"/>
          <w:b/>
          <w:bCs/>
          <w:color w:val="000000" w:themeColor="text1"/>
          <w:sz w:val="30"/>
          <w:szCs w:val="32"/>
          <w:rtl/>
          <w:lang w:val="en-US" w:bidi="fa-IR"/>
        </w:rPr>
        <w:t xml:space="preserve">1-1 </w:t>
      </w:r>
      <w:r>
        <w:rPr>
          <w:rFonts w:ascii="Scheherazade" w:eastAsia="Scheherazade" w:hAnsi="Scheherazade" w:cs="B Lotus" w:hint="cs"/>
          <w:b/>
          <w:bCs/>
          <w:color w:val="000000" w:themeColor="text1"/>
          <w:sz w:val="30"/>
          <w:szCs w:val="32"/>
          <w:rtl/>
          <w:lang w:val="en-US" w:bidi="fa-IR"/>
        </w:rPr>
        <w:t>دادگان و ابزارها و روش</w:t>
      </w:r>
      <w:r w:rsidR="000C4034">
        <w:rPr>
          <w:rFonts w:ascii="Scheherazade" w:eastAsia="Scheherazade" w:hAnsi="Scheherazade" w:cs="B Lotus" w:hint="cs"/>
          <w:b/>
          <w:bCs/>
          <w:color w:val="000000" w:themeColor="text1"/>
          <w:sz w:val="30"/>
          <w:szCs w:val="32"/>
          <w:rtl/>
          <w:lang w:val="en-US" w:bidi="fa-IR"/>
        </w:rPr>
        <w:t xml:space="preserve">‌های </w:t>
      </w:r>
      <w:r>
        <w:rPr>
          <w:rFonts w:ascii="Scheherazade" w:eastAsia="Scheherazade" w:hAnsi="Scheherazade" w:cs="B Lotus" w:hint="cs"/>
          <w:b/>
          <w:bCs/>
          <w:color w:val="000000" w:themeColor="text1"/>
          <w:sz w:val="30"/>
          <w:szCs w:val="32"/>
          <w:rtl/>
          <w:lang w:val="en-US" w:bidi="fa-IR"/>
        </w:rPr>
        <w:t>مورد استفاده</w:t>
      </w:r>
      <w:bookmarkEnd w:id="1"/>
    </w:p>
    <w:p w14:paraId="5158FF50" w14:textId="06EEE100" w:rsidR="00B14C44" w:rsidRDefault="00B14C44" w:rsidP="00B14C44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به منظور این بررسی از سایت </w:t>
      </w:r>
      <w:r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GEO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، دادگان شماره سری </w:t>
      </w:r>
      <w:r w:rsidRPr="00B14C44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GSE48558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استفاده 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. به عنوان ابزار بررسی و تحلیل داد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از زبان برنامه نویسی </w:t>
      </w:r>
      <w:r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R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و محیط برنامه نویسی </w:t>
      </w:r>
      <w:r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R-Studio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استفاده 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و پکیج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proofErr w:type="spellStart"/>
      <w:r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GEO</w:t>
      </w:r>
      <w:r w:rsidR="00C44764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query</w:t>
      </w:r>
      <w:proofErr w:type="spellEnd"/>
      <w:r w:rsidR="00C4476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، </w:t>
      </w:r>
      <w:r w:rsidR="00C44764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ggplot2</w:t>
      </w:r>
      <w:r w:rsidR="00C4476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، </w:t>
      </w:r>
      <w:r w:rsidR="00C44764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pheatmap</w:t>
      </w:r>
      <w:r w:rsidR="00C4476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، </w:t>
      </w:r>
      <w:proofErr w:type="spellStart"/>
      <w:r w:rsidR="00C44764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limma</w:t>
      </w:r>
      <w:proofErr w:type="spellEnd"/>
      <w:r w:rsidR="00C4476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،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proofErr w:type="spellStart"/>
      <w:r w:rsidR="00E26562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gplots</w:t>
      </w:r>
      <w:proofErr w:type="spellEnd"/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ورد استفاده قرار </w:t>
      </w:r>
      <w:r w:rsidR="00C023BA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گرفته‌است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. از بین داد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سری مورد نظر، گروهی که </w:t>
      </w:r>
      <w:r w:rsidR="00E26562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source name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آن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E26562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AML Patient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بوده به عنوان گروه </w:t>
      </w:r>
      <w:r w:rsidR="00E26562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test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و گروهی که </w:t>
      </w:r>
      <w:r w:rsidR="00E26562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phenotype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آن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E26562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normal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بوده است به عنوان گروه </w:t>
      </w:r>
      <w:r w:rsidR="00E26562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normal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انتخاب شد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و دیگر دست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ورد بررسی قرار ن</w:t>
      </w:r>
      <w:r w:rsidR="00C023BA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گرفته‌است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BC725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به منظور بررسی ژن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C725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فزایش و کاهش یافته از دیتابیس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C7258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Enrichr</w:t>
      </w:r>
      <w:r w:rsidR="00BC725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استفاده 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BC725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49D1BDF3" w14:textId="77240983" w:rsidR="00B82BEF" w:rsidRPr="00B82BEF" w:rsidRDefault="00DD4797" w:rsidP="00B82BEF">
      <w:pPr>
        <w:pStyle w:val="Heading2"/>
        <w:bidi/>
        <w:rPr>
          <w:rFonts w:ascii="Scheherazade" w:eastAsia="Scheherazade" w:hAnsi="Scheherazade" w:cs="B Lotus"/>
          <w:b/>
          <w:bCs/>
          <w:color w:val="000000" w:themeColor="text1"/>
          <w:sz w:val="30"/>
          <w:szCs w:val="32"/>
          <w:rtl/>
          <w:lang w:val="en-US" w:bidi="fa-IR"/>
        </w:rPr>
      </w:pPr>
      <w:bookmarkStart w:id="2" w:name="_Toc95075326"/>
      <w:r>
        <w:rPr>
          <w:rFonts w:ascii="Scheherazade" w:eastAsia="Scheherazade" w:hAnsi="Scheherazade" w:cs="B Lotus" w:hint="cs"/>
          <w:b/>
          <w:bCs/>
          <w:color w:val="000000" w:themeColor="text1"/>
          <w:sz w:val="30"/>
          <w:szCs w:val="32"/>
          <w:rtl/>
          <w:lang w:val="en-US" w:bidi="fa-IR"/>
        </w:rPr>
        <w:t>2</w:t>
      </w:r>
      <w:r w:rsidR="00B82BEF" w:rsidRPr="00B82BEF">
        <w:rPr>
          <w:rFonts w:ascii="Scheherazade" w:eastAsia="Scheherazade" w:hAnsi="Scheherazade" w:cs="B Lotus" w:hint="cs"/>
          <w:b/>
          <w:bCs/>
          <w:color w:val="000000" w:themeColor="text1"/>
          <w:sz w:val="30"/>
          <w:szCs w:val="32"/>
          <w:rtl/>
          <w:lang w:val="en-US" w:bidi="fa-IR"/>
        </w:rPr>
        <w:t>-1 تنظیمات و موارد اولیه</w:t>
      </w:r>
      <w:bookmarkEnd w:id="2"/>
    </w:p>
    <w:p w14:paraId="57D169FB" w14:textId="60119FF4" w:rsidR="00816861" w:rsidRPr="00530868" w:rsidRDefault="00E972E6" w:rsidP="00816861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685888" behindDoc="1" locked="0" layoutInCell="1" allowOverlap="1" wp14:anchorId="60EFDC64" wp14:editId="1B766492">
                <wp:simplePos x="0" y="0"/>
                <wp:positionH relativeFrom="column">
                  <wp:posOffset>-93345</wp:posOffset>
                </wp:positionH>
                <wp:positionV relativeFrom="paragraph">
                  <wp:posOffset>1021080</wp:posOffset>
                </wp:positionV>
                <wp:extent cx="5801360" cy="603885"/>
                <wp:effectExtent l="0" t="0" r="8890" b="5715"/>
                <wp:wrapSquare wrapText="bothSides"/>
                <wp:docPr id="35" name="Rectangle: Rounded Corners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603885"/>
                        </a:xfrm>
                        <a:prstGeom prst="roundRect">
                          <a:avLst>
                            <a:gd name="adj" fmla="val 610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1075D2C" w14:textId="77777777" w:rsidR="004556EF" w:rsidRPr="00AA5A31" w:rsidRDefault="004556EF" w:rsidP="00AA5A31">
                            <w:pPr>
                              <w:spacing w:line="240" w:lineRule="auto"/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curD &lt;- </w:t>
                            </w:r>
                            <w:proofErr w:type="gram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irname(</w:t>
                            </w:r>
                            <w:proofErr w:type="gram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rstudioapi::getActiveDocumentContext()$path)</w:t>
                            </w:r>
                          </w:p>
                          <w:p w14:paraId="59DF62DC" w14:textId="450EE6DA" w:rsidR="004556EF" w:rsidRPr="00AA5A31" w:rsidRDefault="004556EF" w:rsidP="00AA5A31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etwd</w:t>
                            </w:r>
                            <w:proofErr w:type="spell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sub(paste0("/</w:t>
                            </w:r>
                            <w:proofErr w:type="gram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",sub</w:t>
                            </w:r>
                            <w:proofErr w:type="gram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"(.+)/","",curD)),"",curD)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60EFDC64" id="Rectangle: Rounded Corners 35" o:spid="_x0000_s1026" style="position:absolute;left:0;text-align:left;margin-left:-7.35pt;margin-top:80.4pt;width:456.8pt;height:47.55pt;z-index:-2516305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3999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" fillcolor="#f2f2f2 [3052]" stroked="f" strokeweight="1pt">
                <v:stroke joinstyle="miter"/>
                <v:textbox>
                  <w:txbxContent>
                    <w:p w14:paraId="51075D2C" w14:textId="77777777" w:rsidR="004556EF" w:rsidRPr="00AA5A31" w:rsidRDefault="004556EF" w:rsidP="00AA5A31">
                      <w:pPr>
                        <w:spacing w:line="240" w:lineRule="auto"/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curD &lt;- </w:t>
                      </w:r>
                      <w:proofErr w:type="gram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irname(</w:t>
                      </w:r>
                      <w:proofErr w:type="gram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rstudioapi::getActiveDocumentContext()$path)</w:t>
                      </w:r>
                    </w:p>
                    <w:p w14:paraId="59DF62DC" w14:textId="450EE6DA" w:rsidR="004556EF" w:rsidRPr="00AA5A31" w:rsidRDefault="004556EF" w:rsidP="00AA5A31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proofErr w:type="spell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etwd</w:t>
                      </w:r>
                      <w:proofErr w:type="spell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sub(paste0("/</w:t>
                      </w:r>
                      <w:proofErr w:type="gram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",sub</w:t>
                      </w:r>
                      <w:proofErr w:type="gram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"(.+)/","",curD)),"",curD)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ه منظور تحليل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بتدا مي بايست،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دانلود و در دايركتوري مناسب قرار داده و نمون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ي نرمال و تست را مشخص نمود. براي اين منظور از طريق قطعه كد زير، محل فعلي دايركتوري را به عنوان مرجع مشخص مي كنيم و سپس براساس آن آدرس دهي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ي بعدي را انجام مي دهيم:</w:t>
      </w:r>
    </w:p>
    <w:p w14:paraId="576F9053" w14:textId="624D9133" w:rsidR="00530868" w:rsidRDefault="00E972E6" w:rsidP="004556EF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w:lastRenderedPageBreak/>
        <mc:AlternateContent>
          <mc:Choice Requires="wps">
            <w:drawing>
              <wp:anchor distT="0" distB="0" distL="114300" distR="114300" simplePos="0" relativeHeight="251687936" behindDoc="1" locked="0" layoutInCell="1" allowOverlap="1" wp14:anchorId="4C661471" wp14:editId="27FCE3F2">
                <wp:simplePos x="0" y="0"/>
                <wp:positionH relativeFrom="column">
                  <wp:posOffset>-72390</wp:posOffset>
                </wp:positionH>
                <wp:positionV relativeFrom="paragraph">
                  <wp:posOffset>1062355</wp:posOffset>
                </wp:positionV>
                <wp:extent cx="5801360" cy="898525"/>
                <wp:effectExtent l="0" t="0" r="8890" b="0"/>
                <wp:wrapSquare wrapText="bothSides"/>
                <wp:docPr id="36" name="Rectangle: Rounded Corners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898525"/>
                        </a:xfrm>
                        <a:prstGeom prst="roundRect">
                          <a:avLst>
                            <a:gd name="adj" fmla="val 610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C29392C" w14:textId="77777777" w:rsidR="00AA5A31" w:rsidRPr="00AA5A31" w:rsidRDefault="00AA5A31" w:rsidP="00AA5A31">
                            <w:pPr>
                              <w:spacing w:line="240" w:lineRule="auto"/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eries &lt;- "GSE48558"</w:t>
                            </w:r>
                          </w:p>
                          <w:p w14:paraId="54834A30" w14:textId="77777777" w:rsidR="00AA5A31" w:rsidRPr="00AA5A31" w:rsidRDefault="00AA5A31" w:rsidP="00AA5A31">
                            <w:pPr>
                              <w:spacing w:line="240" w:lineRule="auto"/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latform &lt;- "GPL6244"</w:t>
                            </w:r>
                          </w:p>
                          <w:p w14:paraId="722E7AC8" w14:textId="4BC2015B" w:rsidR="00AA5A31" w:rsidRPr="00AA5A31" w:rsidRDefault="00AA5A31" w:rsidP="00AA5A31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gset &lt;- </w:t>
                            </w:r>
                            <w:proofErr w:type="spellStart"/>
                            <w:proofErr w:type="gram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etGEO</w:t>
                            </w:r>
                            <w:proofErr w:type="spell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</w:t>
                            </w:r>
                            <w:proofErr w:type="gram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series, </w:t>
                            </w:r>
                            <w:proofErr w:type="spell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EMatrix</w:t>
                            </w:r>
                            <w:proofErr w:type="spell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= TRUE, </w:t>
                            </w:r>
                            <w:proofErr w:type="spell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nnotGPL</w:t>
                            </w:r>
                            <w:proofErr w:type="spell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= TRUE, </w:t>
                            </w:r>
                            <w:proofErr w:type="spell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stdir</w:t>
                            </w:r>
                            <w:proofErr w:type="spell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= 'data/'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4C661471" id="Rectangle: Rounded Corners 36" o:spid="_x0000_s1027" style="position:absolute;left:0;text-align:left;margin-left:-5.7pt;margin-top:83.65pt;width:456.8pt;height:70.75pt;z-index:-2516285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3999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" fillcolor="#f2f2f2 [3052]" stroked="f" strokeweight="1pt">
                <v:stroke joinstyle="miter"/>
                <v:textbox>
                  <w:txbxContent>
                    <w:p w14:paraId="7C29392C" w14:textId="77777777" w:rsidR="00AA5A31" w:rsidRPr="00AA5A31" w:rsidRDefault="00AA5A31" w:rsidP="00AA5A31">
                      <w:pPr>
                        <w:spacing w:line="240" w:lineRule="auto"/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eries &lt;- "GSE48558"</w:t>
                      </w:r>
                    </w:p>
                    <w:p w14:paraId="54834A30" w14:textId="77777777" w:rsidR="00AA5A31" w:rsidRPr="00AA5A31" w:rsidRDefault="00AA5A31" w:rsidP="00AA5A31">
                      <w:pPr>
                        <w:spacing w:line="240" w:lineRule="auto"/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latform &lt;- "GPL6244"</w:t>
                      </w:r>
                    </w:p>
                    <w:p w14:paraId="722E7AC8" w14:textId="4BC2015B" w:rsidR="00AA5A31" w:rsidRPr="00AA5A31" w:rsidRDefault="00AA5A31" w:rsidP="00AA5A31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gset &lt;- </w:t>
                      </w:r>
                      <w:proofErr w:type="spellStart"/>
                      <w:proofErr w:type="gram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etGEO</w:t>
                      </w:r>
                      <w:proofErr w:type="spell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</w:t>
                      </w:r>
                      <w:proofErr w:type="gram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series, </w:t>
                      </w:r>
                      <w:proofErr w:type="spell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EMatrix</w:t>
                      </w:r>
                      <w:proofErr w:type="spell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= TRUE, </w:t>
                      </w:r>
                      <w:proofErr w:type="spell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nnotGPL</w:t>
                      </w:r>
                      <w:proofErr w:type="spell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= TRUE, </w:t>
                      </w:r>
                      <w:proofErr w:type="spell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stdir</w:t>
                      </w:r>
                      <w:proofErr w:type="spell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= 'data/'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سپس مي توان شماره سري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و پلتفرم آن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به صورت مجزا تعيين نمود، البته الزامي به اين كار نيست و مي توان داخل كد دستوري قرار داد، پس از آن مي بايست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در دايركتوري مورد دلخواه خود دانلود نمود:</w:t>
      </w:r>
    </w:p>
    <w:p w14:paraId="293044CA" w14:textId="678E89E9" w:rsidR="00AA5A31" w:rsidRPr="00530868" w:rsidRDefault="00AA5A31" w:rsidP="00AA5A31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5E84232A" w14:textId="58CCB215" w:rsidR="00530868" w:rsidRDefault="00530868" w:rsidP="00530868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براي اين منظور از تابعي در كتابخانه </w:t>
      </w:r>
      <w:proofErr w:type="spellStart"/>
      <w:r w:rsidRPr="00530868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GEOquery</w:t>
      </w:r>
      <w:proofErr w:type="spellEnd"/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به منظور دانلود استفاده مي</w:t>
      </w:r>
      <w:r w:rsidR="00E40A1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ود.</w:t>
      </w:r>
    </w:p>
    <w:p w14:paraId="1CE658EC" w14:textId="1E577E56" w:rsidR="00530868" w:rsidRDefault="00E972E6" w:rsidP="00530868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689984" behindDoc="1" locked="0" layoutInCell="1" allowOverlap="1" wp14:anchorId="442268D9" wp14:editId="2BC18984">
                <wp:simplePos x="0" y="0"/>
                <wp:positionH relativeFrom="column">
                  <wp:posOffset>-71120</wp:posOffset>
                </wp:positionH>
                <wp:positionV relativeFrom="paragraph">
                  <wp:posOffset>723688</wp:posOffset>
                </wp:positionV>
                <wp:extent cx="5801360" cy="779780"/>
                <wp:effectExtent l="0" t="0" r="8890" b="1270"/>
                <wp:wrapSquare wrapText="bothSides"/>
                <wp:docPr id="37" name="Rectangle: Rounded Corners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779780"/>
                        </a:xfrm>
                        <a:prstGeom prst="roundRect">
                          <a:avLst>
                            <a:gd name="adj" fmla="val 610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2933B27" w14:textId="77777777" w:rsidR="00AA5A31" w:rsidRPr="00AA5A31" w:rsidRDefault="00AA5A31" w:rsidP="00AA5A31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if (length(gset) &gt; 1) </w:t>
                            </w:r>
                            <w:proofErr w:type="spell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idx</w:t>
                            </w:r>
                            <w:proofErr w:type="spell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</w:t>
                            </w:r>
                            <w:proofErr w:type="gram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rep(</w:t>
                            </w:r>
                            <w:proofErr w:type="gram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platform, </w:t>
                            </w:r>
                            <w:proofErr w:type="spell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ttr</w:t>
                            </w:r>
                            <w:proofErr w:type="spell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(gset, "names")) else </w:t>
                            </w:r>
                            <w:proofErr w:type="spell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idx</w:t>
                            </w:r>
                            <w:proofErr w:type="spell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1</w:t>
                            </w:r>
                          </w:p>
                          <w:p w14:paraId="012D9F8D" w14:textId="3550F566" w:rsidR="00AA5A31" w:rsidRPr="00AA5A31" w:rsidRDefault="00AA5A31" w:rsidP="00AA5A31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et &lt;- gset[[</w:t>
                            </w:r>
                            <w:proofErr w:type="spell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idx</w:t>
                            </w:r>
                            <w:proofErr w:type="spell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]]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442268D9" id="Rectangle: Rounded Corners 37" o:spid="_x0000_s1028" style="position:absolute;left:0;text-align:left;margin-left:-5.6pt;margin-top:57pt;width:456.8pt;height:61.4pt;z-index:-2516264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3999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" fillcolor="#f2f2f2 [3052]" stroked="f" strokeweight="1pt">
                <v:stroke joinstyle="miter"/>
                <v:textbox>
                  <w:txbxContent>
                    <w:p w14:paraId="12933B27" w14:textId="77777777" w:rsidR="00AA5A31" w:rsidRPr="00AA5A31" w:rsidRDefault="00AA5A31" w:rsidP="00AA5A31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if (length(gset) &gt; 1) </w:t>
                      </w:r>
                      <w:proofErr w:type="spell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idx</w:t>
                      </w:r>
                      <w:proofErr w:type="spell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</w:t>
                      </w:r>
                      <w:proofErr w:type="gram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rep(</w:t>
                      </w:r>
                      <w:proofErr w:type="gram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platform, </w:t>
                      </w:r>
                      <w:proofErr w:type="spell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ttr</w:t>
                      </w:r>
                      <w:proofErr w:type="spell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(gset, "names")) else </w:t>
                      </w:r>
                      <w:proofErr w:type="spell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idx</w:t>
                      </w:r>
                      <w:proofErr w:type="spell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1</w:t>
                      </w:r>
                    </w:p>
                    <w:p w14:paraId="012D9F8D" w14:textId="3550F566" w:rsidR="00AA5A31" w:rsidRPr="00AA5A31" w:rsidRDefault="00AA5A31" w:rsidP="00AA5A31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et &lt;- gset[[</w:t>
                      </w:r>
                      <w:proofErr w:type="spell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idx</w:t>
                      </w:r>
                      <w:proofErr w:type="spell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]]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7B76E3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پس از آن درصورتي كه داده چندين پلتفرم داشته باشد، صرفا پلتفرم خاص تعيين شده توسط سوال را مي خواهيم. براي اين منظور مي بايست يك فيلتر روي داده صورت پذيرد:</w:t>
      </w:r>
    </w:p>
    <w:p w14:paraId="2FD7B7A1" w14:textId="0D14CA36" w:rsidR="00AA5A31" w:rsidRDefault="00AA5A31" w:rsidP="00AA5A31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3D6AF53F" w14:textId="029AECC2" w:rsidR="007B76E3" w:rsidRDefault="00E972E6" w:rsidP="00E972E6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692032" behindDoc="1" locked="0" layoutInCell="1" allowOverlap="1" wp14:anchorId="094A5CEE" wp14:editId="3AC5552F">
                <wp:simplePos x="0" y="0"/>
                <wp:positionH relativeFrom="column">
                  <wp:posOffset>-72390</wp:posOffset>
                </wp:positionH>
                <wp:positionV relativeFrom="paragraph">
                  <wp:posOffset>1115695</wp:posOffset>
                </wp:positionV>
                <wp:extent cx="5801360" cy="3038475"/>
                <wp:effectExtent l="0" t="0" r="8890" b="9525"/>
                <wp:wrapSquare wrapText="bothSides"/>
                <wp:docPr id="38" name="Rectangle: Rounded Corners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3038475"/>
                        </a:xfrm>
                        <a:prstGeom prst="roundRect">
                          <a:avLst>
                            <a:gd name="adj" fmla="val 2544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074CAC7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spell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ms</w:t>
                            </w:r>
                            <w:proofErr w:type="spell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paste0("1111111111111XXXXXXXXXXXXXXXXXXXXXXXXXXX0XXX0XXXXX",</w:t>
                            </w:r>
                          </w:p>
                          <w:p w14:paraId="4B942343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 "XXXXXXXXXXXXXXXXXX0X0XXX0X0000X0XX00XX00X0X0X0X0X0",</w:t>
                            </w:r>
                          </w:p>
                          <w:p w14:paraId="0D199BA2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 "XXX0XXX0XXXXXXXXXXXXXXXXXXXXXXXXXXXXX0000000110111",</w:t>
                            </w:r>
                          </w:p>
                          <w:p w14:paraId="2A74449C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   "00000000000000000000")</w:t>
                            </w:r>
                          </w:p>
                          <w:p w14:paraId="4978D556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spell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ml</w:t>
                            </w:r>
                            <w:proofErr w:type="spell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</w:t>
                            </w:r>
                            <w:proofErr w:type="spellStart"/>
                            <w:proofErr w:type="gram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trsplit</w:t>
                            </w:r>
                            <w:proofErr w:type="spell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</w:t>
                            </w:r>
                            <w:proofErr w:type="spellStart"/>
                            <w:proofErr w:type="gram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ms</w:t>
                            </w:r>
                            <w:proofErr w:type="spell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, split="")[[1]]</w:t>
                            </w:r>
                          </w:p>
                          <w:p w14:paraId="3B9D14B7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# filter by X</w:t>
                            </w:r>
                          </w:p>
                          <w:p w14:paraId="14308D78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spell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el</w:t>
                            </w:r>
                            <w:proofErr w:type="spell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</w:t>
                            </w:r>
                            <w:proofErr w:type="gram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which(</w:t>
                            </w:r>
                            <w:proofErr w:type="spellStart"/>
                            <w:proofErr w:type="gram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ml</w:t>
                            </w:r>
                            <w:proofErr w:type="spell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!= "X")</w:t>
                            </w:r>
                          </w:p>
                          <w:p w14:paraId="25AFF808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spell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ml</w:t>
                            </w:r>
                            <w:proofErr w:type="spell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</w:t>
                            </w:r>
                            <w:proofErr w:type="spell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ml</w:t>
                            </w:r>
                            <w:proofErr w:type="spell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[</w:t>
                            </w:r>
                            <w:proofErr w:type="spell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el</w:t>
                            </w:r>
                            <w:proofErr w:type="spell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]</w:t>
                            </w:r>
                          </w:p>
                          <w:p w14:paraId="6ACB10AA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gset &lt;- </w:t>
                            </w:r>
                            <w:proofErr w:type="gram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et[</w:t>
                            </w:r>
                            <w:proofErr w:type="gram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,</w:t>
                            </w:r>
                            <w:proofErr w:type="spell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el</w:t>
                            </w:r>
                            <w:proofErr w:type="spell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]</w:t>
                            </w:r>
                          </w:p>
                          <w:p w14:paraId="0B4B27B9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 &lt;- factor(</w:t>
                            </w:r>
                            <w:proofErr w:type="spell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ml</w:t>
                            </w:r>
                            <w:proofErr w:type="spell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)</w:t>
                            </w:r>
                          </w:p>
                          <w:p w14:paraId="5D3F8F4A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groups &lt;- </w:t>
                            </w:r>
                            <w:proofErr w:type="spellStart"/>
                            <w:proofErr w:type="gram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make.names</w:t>
                            </w:r>
                            <w:proofErr w:type="spellEnd"/>
                            <w:proofErr w:type="gram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c("normal", "test"))</w:t>
                            </w:r>
                          </w:p>
                          <w:p w14:paraId="6A68F4BA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levels(gs) &lt;- groups</w:t>
                            </w:r>
                          </w:p>
                          <w:p w14:paraId="51B738B7" w14:textId="57818485" w:rsidR="00CD175B" w:rsidRPr="00CD175B" w:rsidRDefault="00CD175B" w:rsidP="00CD175B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et$group &lt;- g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094A5CEE" id="Rectangle: Rounded Corners 38" o:spid="_x0000_s1029" style="position:absolute;left:0;text-align:left;margin-left:-5.7pt;margin-top:87.85pt;width:456.8pt;height:239.25pt;z-index:-2516244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669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" fillcolor="#f2f2f2 [3052]" stroked="f" strokeweight="1pt">
                <v:stroke joinstyle="miter"/>
                <v:textbox>
                  <w:txbxContent>
                    <w:p w14:paraId="7074CAC7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spell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ms</w:t>
                      </w:r>
                      <w:proofErr w:type="spell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paste0("1111111111111XXXXXXXXXXXXXXXXXXXXXXXXXXX0XXX0XXXXX",</w:t>
                      </w:r>
                    </w:p>
                    <w:p w14:paraId="4B942343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 "XXXXXXXXXXXXXXXXXX0X0XXX0X0000X0XX00XX00X0X0X0X0X0",</w:t>
                      </w:r>
                    </w:p>
                    <w:p w14:paraId="0D199BA2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 "XXX0XXX0XXXXXXXXXXXXXXXXXXXXXXXXXXXXX0000000110111",</w:t>
                      </w:r>
                    </w:p>
                    <w:p w14:paraId="2A74449C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   "00000000000000000000")</w:t>
                      </w:r>
                    </w:p>
                    <w:p w14:paraId="4978D556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spell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ml</w:t>
                      </w:r>
                      <w:proofErr w:type="spell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</w:t>
                      </w:r>
                      <w:proofErr w:type="spellStart"/>
                      <w:proofErr w:type="gram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trsplit</w:t>
                      </w:r>
                      <w:proofErr w:type="spell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</w:t>
                      </w:r>
                      <w:proofErr w:type="spellStart"/>
                      <w:proofErr w:type="gram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ms</w:t>
                      </w:r>
                      <w:proofErr w:type="spell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, split="")[[1]]</w:t>
                      </w:r>
                    </w:p>
                    <w:p w14:paraId="3B9D14B7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# filter by X</w:t>
                      </w:r>
                    </w:p>
                    <w:p w14:paraId="14308D78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spell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el</w:t>
                      </w:r>
                      <w:proofErr w:type="spell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</w:t>
                      </w:r>
                      <w:proofErr w:type="gram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which(</w:t>
                      </w:r>
                      <w:proofErr w:type="spellStart"/>
                      <w:proofErr w:type="gram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ml</w:t>
                      </w:r>
                      <w:proofErr w:type="spell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!= "X")</w:t>
                      </w:r>
                    </w:p>
                    <w:p w14:paraId="25AFF808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spell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ml</w:t>
                      </w:r>
                      <w:proofErr w:type="spell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</w:t>
                      </w:r>
                      <w:proofErr w:type="spell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ml</w:t>
                      </w:r>
                      <w:proofErr w:type="spell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[</w:t>
                      </w:r>
                      <w:proofErr w:type="spell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el</w:t>
                      </w:r>
                      <w:proofErr w:type="spell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]</w:t>
                      </w:r>
                    </w:p>
                    <w:p w14:paraId="6ACB10AA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gset &lt;- </w:t>
                      </w:r>
                      <w:proofErr w:type="gram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et[</w:t>
                      </w:r>
                      <w:proofErr w:type="gram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,</w:t>
                      </w:r>
                      <w:proofErr w:type="spell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el</w:t>
                      </w:r>
                      <w:proofErr w:type="spell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]</w:t>
                      </w:r>
                    </w:p>
                    <w:p w14:paraId="0B4B27B9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 &lt;- factor(</w:t>
                      </w:r>
                      <w:proofErr w:type="spell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ml</w:t>
                      </w:r>
                      <w:proofErr w:type="spell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)</w:t>
                      </w:r>
                    </w:p>
                    <w:p w14:paraId="5D3F8F4A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groups &lt;- </w:t>
                      </w:r>
                      <w:proofErr w:type="spellStart"/>
                      <w:proofErr w:type="gram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make.names</w:t>
                      </w:r>
                      <w:proofErr w:type="spellEnd"/>
                      <w:proofErr w:type="gram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c("normal", "test"))</w:t>
                      </w:r>
                    </w:p>
                    <w:p w14:paraId="6A68F4BA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levels(gs) &lt;- groups</w:t>
                      </w:r>
                    </w:p>
                    <w:p w14:paraId="51B738B7" w14:textId="57818485" w:rsidR="00CD175B" w:rsidRPr="00CD175B" w:rsidRDefault="00CD175B" w:rsidP="00CD175B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et$group &lt;- gs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7B76E3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البته درصورتي كه از داده </w:t>
      </w:r>
      <w:r w:rsidR="007B76E3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length</w:t>
      </w:r>
      <w:r w:rsidR="007B76E3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گرفته شود و صرفا يك پلتفرم موجود باشد، كافيست همان جايگزين شود و ديگر به عنوان ليستي از پلتفرم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B76E3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باشد.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AE54EA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ر نهايت مي بايست گرو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AE54EA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ي نرمال و بيمار و غيره را مشخص كنيم و گرو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AE54EA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ي به جز بيمار و نرمال را از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AE54EA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حذف كنيم:</w:t>
      </w:r>
    </w:p>
    <w:p w14:paraId="3DCD8B7E" w14:textId="4099A673" w:rsidR="00AE54EA" w:rsidRPr="00530868" w:rsidRDefault="00AE54EA" w:rsidP="009D75B4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lastRenderedPageBreak/>
        <w:t>از طريق قطعه كد بالا مي توان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دسته بندي كرده و يك ستون جديد به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فزود و گروه بندي مورد نظر را در آن گنجاند. (البته گرو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ي غيراز سالم و بيمار، از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حذف مي شوند.)</w:t>
      </w:r>
    </w:p>
    <w:p w14:paraId="2460D924" w14:textId="098D807C" w:rsidR="009958EA" w:rsidRPr="00530868" w:rsidRDefault="00B82BEF" w:rsidP="00816861">
      <w:pPr>
        <w:pStyle w:val="Heading1"/>
        <w:bidi/>
        <w:rPr>
          <w:rFonts w:ascii="Scheherazade" w:eastAsia="Scheherazade" w:hAnsi="Scheherazade" w:cs="B Lotus"/>
          <w:b/>
          <w:bCs/>
          <w:color w:val="000000" w:themeColor="text1"/>
          <w:sz w:val="30"/>
          <w:rtl/>
          <w:lang w:val="en-US" w:bidi="fa-IR"/>
        </w:rPr>
      </w:pPr>
      <w:bookmarkStart w:id="3" w:name="_Toc95075327"/>
      <w:r>
        <w:rPr>
          <w:rFonts w:ascii="Scheherazade" w:eastAsia="Scheherazade" w:hAnsi="Scheherazade" w:cs="B Lotus" w:hint="cs"/>
          <w:b/>
          <w:bCs/>
          <w:color w:val="000000" w:themeColor="text1"/>
          <w:sz w:val="30"/>
          <w:rtl/>
          <w:lang w:val="en-US" w:bidi="fa-IR"/>
        </w:rPr>
        <w:t>2</w:t>
      </w:r>
      <w:r w:rsidR="00111DB0" w:rsidRPr="00530868">
        <w:rPr>
          <w:rFonts w:ascii="Scheherazade" w:eastAsia="Scheherazade" w:hAnsi="Scheherazade" w:cs="B Lotus" w:hint="cs"/>
          <w:b/>
          <w:bCs/>
          <w:color w:val="000000" w:themeColor="text1"/>
          <w:sz w:val="30"/>
          <w:rtl/>
          <w:lang w:val="en-US" w:bidi="fa-IR"/>
        </w:rPr>
        <w:t xml:space="preserve">. </w:t>
      </w:r>
      <w:r w:rsidR="009958EA" w:rsidRPr="00530868">
        <w:rPr>
          <w:rFonts w:ascii="Scheherazade" w:eastAsia="Scheherazade" w:hAnsi="Scheherazade" w:cs="B Lotus" w:hint="cs"/>
          <w:b/>
          <w:bCs/>
          <w:color w:val="000000" w:themeColor="text1"/>
          <w:sz w:val="30"/>
          <w:rtl/>
          <w:lang w:val="en-US" w:bidi="fa-IR"/>
        </w:rPr>
        <w:t>کنترل کیفیت داده‌ها</w:t>
      </w:r>
      <w:bookmarkEnd w:id="3"/>
    </w:p>
    <w:p w14:paraId="7973C6A8" w14:textId="4B73E0EC" w:rsidR="006131AC" w:rsidRPr="00530868" w:rsidRDefault="006131AC" w:rsidP="003C7E2D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ین قسمت شامل موارد زیر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شد که با توجه به تعریف صورت سوال پروژه در قسمت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جزایی بررسی خواهند شد:</w:t>
      </w:r>
    </w:p>
    <w:p w14:paraId="3534AB40" w14:textId="47C31C7D" w:rsidR="006131AC" w:rsidRPr="00530868" w:rsidRDefault="00066308" w:rsidP="00C104D6">
      <w:pPr>
        <w:pStyle w:val="ListParagraph"/>
        <w:numPr>
          <w:ilvl w:val="0"/>
          <w:numId w:val="2"/>
        </w:numPr>
        <w:bidi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="006131AC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دادها در صورت نیاز، به منظور بررسی صحیح داده‌ها، چرا که در صورت عدم 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="006131AC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مکن است در صورت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 w:rsidR="006131AC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زه گیری نمون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131AC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 کیت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131AC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ختلف، تاثیرات محیطی و ... دو نمونه که در واقعیت شباهت زیادی به هم داشته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 w:rsidR="006131AC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به دلایل نام برده تفاوت فاحشی با هم پیدا کنند.</w:t>
      </w:r>
    </w:p>
    <w:p w14:paraId="57DB7138" w14:textId="100EFAEA" w:rsidR="006131AC" w:rsidRPr="00530868" w:rsidRDefault="006131AC" w:rsidP="00C104D6">
      <w:pPr>
        <w:pStyle w:val="ListParagraph"/>
        <w:numPr>
          <w:ilvl w:val="0"/>
          <w:numId w:val="2"/>
        </w:numPr>
        <w:bidi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کاهش ابعاد به منظور بررسی پیوستگی و شباهت داد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ورد بررسی</w:t>
      </w:r>
    </w:p>
    <w:p w14:paraId="495549C6" w14:textId="4164B60C" w:rsidR="00C104D6" w:rsidRPr="00530868" w:rsidRDefault="006131AC" w:rsidP="00C104D6">
      <w:pPr>
        <w:pStyle w:val="ListParagraph"/>
        <w:numPr>
          <w:ilvl w:val="0"/>
          <w:numId w:val="2"/>
        </w:numPr>
        <w:bidi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ررسی همبستگی بین نمونه‌ها به جهت اطمینان از مرتبط بودن نمون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جمع آوری شده،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شد.</w:t>
      </w:r>
    </w:p>
    <w:p w14:paraId="4C03150D" w14:textId="0E4A6BE2" w:rsidR="00C104D6" w:rsidRPr="00530868" w:rsidRDefault="00C104D6" w:rsidP="003C7E2D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لبته بخش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لا صرفا به منظور بررسی کیفیت داده</w:t>
      </w:r>
      <w:r w:rsidR="000A55AE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نمی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شد و اطلاعات گسترده دیگری نیز در اختیار قرار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هد که در هر بخش بیشتر بحث خواهد شد.</w:t>
      </w:r>
    </w:p>
    <w:p w14:paraId="4F37CE12" w14:textId="6619829D" w:rsidR="00AB4F0C" w:rsidRPr="00320528" w:rsidRDefault="00B82BEF" w:rsidP="00B82BEF">
      <w:pPr>
        <w:pStyle w:val="Heading2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4" w:name="_Toc95075328"/>
      <w:r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1</w:t>
      </w:r>
      <w:r w:rsidR="00AB4F0C"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2</w:t>
      </w:r>
      <w:r w:rsidR="00AB4F0C"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. </w:t>
      </w:r>
      <w:r w:rsidR="00066308"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نرمال‌سازی</w:t>
      </w:r>
      <w:r w:rsidR="00C46FAD"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و نمودار جعبه</w:t>
      </w:r>
      <w:r w:rsidR="00066308"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‌</w:t>
      </w:r>
      <w:r w:rsidR="00C46FAD"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ای</w:t>
      </w:r>
      <w:bookmarkEnd w:id="4"/>
    </w:p>
    <w:p w14:paraId="223D4FA0" w14:textId="79F9114B" w:rsidR="004F5D5D" w:rsidRDefault="003C7E2D" w:rsidP="004F5D5D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ه منظور بررسی نرمال بودن داده‌ها، یکی از را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سم نمودار جعبه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مون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ست. درصورتی که نمودار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جعبه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حاصل به صورت منظمی در کنار هم و تقریبا مشابه یک دیگر از نظر چارک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ول، دوم و سوم باشند؛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توان نتیجه گیری کرد که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 هم هماهنگ و نرمال هستند. درغیر این صورت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بایست 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با یکی از روش‌های مناسب، صورت پذیرد.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یکی از روش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متداول و ساده 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، 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گسسته</w:t>
      </w:r>
      <w:r w:rsidR="007D1AC4" w:rsidRPr="00530868">
        <w:rPr>
          <w:rStyle w:val="FootnoteReference"/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  <w:footnoteReference w:id="3"/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شد، که به این صورت عمل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کند در هر دور اجرای آن ماکسیمم هر سری از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میانگین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گیرد و جایگزین تمامی آن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 می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کند و در دور بعدی آن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در نظر</w:t>
      </w:r>
      <w:r w:rsidR="000A55AE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نمی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گیرد. به این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تیب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در یک طیف یکسان </w:t>
      </w:r>
      <w:r w:rsidR="006303DA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سته‌بندی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وند. البته روش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یگری که تفاوت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بتواند بهتر پوشش دهد نیز وجود دارد.</w:t>
      </w:r>
      <w:r w:rsidR="00D430FB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</w:p>
    <w:p w14:paraId="4C13B399" w14:textId="7BB54172" w:rsidR="004177E9" w:rsidRDefault="00E91248" w:rsidP="004F5D5D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w:lastRenderedPageBreak/>
        <mc:AlternateContent>
          <mc:Choice Requires="wps">
            <w:drawing>
              <wp:anchor distT="0" distB="0" distL="114300" distR="114300" simplePos="0" relativeHeight="251694080" behindDoc="1" locked="0" layoutInCell="1" allowOverlap="1" wp14:anchorId="2B4704FE" wp14:editId="3F61C9CF">
                <wp:simplePos x="0" y="0"/>
                <wp:positionH relativeFrom="column">
                  <wp:posOffset>0</wp:posOffset>
                </wp:positionH>
                <wp:positionV relativeFrom="paragraph">
                  <wp:posOffset>1029970</wp:posOffset>
                </wp:positionV>
                <wp:extent cx="5801360" cy="407670"/>
                <wp:effectExtent l="0" t="0" r="8890" b="0"/>
                <wp:wrapSquare wrapText="bothSides"/>
                <wp:docPr id="39" name="Rectangle: Rounded Corners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407670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9909383" w14:textId="3C9181C4" w:rsidR="00CD175B" w:rsidRPr="00BB4D2F" w:rsidRDefault="00CD175B" w:rsidP="00CD175B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BB4D2F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x &lt;- exprs(gset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2B4704FE" id="Rectangle: Rounded Corners 39" o:spid="_x0000_s1030" style="position:absolute;left:0;text-align:left;margin-left:0;margin-top:81.1pt;width:456.8pt;height:32.1pt;z-index:-251622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" fillcolor="#f2f2f2 [3052]" stroked="f" strokeweight="1pt">
                <v:stroke joinstyle="miter"/>
                <v:textbox>
                  <w:txbxContent>
                    <w:p w14:paraId="09909383" w14:textId="3C9181C4" w:rsidR="00CD175B" w:rsidRPr="00BB4D2F" w:rsidRDefault="00CD175B" w:rsidP="00CD175B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BB4D2F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x &lt;- exprs(gset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4177E9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4177E9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وجود در این پروژه در صورت رسم نمودار جعبه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="004177E9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 هستند. (شکل 1) به منظور این کار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4177E9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یست، ابتدا</w:t>
      </w:r>
      <w:r w:rsidR="00CA145F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اتریس بیان ژن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CA145F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از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CA145F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ه دست آوریم، برای این منظور از طریق قطعه کد زیر این کار را انجام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CA145F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هیم:</w:t>
      </w:r>
    </w:p>
    <w:p w14:paraId="0C761104" w14:textId="6D694CD4" w:rsidR="00CD175B" w:rsidRPr="00530868" w:rsidRDefault="00CD175B" w:rsidP="00CD175B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14331D3C" w14:textId="6A96FB3C" w:rsidR="004F5D5D" w:rsidRDefault="00E91248" w:rsidP="004F5D5D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696128" behindDoc="1" locked="0" layoutInCell="1" allowOverlap="1" wp14:anchorId="15B26D03" wp14:editId="2587ECF5">
                <wp:simplePos x="0" y="0"/>
                <wp:positionH relativeFrom="column">
                  <wp:posOffset>0</wp:posOffset>
                </wp:positionH>
                <wp:positionV relativeFrom="paragraph">
                  <wp:posOffset>389255</wp:posOffset>
                </wp:positionV>
                <wp:extent cx="5801360" cy="597535"/>
                <wp:effectExtent l="0" t="0" r="8890" b="0"/>
                <wp:wrapSquare wrapText="bothSides"/>
                <wp:docPr id="40" name="Rectangle: Rounded Corners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597535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2F58CB0" w14:textId="77777777" w:rsidR="00E91248" w:rsidRPr="00BB4D2F" w:rsidRDefault="00E91248" w:rsidP="00E91248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BB4D2F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x &lt;- normalizeQuantiles(ex)</w:t>
                            </w:r>
                          </w:p>
                          <w:p w14:paraId="771C6B81" w14:textId="7122E585" w:rsidR="00E91248" w:rsidRPr="00BB4D2F" w:rsidRDefault="00E91248" w:rsidP="00E91248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BB4D2F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xprs(gset) &lt;- ex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15B26D03" id="Rectangle: Rounded Corners 40" o:spid="_x0000_s1031" style="position:absolute;left:0;text-align:left;margin-left:0;margin-top:30.65pt;width:456.8pt;height:47.05pt;z-index:-2516203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" fillcolor="#f2f2f2 [3052]" stroked="f" strokeweight="1pt">
                <v:stroke joinstyle="miter"/>
                <v:textbox>
                  <w:txbxContent>
                    <w:p w14:paraId="12F58CB0" w14:textId="77777777" w:rsidR="00E91248" w:rsidRPr="00BB4D2F" w:rsidRDefault="00E91248" w:rsidP="00E91248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BB4D2F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x &lt;- normalizeQuantiles(ex)</w:t>
                      </w:r>
                    </w:p>
                    <w:p w14:paraId="771C6B81" w14:textId="7122E585" w:rsidR="00E91248" w:rsidRPr="00BB4D2F" w:rsidRDefault="00E91248" w:rsidP="00E91248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BB4D2F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xprs(gset) &lt;- ex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4F5D5D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درصورت نیاز به 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="004F5D5D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،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4F5D5D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توان از قطعه کد زیر استفاده نمود:</w:t>
      </w:r>
    </w:p>
    <w:p w14:paraId="5146B652" w14:textId="65578BB1" w:rsidR="00E91248" w:rsidRDefault="00E91248" w:rsidP="00E91248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0690EA08" w14:textId="32CAF736" w:rsidR="004F5D5D" w:rsidRDefault="004F5D5D" w:rsidP="007269D8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تابع </w:t>
      </w:r>
      <w:r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exprs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یک تابع دو طرفه بوده و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تواند مقادیر را علاوه بر خروجی گرفتن، مقداردهی نیز انجام دهد. تابع </w:t>
      </w:r>
      <w:r w:rsidRPr="004F5D5D">
        <w:rPr>
          <w:rFonts w:asciiTheme="minorHAnsi" w:eastAsia="Scheherazade" w:hAnsiTheme="minorHAnsi" w:cstheme="minorHAnsi"/>
          <w:color w:val="000000" w:themeColor="text1"/>
          <w:sz w:val="28"/>
          <w:szCs w:val="28"/>
          <w:lang w:val="en-US" w:bidi="fa-IR"/>
        </w:rPr>
        <w:t>normalizeQuantiles</w:t>
      </w:r>
      <w:r>
        <w:rPr>
          <w:rFonts w:asciiTheme="minorHAnsi" w:eastAsia="Scheherazade" w:hAnsiTheme="minorHAnsi" w:cstheme="minorHAnsi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Pr="004F5D5D">
        <w:rPr>
          <w:rFonts w:asciiTheme="minorHAnsi" w:eastAsia="Scheherazade" w:hAnsiTheme="minorHAnsi" w:cs="B Lotus" w:hint="cs"/>
          <w:color w:val="000000" w:themeColor="text1"/>
          <w:sz w:val="28"/>
          <w:szCs w:val="28"/>
          <w:rtl/>
          <w:lang w:val="en-US" w:bidi="fa-IR"/>
        </w:rPr>
        <w:t xml:space="preserve">نیز همان </w:t>
      </w:r>
      <w:r w:rsidR="00066308">
        <w:rPr>
          <w:rFonts w:asciiTheme="minorHAnsi" w:eastAsia="Scheherazade" w:hAnsiTheme="minorHAnsi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Pr="004F5D5D">
        <w:rPr>
          <w:rFonts w:asciiTheme="minorHAnsi" w:eastAsia="Scheherazade" w:hAnsiTheme="minorHAnsi" w:cs="B Lotus" w:hint="cs"/>
          <w:color w:val="000000" w:themeColor="text1"/>
          <w:sz w:val="28"/>
          <w:szCs w:val="28"/>
          <w:rtl/>
          <w:lang w:val="en-US" w:bidi="fa-IR"/>
        </w:rPr>
        <w:t xml:space="preserve"> گسسته را برای داده</w:t>
      </w:r>
      <w:r w:rsidR="00A300A2">
        <w:rPr>
          <w:rFonts w:asciiTheme="minorHAnsi" w:eastAsia="Scheherazade" w:hAnsiTheme="minorHAnsi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4F5D5D">
        <w:rPr>
          <w:rFonts w:asciiTheme="minorHAnsi" w:eastAsia="Scheherazade" w:hAnsiTheme="minorHAnsi" w:cs="B Lotus" w:hint="cs"/>
          <w:color w:val="000000" w:themeColor="text1"/>
          <w:sz w:val="28"/>
          <w:szCs w:val="28"/>
          <w:rtl/>
          <w:lang w:val="en-US" w:bidi="fa-IR"/>
        </w:rPr>
        <w:t>بیان ژن انجام</w:t>
      </w:r>
      <w:r w:rsidR="00A300A2">
        <w:rPr>
          <w:rFonts w:asciiTheme="minorHAnsi" w:eastAsia="Scheherazade" w:hAnsiTheme="minorHAnsi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4F5D5D">
        <w:rPr>
          <w:rFonts w:asciiTheme="minorHAnsi" w:eastAsia="Scheherazade" w:hAnsiTheme="minorHAnsi" w:cs="B Lotus" w:hint="cs"/>
          <w:color w:val="000000" w:themeColor="text1"/>
          <w:sz w:val="28"/>
          <w:szCs w:val="28"/>
          <w:rtl/>
          <w:lang w:val="en-US" w:bidi="fa-IR"/>
        </w:rPr>
        <w:t>دهد.</w:t>
      </w:r>
    </w:p>
    <w:p w14:paraId="500B47F9" w14:textId="78D5BEB1" w:rsidR="00F36C97" w:rsidRDefault="004F5D5D" w:rsidP="00B80495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که البته در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موجود، با توجه به شکل 1 نیازی به 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نیست، </w:t>
      </w:r>
      <w:r w:rsidR="00F36C97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درصورت اجرای 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="00F36C97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بالا و رسم دوباره نمودار جعبه ای، نمودار حاصل، شکل 2 خواهد بود که کاملا مشخص است که تغییر قابل توجه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="00F36C97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خ نداده است. بنابراین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F36C97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ه صورت پیشفرض نرمال بوده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 w:rsidR="00F36C97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460D0B47" w14:textId="238D6824" w:rsidR="00CA145F" w:rsidRDefault="00E91248" w:rsidP="004F5D5D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698176" behindDoc="1" locked="0" layoutInCell="1" allowOverlap="1" wp14:anchorId="2CCB8087" wp14:editId="6A9A35EA">
                <wp:simplePos x="0" y="0"/>
                <wp:positionH relativeFrom="column">
                  <wp:posOffset>-78105</wp:posOffset>
                </wp:positionH>
                <wp:positionV relativeFrom="paragraph">
                  <wp:posOffset>422275</wp:posOffset>
                </wp:positionV>
                <wp:extent cx="5801360" cy="372110"/>
                <wp:effectExtent l="0" t="0" r="8890" b="8890"/>
                <wp:wrapSquare wrapText="bothSides"/>
                <wp:docPr id="41" name="Rectangle: Rounded Corners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372110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8F89029" w14:textId="06F90F43" w:rsidR="00E91248" w:rsidRPr="00BB4D2F" w:rsidRDefault="00E91248" w:rsidP="00E91248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BB4D2F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oxplot(ex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2CCB8087" id="Rectangle: Rounded Corners 41" o:spid="_x0000_s1032" style="position:absolute;left:0;text-align:left;margin-left:-6.15pt;margin-top:33.25pt;width:456.8pt;height:29.3pt;z-index:-2516183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" fillcolor="#f2f2f2 [3052]" stroked="f" strokeweight="1pt">
                <v:stroke joinstyle="miter"/>
                <v:textbox>
                  <w:txbxContent>
                    <w:p w14:paraId="48F89029" w14:textId="06F90F43" w:rsidR="00E91248" w:rsidRPr="00BB4D2F" w:rsidRDefault="00E91248" w:rsidP="00E91248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BB4D2F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oxplot(ex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E671CE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سپس به منظور رسم نمودار جعبه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="00E671CE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ر اساس ژن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671CE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یان شده از طریق قطعه کد زیر اقدام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E671CE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کنیم:</w:t>
      </w:r>
    </w:p>
    <w:p w14:paraId="5ECBBC02" w14:textId="1F80997F" w:rsidR="00E91248" w:rsidRPr="00530868" w:rsidRDefault="00E91248" w:rsidP="00E91248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4BE353F6" w14:textId="609CD4F4" w:rsidR="00E671CE" w:rsidRDefault="00E91248" w:rsidP="00E671CE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00224" behindDoc="1" locked="0" layoutInCell="1" allowOverlap="1" wp14:anchorId="15AC0797" wp14:editId="391333B7">
                <wp:simplePos x="0" y="0"/>
                <wp:positionH relativeFrom="column">
                  <wp:posOffset>-77671</wp:posOffset>
                </wp:positionH>
                <wp:positionV relativeFrom="paragraph">
                  <wp:posOffset>760103</wp:posOffset>
                </wp:positionV>
                <wp:extent cx="5801360" cy="1750695"/>
                <wp:effectExtent l="0" t="0" r="8890" b="1905"/>
                <wp:wrapSquare wrapText="bothSides"/>
                <wp:docPr id="42" name="Rectangle: Rounded Corners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1750695"/>
                        </a:xfrm>
                        <a:prstGeom prst="roundRect">
                          <a:avLst>
                            <a:gd name="adj" fmla="val 4584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2C7CEAA" w14:textId="77777777" w:rsidR="00E91248" w:rsidRPr="00E91248" w:rsidRDefault="00E91248" w:rsidP="00E91248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v.new(width=3+ncol(gset)/6, height=5)</w:t>
                            </w:r>
                          </w:p>
                          <w:p w14:paraId="26503CC8" w14:textId="77777777" w:rsidR="00E91248" w:rsidRPr="00E91248" w:rsidRDefault="00E91248" w:rsidP="00E91248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ord &lt;- order(gs)</w:t>
                            </w:r>
                          </w:p>
                          <w:p w14:paraId="6F388325" w14:textId="77777777" w:rsidR="00E91248" w:rsidRPr="00E91248" w:rsidRDefault="00E91248" w:rsidP="00E91248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alette(</w:t>
                            </w:r>
                            <w:proofErr w:type="gramEnd"/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("blue", "red"))</w:t>
                            </w:r>
                          </w:p>
                          <w:p w14:paraId="660C0F03" w14:textId="77777777" w:rsidR="00E91248" w:rsidRPr="00E91248" w:rsidRDefault="00E91248" w:rsidP="00E91248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ar(mar=</w:t>
                            </w:r>
                            <w:proofErr w:type="gramStart"/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(</w:t>
                            </w:r>
                            <w:proofErr w:type="gramEnd"/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7,4,2,1))</w:t>
                            </w:r>
                          </w:p>
                          <w:p w14:paraId="77A8C792" w14:textId="77777777" w:rsidR="00E91248" w:rsidRPr="00E91248" w:rsidRDefault="00E91248" w:rsidP="00E91248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oxplot(ex</w:t>
                            </w:r>
                            <w:proofErr w:type="gramStart"/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[,ord</w:t>
                            </w:r>
                            <w:proofErr w:type="gramEnd"/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], boxwex=0.6, notch=T, outline=FALSE, las=2, col=gs[ord])</w:t>
                            </w:r>
                          </w:p>
                          <w:p w14:paraId="3D1E8C27" w14:textId="20FD11F2" w:rsidR="00E91248" w:rsidRPr="00E91248" w:rsidRDefault="00E91248" w:rsidP="00E91248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proofErr w:type="gramStart"/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legend(</w:t>
                            </w:r>
                            <w:proofErr w:type="gramEnd"/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"topleft", groups, fill=palette(), bty="n"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15AC0797" id="Rectangle: Rounded Corners 42" o:spid="_x0000_s1033" style="position:absolute;left:0;text-align:left;margin-left:-6.1pt;margin-top:59.85pt;width:456.8pt;height:137.85pt;z-index:-2516162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3004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" fillcolor="#f2f2f2 [3052]" stroked="f" strokeweight="1pt">
                <v:stroke joinstyle="miter"/>
                <v:textbox>
                  <w:txbxContent>
                    <w:p w14:paraId="62C7CEAA" w14:textId="77777777" w:rsidR="00E91248" w:rsidRPr="00E91248" w:rsidRDefault="00E91248" w:rsidP="00E91248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v.new(width=3+ncol(gset)/6, height=5)</w:t>
                      </w:r>
                    </w:p>
                    <w:p w14:paraId="26503CC8" w14:textId="77777777" w:rsidR="00E91248" w:rsidRPr="00E91248" w:rsidRDefault="00E91248" w:rsidP="00E91248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ord &lt;- order(gs)</w:t>
                      </w:r>
                    </w:p>
                    <w:p w14:paraId="6F388325" w14:textId="77777777" w:rsidR="00E91248" w:rsidRPr="00E91248" w:rsidRDefault="00E91248" w:rsidP="00E91248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alette(</w:t>
                      </w:r>
                      <w:proofErr w:type="gramEnd"/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("blue", "red"))</w:t>
                      </w:r>
                    </w:p>
                    <w:p w14:paraId="660C0F03" w14:textId="77777777" w:rsidR="00E91248" w:rsidRPr="00E91248" w:rsidRDefault="00E91248" w:rsidP="00E91248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ar(mar=</w:t>
                      </w:r>
                      <w:proofErr w:type="gramStart"/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(</w:t>
                      </w:r>
                      <w:proofErr w:type="gramEnd"/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7,4,2,1))</w:t>
                      </w:r>
                    </w:p>
                    <w:p w14:paraId="77A8C792" w14:textId="77777777" w:rsidR="00E91248" w:rsidRPr="00E91248" w:rsidRDefault="00E91248" w:rsidP="00E91248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oxplot(ex</w:t>
                      </w:r>
                      <w:proofErr w:type="gramStart"/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[,ord</w:t>
                      </w:r>
                      <w:proofErr w:type="gramEnd"/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], boxwex=0.6, notch=T, outline=FALSE, las=2, col=gs[ord])</w:t>
                      </w:r>
                    </w:p>
                    <w:p w14:paraId="3D1E8C27" w14:textId="20FD11F2" w:rsidR="00E91248" w:rsidRPr="00E91248" w:rsidRDefault="00E91248" w:rsidP="00E91248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proofErr w:type="gramStart"/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legend(</w:t>
                      </w:r>
                      <w:proofErr w:type="gramEnd"/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"topleft", groups, fill=palette(), bty="n"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E37F8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ه منظور ساخت بهتر نمودار جعبه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="00E37F8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ي و ايجاد قابليت تفكيك بين نمون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E37F8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ي سالم و بيمار، با استفاده از قطعه كد زير مي توان اين تفاوت را ايجاد نمود:</w:t>
      </w:r>
    </w:p>
    <w:p w14:paraId="2577EC9C" w14:textId="66F9B88D" w:rsidR="00E91248" w:rsidRDefault="00E91248" w:rsidP="00E91248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lastRenderedPageBreak/>
        <w:t>د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 كد بالا، ابتدا ابعاد نمودار خروجي مبتني بر نمونه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شخص مي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ود، سپس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تيب نمايش نمونه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ر اساس نرمال به بيمار مرتب مي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ود و پس از آن رنگ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ندي نمودار براي جداسازي نرمال از بيار و در نهايت رسم نمودار و تعيين راهنما براي آن (مشخص كردن اين كه هر رنگ مرتبط به كدام نمونه است.)</w:t>
      </w:r>
    </w:p>
    <w:p w14:paraId="39808DD2" w14:textId="6877BDC7" w:rsidR="00E37F88" w:rsidRDefault="00E37F88" w:rsidP="00E37F88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772E350E" w14:textId="1529F622" w:rsidR="00E972E6" w:rsidRDefault="00E972E6" w:rsidP="00E972E6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 w:hint="cs"/>
          <w:noProof/>
          <w:color w:val="000000" w:themeColor="text1"/>
          <w:sz w:val="28"/>
          <w:szCs w:val="28"/>
          <w:rtl/>
          <w:lang w:val="fa-IR" w:bidi="fa-IR"/>
        </w:rPr>
        <mc:AlternateContent>
          <mc:Choice Requires="wpg">
            <w:drawing>
              <wp:anchor distT="0" distB="0" distL="114300" distR="114300" simplePos="0" relativeHeight="251638784" behindDoc="0" locked="0" layoutInCell="1" allowOverlap="1" wp14:anchorId="1E4614D5" wp14:editId="30B3C7ED">
                <wp:simplePos x="0" y="0"/>
                <wp:positionH relativeFrom="column">
                  <wp:posOffset>-432435</wp:posOffset>
                </wp:positionH>
                <wp:positionV relativeFrom="paragraph">
                  <wp:posOffset>436880</wp:posOffset>
                </wp:positionV>
                <wp:extent cx="6428105" cy="4438015"/>
                <wp:effectExtent l="0" t="0" r="0" b="635"/>
                <wp:wrapTight wrapText="bothSides">
                  <wp:wrapPolygon edited="0">
                    <wp:start x="0" y="0"/>
                    <wp:lineTo x="0" y="16689"/>
                    <wp:lineTo x="960" y="17802"/>
                    <wp:lineTo x="960" y="21510"/>
                    <wp:lineTo x="21316" y="21510"/>
                    <wp:lineTo x="21508" y="16689"/>
                    <wp:lineTo x="21508" y="0"/>
                    <wp:lineTo x="0" y="0"/>
                  </wp:wrapPolygon>
                </wp:wrapTight>
                <wp:docPr id="7" name="Group 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428105" cy="4438015"/>
                          <a:chOff x="-52860" y="-89855"/>
                          <a:chExt cx="6428652" cy="4438093"/>
                        </a:xfrm>
                      </wpg:grpSpPr>
                      <pic:pic xmlns:pic="http://schemas.openxmlformats.org/drawingml/2006/picture">
                        <pic:nvPicPr>
                          <pic:cNvPr id="6" name="Picture 6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-52860" y="-89855"/>
                            <a:ext cx="6428652" cy="3429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" name="Text Box 1"/>
                        <wps:cNvSpPr txBox="1"/>
                        <wps:spPr>
                          <a:xfrm>
                            <a:off x="269563" y="3440175"/>
                            <a:ext cx="5994275" cy="908063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E299D5B" w14:textId="03E0A28C" w:rsidR="00B80495" w:rsidRPr="00B80495" w:rsidRDefault="00B80495" w:rsidP="00B80495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B840BE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begin"/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instrText>SEQ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شکل \* 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instrText>ARABIC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separate"/>
                              </w:r>
                              <w:r w:rsidR="00337FF0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1</w: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end"/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نمودار جعب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سالم و بیمار.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بیمار با رنگ قرمز و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سالم با رنگ آبی مشخص شد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‌اند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. نمودار جعب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نشان دهنده نرمال بودن داد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و عدم نیاز آ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به 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نرمال‌سازی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است. (به دلیل هماهنگی کامل داد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با هم از نظر چارک اول، میانه و چارک سوم و همچنین ماکسیمم و مینیمم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‌ها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E4614D5" id="Group 7" o:spid="_x0000_s1034" style="position:absolute;left:0;text-align:left;margin-left:-34.05pt;margin-top:34.4pt;width:506.15pt;height:349.45pt;z-index:251638784;mso-width-relative:margin;mso-height-relative:margin" coordorigin="-528,-898" coordsize="64286,4438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6" o:spid="_x0000_s1035" type="#_x0000_t75" style="position:absolute;left:-528;top:-898;width:64285;height:3428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">
                  <v:imagedata r:id="rId10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1" o:spid="_x0000_s1036" type="#_x0000_t202" style="position:absolute;left:2695;top:34401;width:59943;height:90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" stroked="f">
                  <v:textbox style="mso-fit-shape-to-text:t" inset="0,0,0,0">
                    <w:txbxContent>
                      <w:p w14:paraId="2E299D5B" w14:textId="03E0A28C" w:rsidR="00B80495" w:rsidRPr="00B80495" w:rsidRDefault="00B80495" w:rsidP="00B80495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B840BE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begin"/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instrText>SEQ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شکل \* 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instrText>ARABIC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separate"/>
                        </w:r>
                        <w:r w:rsidR="00337FF0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  <w:rtl/>
                          </w:rPr>
                          <w:t>1</w: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end"/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نمودار جعب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سالم و بیمار.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بیمار با رنگ قرمز و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سالم با رنگ آبی مشخص شد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‌اند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. نمودار جعب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نشان دهنده نرمال بودن داد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و عدم نیاز آ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به 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نرمال‌سازی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است. (به دلیل هماهنگی کامل داد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با هم از نظر چارک اول، میانه و چارک سوم و همچنین ماکسیمم و مینیمم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‌ها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3CEB7340" w14:textId="21AA295E" w:rsidR="00E972E6" w:rsidRDefault="00E972E6" w:rsidP="00E972E6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3B0CAFAF" w14:textId="0F348B29" w:rsidR="00E972E6" w:rsidRDefault="00E972E6" w:rsidP="00E972E6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121AAD3B" w14:textId="24747A64" w:rsidR="00E972E6" w:rsidRDefault="00E972E6" w:rsidP="00E972E6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7367F957" w14:textId="61D21ADE" w:rsidR="00D430FB" w:rsidRDefault="00E972E6" w:rsidP="00E972E6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 w:hint="cs"/>
          <w:noProof/>
          <w:color w:val="000000" w:themeColor="text1"/>
          <w:sz w:val="28"/>
          <w:szCs w:val="28"/>
          <w:rtl/>
          <w:lang w:val="fa-IR" w:bidi="fa-IR"/>
        </w:rPr>
        <w:lastRenderedPageBreak/>
        <mc:AlternateContent>
          <mc:Choice Requires="wpg">
            <w:drawing>
              <wp:anchor distT="0" distB="0" distL="114300" distR="114300" simplePos="0" relativeHeight="251643904" behindDoc="0" locked="0" layoutInCell="1" allowOverlap="1" wp14:anchorId="5CE74AD7" wp14:editId="7C099DC5">
                <wp:simplePos x="0" y="0"/>
                <wp:positionH relativeFrom="column">
                  <wp:posOffset>-514350</wp:posOffset>
                </wp:positionH>
                <wp:positionV relativeFrom="paragraph">
                  <wp:posOffset>211</wp:posOffset>
                </wp:positionV>
                <wp:extent cx="6758940" cy="4411980"/>
                <wp:effectExtent l="0" t="0" r="3810" b="7620"/>
                <wp:wrapTight wrapText="bothSides">
                  <wp:wrapPolygon edited="0">
                    <wp:start x="0" y="0"/>
                    <wp:lineTo x="0" y="16788"/>
                    <wp:lineTo x="670" y="17907"/>
                    <wp:lineTo x="670" y="21544"/>
                    <wp:lineTo x="21430" y="21544"/>
                    <wp:lineTo x="21551" y="16788"/>
                    <wp:lineTo x="21551" y="0"/>
                    <wp:lineTo x="0" y="0"/>
                  </wp:wrapPolygon>
                </wp:wrapTight>
                <wp:docPr id="10" name="Group 1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758940" cy="4411980"/>
                          <a:chOff x="-174424" y="-153281"/>
                          <a:chExt cx="6759305" cy="4412030"/>
                        </a:xfrm>
                      </wpg:grpSpPr>
                      <pic:pic xmlns:pic="http://schemas.openxmlformats.org/drawingml/2006/picture">
                        <pic:nvPicPr>
                          <pic:cNvPr id="8" name="Picture 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3739" b="1"/>
                          <a:stretch/>
                        </pic:blipFill>
                        <pic:spPr bwMode="auto">
                          <a:xfrm>
                            <a:off x="-174424" y="-153281"/>
                            <a:ext cx="6759305" cy="3429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9" name="Text Box 9"/>
                        <wps:cNvSpPr txBox="1"/>
                        <wps:spPr>
                          <a:xfrm>
                            <a:off x="73981" y="3350699"/>
                            <a:ext cx="6435725" cy="90805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880B32A" w14:textId="4EC03EA0" w:rsidR="00B80495" w:rsidRPr="00B80495" w:rsidRDefault="00B80495" w:rsidP="00B80495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B840BE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begin"/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instrText>SEQ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شکل \* 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instrText>ARABIC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separate"/>
                              </w:r>
                              <w:r w:rsidR="00337FF0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2</w: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end"/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نمودار جعب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سالم و بیمار.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بیمار با رنگ قرمز و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سالم با رنگ آبی مشخص شد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‌اند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. نمودار جعب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پس از اعمال 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نرمال‌سازی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گسسته نشان دهنده این است که داد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قبل از آن نیز نرمال بودن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‌اند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چرا که در مقایسه با </w:t>
                              </w:r>
                              <w:r w:rsidR="00E553A1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شکل1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تغییر محسوسی مشاهده نمی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‌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شود. از طرف دیگر </w:t>
                              </w:r>
                              <w:r w:rsidR="00E553A1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شکل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1 خود کاملا مشخص است که نرمال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می‌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باشد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CE74AD7" id="Group 10" o:spid="_x0000_s1037" style="position:absolute;left:0;text-align:left;margin-left:-40.5pt;margin-top:0;width:532.2pt;height:347.4pt;z-index:251643904;mso-width-relative:margin;mso-height-relative:margin" coordorigin="-1744,-1532" coordsize="67593,4412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">
                <v:shape id="Picture 8" o:spid="_x0000_s1038" type="#_x0000_t75" style="position:absolute;left:-1744;top:-1532;width:67592;height:3428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">
                  <v:imagedata r:id="rId12" o:title="" croptop="2450f" cropbottom="1f"/>
                </v:shape>
                <v:shape id="Text Box 9" o:spid="_x0000_s1039" type="#_x0000_t202" style="position:absolute;left:739;top:33506;width:64358;height:90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" stroked="f">
                  <v:textbox style="mso-fit-shape-to-text:t" inset="0,0,0,0">
                    <w:txbxContent>
                      <w:p w14:paraId="5880B32A" w14:textId="4EC03EA0" w:rsidR="00B80495" w:rsidRPr="00B80495" w:rsidRDefault="00B80495" w:rsidP="00B80495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B840BE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begin"/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instrText>SEQ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شکل \* 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instrText>ARABIC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separate"/>
                        </w:r>
                        <w:r w:rsidR="00337FF0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  <w:rtl/>
                          </w:rPr>
                          <w:t>2</w: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end"/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نمودار جعب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سالم و بیمار.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بیمار با رنگ قرمز و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سالم با رنگ آبی مشخص شد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‌اند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. نمودار جعب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پس از اعمال 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نرمال‌سازی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گسسته نشان دهنده این است که داد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قبل از آن نیز نرمال بودن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‌اند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چرا که در مقایسه با </w:t>
                        </w:r>
                        <w:r w:rsidR="00E553A1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شکل1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تغییر محسوسی مشاهده نمی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‌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شود. از طرف دیگر </w:t>
                        </w:r>
                        <w:r w:rsidR="00E553A1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شکل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1 خود کاملا مشخص است که نرمال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می‌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باشد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3AD0ED6B" w14:textId="41D6D5C7" w:rsidR="009958EA" w:rsidRPr="009D75B4" w:rsidRDefault="00AB4F0C" w:rsidP="009D75B4">
      <w:pPr>
        <w:bidi/>
        <w:jc w:val="both"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r w:rsidRPr="009D75B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2-</w:t>
      </w:r>
      <w:r w:rsidR="00B82BEF" w:rsidRPr="009D75B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2</w:t>
      </w:r>
      <w:r w:rsidRPr="009D75B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.</w:t>
      </w:r>
      <w:r w:rsidR="00111DB0" w:rsidRPr="009D75B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</w:t>
      </w:r>
      <w:r w:rsidR="009958EA" w:rsidRPr="009D75B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کاهش ابعاد داده</w:t>
      </w:r>
    </w:p>
    <w:p w14:paraId="08DFD597" w14:textId="5AD0D759" w:rsidR="009958EA" w:rsidRDefault="00320528" w:rsidP="006B3F64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02272" behindDoc="1" locked="0" layoutInCell="1" allowOverlap="1" wp14:anchorId="6A02D6AD" wp14:editId="17F68422">
                <wp:simplePos x="0" y="0"/>
                <wp:positionH relativeFrom="column">
                  <wp:posOffset>-49237</wp:posOffset>
                </wp:positionH>
                <wp:positionV relativeFrom="paragraph">
                  <wp:posOffset>1341755</wp:posOffset>
                </wp:positionV>
                <wp:extent cx="5801360" cy="407670"/>
                <wp:effectExtent l="0" t="0" r="8890" b="0"/>
                <wp:wrapSquare wrapText="bothSides"/>
                <wp:docPr id="43" name="Rectangle: Rounded Corners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407670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BD7A694" w14:textId="25C51883" w:rsidR="00320528" w:rsidRPr="00320528" w:rsidRDefault="00320528" w:rsidP="00320528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32052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c &lt;- prcomp(ex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6A02D6AD" id="Rectangle: Rounded Corners 43" o:spid="_x0000_s1040" style="position:absolute;left:0;text-align:left;margin-left:-3.9pt;margin-top:105.65pt;width:456.8pt;height:32.1pt;z-index:-2516142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" fillcolor="#f2f2f2 [3052]" stroked="f" strokeweight="1pt">
                <v:stroke joinstyle="miter"/>
                <v:textbox>
                  <w:txbxContent>
                    <w:p w14:paraId="4BD7A694" w14:textId="25C51883" w:rsidR="00320528" w:rsidRPr="00320528" w:rsidRDefault="00320528" w:rsidP="00320528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32052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c &lt;- prcomp(ex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منظور کاهش ابعاد روش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ختلفی وجود دارد، یکی از این روش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99796C">
        <w:rPr>
          <w:rFonts w:cs="B Lotus"/>
          <w:color w:val="000000" w:themeColor="text1"/>
          <w:sz w:val="28"/>
          <w:szCs w:val="28"/>
          <w:lang w:val="en-US" w:bidi="fa-IR"/>
        </w:rPr>
        <w:t>PCA</w:t>
      </w:r>
      <w:r w:rsidR="0099796C">
        <w:rPr>
          <w:rStyle w:val="FootnoteReference"/>
          <w:rFonts w:cs="B Lotus"/>
          <w:color w:val="000000" w:themeColor="text1"/>
          <w:sz w:val="28"/>
          <w:szCs w:val="28"/>
          <w:lang w:val="en-US" w:bidi="fa-IR"/>
        </w:rPr>
        <w:footnoteReference w:id="4"/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. در این روش، چندین جهت مختلف برای محو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ررسی داده در نظر گرفت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 و در هر کدام از این روش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قدار تفکیک بین داد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ورد بررسی قرا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یرد.</w:t>
      </w:r>
      <w:r w:rsid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رای این منظو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وان از قطعه کد زیر برای بیان ژ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ستفاده کرد:</w:t>
      </w:r>
    </w:p>
    <w:p w14:paraId="4611C54D" w14:textId="4B8D2D2F" w:rsidR="007269D8" w:rsidRDefault="007269D8" w:rsidP="006B3F64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3FB7010D" w14:textId="215C7FDE" w:rsidR="006B3F64" w:rsidRDefault="001E7872" w:rsidP="007269D8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اخل متغیر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pc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تمامی جهت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واند داده را تفکیک کند ب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یب میزان تمایز مرتب شده</w:t>
      </w:r>
      <w:r w:rsidR="0006630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در صورت رسم نمودار آن (شکل3)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وان تفاوت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یزان تفکیک در هر کدام از این مولف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مشاهده کرد. همانگونه که در شکل3 مشخص است میزان تمایز در مولفه اول از همه بیشتر و ب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یب کاهش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ابد.</w:t>
      </w:r>
    </w:p>
    <w:p w14:paraId="7BCC6ACD" w14:textId="74A232A6" w:rsidR="0099796C" w:rsidRDefault="00E972E6" w:rsidP="0099796C">
      <w:pPr>
        <w:bidi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cs="B Lotus" w:hint="cs"/>
          <w:noProof/>
          <w:color w:val="000000" w:themeColor="text1"/>
          <w:sz w:val="28"/>
          <w:szCs w:val="28"/>
          <w:rtl/>
          <w:lang w:val="fa-IR" w:bidi="fa-IR"/>
        </w:rPr>
        <w:lastRenderedPageBreak/>
        <mc:AlternateContent>
          <mc:Choice Requires="wpg">
            <w:drawing>
              <wp:anchor distT="0" distB="0" distL="114300" distR="114300" simplePos="0" relativeHeight="251653120" behindDoc="0" locked="0" layoutInCell="1" allowOverlap="1" wp14:anchorId="0C2B3A42" wp14:editId="6737BFAD">
                <wp:simplePos x="0" y="0"/>
                <wp:positionH relativeFrom="column">
                  <wp:posOffset>-48895</wp:posOffset>
                </wp:positionH>
                <wp:positionV relativeFrom="paragraph">
                  <wp:posOffset>423</wp:posOffset>
                </wp:positionV>
                <wp:extent cx="5731510" cy="4258212"/>
                <wp:effectExtent l="0" t="0" r="2540" b="9525"/>
                <wp:wrapTight wrapText="bothSides">
                  <wp:wrapPolygon edited="0">
                    <wp:start x="0" y="0"/>
                    <wp:lineTo x="0" y="21552"/>
                    <wp:lineTo x="21538" y="21552"/>
                    <wp:lineTo x="21538" y="0"/>
                    <wp:lineTo x="0" y="0"/>
                  </wp:wrapPolygon>
                </wp:wrapTight>
                <wp:docPr id="44" name="Group 4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4258212"/>
                          <a:chOff x="0" y="0"/>
                          <a:chExt cx="5731510" cy="4258212"/>
                        </a:xfrm>
                      </wpg:grpSpPr>
                      <pic:pic xmlns:pic="http://schemas.openxmlformats.org/drawingml/2006/picture">
                        <pic:nvPicPr>
                          <pic:cNvPr id="11" name="Picture 11"/>
                          <pic:cNvPicPr>
                            <a:picLocks noChangeAspect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1510" cy="33401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7" name="Text Box 17"/>
                        <wps:cNvSpPr txBox="1"/>
                        <wps:spPr>
                          <a:xfrm>
                            <a:off x="0" y="3094892"/>
                            <a:ext cx="5731510" cy="11633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924CAD6" w14:textId="5B1D55FF" w:rsidR="00D61FDD" w:rsidRPr="00D61FDD" w:rsidRDefault="00D61FDD" w:rsidP="00066308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  <w:lang w:bidi="fa-IR"/>
                                </w:rPr>
                              </w:pP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begin"/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</w:instrText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instrText>SEQ</w:instrText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شکل \* </w:instrText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instrText>ARABIC</w:instrText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</w:instrText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separate"/>
                              </w:r>
                              <w:r w:rsidR="00337FF0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3</w:t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end"/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بررسی هرکدام از مولف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خروجی تابع </w:t>
                              </w:r>
                              <w:r w:rsidRPr="00D61FDD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prcomp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نشان دهنده میزان واریانس (تمایز) ایجاد شده میان 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در هرکدام از این مولفه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‌ها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ست. به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‌تر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تیب میزان تمایز از اولین به آخرین مولفه مرتب </w:t>
                              </w:r>
                              <w:r w:rsidR="006303DA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شده‌است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. بنابراین بهترین گزینه برای رسم نمودار کاهش ابعاد مولفه اول و دوم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می‌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باشد. البته درصورت نیاز به رسم نمودار سه بعدی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می‌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توان از مولفه سوم نیز کمک گرفت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C2B3A42" id="Group 44" o:spid="_x0000_s1041" style="position:absolute;left:0;text-align:left;margin-left:-3.85pt;margin-top:.05pt;width:451.3pt;height:335.3pt;z-index:251653120" coordsize="57315,4258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">
                <v:shape id="Picture 11" o:spid="_x0000_s1042" type="#_x0000_t75" style="position:absolute;width:57315;height:3340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">
                  <v:imagedata r:id="rId14" o:title=""/>
                </v:shape>
                <v:shape id="Text Box 17" o:spid="_x0000_s1043" type="#_x0000_t202" style="position:absolute;top:30948;width:57315;height:1163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" stroked="f">
                  <v:textbox style="mso-fit-shape-to-text:t" inset="0,0,0,0">
                    <w:txbxContent>
                      <w:p w14:paraId="0924CAD6" w14:textId="5B1D55FF" w:rsidR="00D61FDD" w:rsidRPr="00D61FDD" w:rsidRDefault="00D61FDD" w:rsidP="00066308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  <w:lang w:bidi="fa-IR"/>
                          </w:rPr>
                        </w:pP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begin"/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</w:instrText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instrText>SEQ</w:instrText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شکل \* </w:instrText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instrText>ARABIC</w:instrText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</w:instrText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separate"/>
                        </w:r>
                        <w:r w:rsidR="00337FF0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  <w:rtl/>
                          </w:rPr>
                          <w:t>3</w:t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end"/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بررسی هرکدام از مولف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خروجی تابع </w:t>
                        </w:r>
                        <w:r w:rsidRPr="00D61FDD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prcomp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نشان دهنده میزان واریانس (تمایز) ایجاد شده میان 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در هرکدام از این مولفه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‌ها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ست. به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‌تر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تیب میزان تمایز از اولین به آخرین مولفه مرتب </w:t>
                        </w:r>
                        <w:r w:rsidR="006303DA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شده‌است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. بنابراین بهترین گزینه برای رسم نمودار کاهش ابعاد مولفه اول و دوم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می‌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باشد. البته درصورت نیاز به رسم نمودار سه بعدی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می‌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توان از مولفه سوم نیز کمک گرفت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17E62F76" w14:textId="5FD9C7A1" w:rsidR="001E7872" w:rsidRDefault="00320528" w:rsidP="0099796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04320" behindDoc="1" locked="0" layoutInCell="1" allowOverlap="1" wp14:anchorId="72A5EDE0" wp14:editId="60C139F2">
                <wp:simplePos x="0" y="0"/>
                <wp:positionH relativeFrom="column">
                  <wp:posOffset>-50800</wp:posOffset>
                </wp:positionH>
                <wp:positionV relativeFrom="paragraph">
                  <wp:posOffset>3147695</wp:posOffset>
                </wp:positionV>
                <wp:extent cx="5801360" cy="407670"/>
                <wp:effectExtent l="0" t="0" r="8890" b="0"/>
                <wp:wrapSquare wrapText="bothSides"/>
                <wp:docPr id="45" name="Rectangle: Rounded Corners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407670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1887EA2" w14:textId="0A076189" w:rsidR="00320528" w:rsidRPr="00320528" w:rsidRDefault="00320528" w:rsidP="00320528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proofErr w:type="gramStart"/>
                            <w:r w:rsidRPr="0032052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x.scale</w:t>
                            </w:r>
                            <w:proofErr w:type="gramEnd"/>
                            <w:r w:rsidRPr="0032052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t(scale(t(ex), scale = F)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72A5EDE0" id="Rectangle: Rounded Corners 45" o:spid="_x0000_s1044" style="position:absolute;left:0;text-align:left;margin-left:-4pt;margin-top:247.85pt;width:456.8pt;height:32.1pt;z-index:-2516121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" fillcolor="#f2f2f2 [3052]" stroked="f" strokeweight="1pt">
                <v:stroke joinstyle="miter"/>
                <v:textbox>
                  <w:txbxContent>
                    <w:p w14:paraId="71887EA2" w14:textId="0A076189" w:rsidR="00320528" w:rsidRPr="00320528" w:rsidRDefault="00320528" w:rsidP="00320528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proofErr w:type="gramStart"/>
                      <w:r w:rsidRPr="0032052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x.scale</w:t>
                      </w:r>
                      <w:proofErr w:type="gramEnd"/>
                      <w:r w:rsidRPr="0032052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t(scale(t(ex), scale = F)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1E787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صورت رسم نمودار دو بعدی براساس مولفه اول و دوم که بیشترین تفکیک را ایجاد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E787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نند، مشاهد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E787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 که یک توزیع افقی گسترده برای ژ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1E787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وجود دارد.(شکل4)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ولفه اول در شکل4 نشان دهده میزان بیان ژ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ختلف در نمون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.</w:t>
      </w:r>
      <w:r w:rsidR="009D442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همانگونه که درصورت رسم </w:t>
      </w:r>
      <w:r w:rsidR="009D4421">
        <w:rPr>
          <w:rFonts w:cs="B Lotus"/>
          <w:color w:val="000000" w:themeColor="text1"/>
          <w:sz w:val="28"/>
          <w:szCs w:val="28"/>
          <w:lang w:val="en-US" w:bidi="fa-IR"/>
        </w:rPr>
        <w:t>PCA</w:t>
      </w:r>
      <w:r w:rsidR="009D442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رای نمون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9D442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طابق شکل5، در این نمودار نیز این نمون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9D442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قابل جداسازی از یکدیگر نیستند و این نشان دهنده وجود مشکل در روش تحیلی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9D442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 که باید اصلاح شود.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نوعی این خروجی ارزش زیادی ندا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د چرا که هدف یافتن تفاوت بیا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ت،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رای رفع این مشکل 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تغییر ابعاد داد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اثیر عدم بیان یا بیان بالای ژ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را از بین برد. برای این منظور 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یان ژ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ز میانگین بیان خودشان کس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ند (به عبارت دیگر میانگین بیان تمامی ژ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صفر شوند.) تا اثر بیان دائمی یک ژن یا عدم بیان آن از بین برود</w:t>
      </w:r>
      <w:r w:rsidR="00F700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فقط تفاوت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F700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رزشمند شود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مولف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99796C">
        <w:rPr>
          <w:rFonts w:cs="B Lotus"/>
          <w:color w:val="000000" w:themeColor="text1"/>
          <w:sz w:val="28"/>
          <w:szCs w:val="28"/>
          <w:lang w:val="en-US" w:bidi="fa-IR"/>
        </w:rPr>
        <w:t>PCA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وارد بهتری را نمایش دهند.</w:t>
      </w:r>
      <w:r w:rsidR="00F700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رای این منظور از طریق کد زیر این تغییر ابعاد انجام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F700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:</w:t>
      </w:r>
    </w:p>
    <w:p w14:paraId="0A22C7EE" w14:textId="093FC7FF" w:rsidR="007269D8" w:rsidRDefault="007269D8" w:rsidP="006B3F64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044E1E72" w14:textId="5A46FEB6" w:rsidR="006B3F64" w:rsidRDefault="00783F47" w:rsidP="007269D8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lastRenderedPageBreak/>
        <w:t xml:space="preserve">به دلیل این که تابع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scale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ستو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تغییر ابعاد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هد،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یست ماتریس بیان را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نهاده کرده و سپس تغییر ابعاد اعمال شود و سپس دوباره به حالت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انهاده اولیه برگردد. به منظور این که تابع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scale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صورت پیشفرض داد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تقسیم بر انحراف معیار نیز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ند،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یست این عملیات را از طریق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False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ردن متغیر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 xml:space="preserve"> scale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تابع، لغو نمود.</w:t>
      </w:r>
    </w:p>
    <w:p w14:paraId="7FCDFECC" w14:textId="2FEC587E" w:rsidR="00514A58" w:rsidRDefault="00E972E6" w:rsidP="00514A58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noProof/>
          <w:color w:val="000000" w:themeColor="text1"/>
          <w:sz w:val="28"/>
          <w:szCs w:val="28"/>
          <w:rtl/>
          <w:lang w:val="fa-IR" w:bidi="fa-IR"/>
        </w:rPr>
        <mc:AlternateContent>
          <mc:Choice Requires="wpg">
            <w:drawing>
              <wp:anchor distT="0" distB="0" distL="114300" distR="114300" simplePos="0" relativeHeight="251656192" behindDoc="0" locked="0" layoutInCell="1" allowOverlap="1" wp14:anchorId="49B1FF7C" wp14:editId="6FD8DA8B">
                <wp:simplePos x="0" y="0"/>
                <wp:positionH relativeFrom="column">
                  <wp:posOffset>4233</wp:posOffset>
                </wp:positionH>
                <wp:positionV relativeFrom="paragraph">
                  <wp:posOffset>2862792</wp:posOffset>
                </wp:positionV>
                <wp:extent cx="5731510" cy="4528136"/>
                <wp:effectExtent l="0" t="0" r="2540" b="6350"/>
                <wp:wrapTight wrapText="bothSides">
                  <wp:wrapPolygon edited="0">
                    <wp:start x="0" y="0"/>
                    <wp:lineTo x="0" y="21539"/>
                    <wp:lineTo x="21538" y="21539"/>
                    <wp:lineTo x="21538" y="0"/>
                    <wp:lineTo x="0" y="0"/>
                  </wp:wrapPolygon>
                </wp:wrapTight>
                <wp:docPr id="19" name="Group 1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4528136"/>
                          <a:chOff x="0" y="0"/>
                          <a:chExt cx="5731510" cy="4528136"/>
                        </a:xfrm>
                      </wpg:grpSpPr>
                      <pic:pic xmlns:pic="http://schemas.openxmlformats.org/drawingml/2006/picture">
                        <pic:nvPicPr>
                          <pic:cNvPr id="14" name="Picture 14"/>
                          <pic:cNvPicPr>
                            <a:picLocks noChangeAspect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1510" cy="38176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8" name="Text Box 18"/>
                        <wps:cNvSpPr txBox="1"/>
                        <wps:spPr>
                          <a:xfrm>
                            <a:off x="0" y="3620086"/>
                            <a:ext cx="5731510" cy="90805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FA345DB" w14:textId="0DA99152" w:rsidR="00D61FDD" w:rsidRPr="000F26B9" w:rsidRDefault="00D61FDD" w:rsidP="000F26B9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/>
                                </w:rPr>
                              </w:pPr>
                              <w:r w:rsidRPr="000F26B9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4</w:t>
                              </w:r>
                              <w:r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رسم داد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مبتنی بر مولفه اول و دوم روش </w:t>
                              </w:r>
                              <w:r w:rsidR="0099796C">
                                <w:rPr>
                                  <w:rFonts w:cs="Calibri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PCA</w:t>
                              </w:r>
                              <w:r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. همانطور که در نمودار مشخص است تفاوت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ی </w:t>
                              </w:r>
                              <w:r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موجود 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در مولفه اول به نوعی صرفا نشا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می‌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دهد که بعضی از 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خیلی کم بیان شد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‌اند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یا اصلا بیان نشد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‌اند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و در مقابل بعضی دیگر بسیار زیاد بیان شد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‌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اند. این به نوعی داد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ای 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ناکارآمد محسوب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می‌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شود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9B1FF7C" id="Group 19" o:spid="_x0000_s1045" style="position:absolute;left:0;text-align:left;margin-left:.35pt;margin-top:225.4pt;width:451.3pt;height:356.55pt;z-index:251656192" coordsize="57315,4528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">
                <v:shape id="Picture 14" o:spid="_x0000_s1046" type="#_x0000_t75" style="position:absolute;width:57315;height:381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">
                  <v:imagedata r:id="rId16" o:title=""/>
                </v:shape>
                <v:shape id="Text Box 18" o:spid="_x0000_s1047" type="#_x0000_t202" style="position:absolute;top:36200;width:57315;height:90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B5fA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IGVX2QAvbwCAAD//wMAUEsBAi0AFAAGAAgAAAAhANvh9svuAAAAhQEAABMAAAAAAAAA&#10;AAAAAAAAAAAAAFtDb250ZW50X1R5cGVzXS54bWxQSwECLQAUAAYACAAAACEAWvQsW78AAAAVAQAA&#10;CwAAAAAAAAAAAAAAAAAfAQAAX3JlbHMvLnJlbHNQSwECLQAUAAYACAAAACEA6AeXwMYAAADbAAAA&#10;DwAAAAAAAAAAAAAAAAAHAgAAZHJzL2Rvd25yZXYueG1sUEsFBgAAAAADAAMAtwAAAPoCAAAAAA==&#10;" stroked="f">
                  <v:textbox style="mso-fit-shape-to-text:t" inset="0,0,0,0">
                    <w:txbxContent>
                      <w:p w14:paraId="4FA345DB" w14:textId="0DA99152" w:rsidR="00D61FDD" w:rsidRPr="000F26B9" w:rsidRDefault="00D61FDD" w:rsidP="000F26B9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  <w:rtl/>
                            <w:lang w:val="en-US"/>
                          </w:rPr>
                        </w:pPr>
                        <w:r w:rsidRPr="000F26B9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4</w:t>
                        </w:r>
                        <w:r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رسم داد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مبتنی بر مولفه اول و دوم روش </w:t>
                        </w:r>
                        <w:r w:rsidR="0099796C">
                          <w:rPr>
                            <w:rFonts w:cs="Calibri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PCA</w:t>
                        </w:r>
                        <w:r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. همانطور که در نمودار مشخص است تفاوت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ی </w:t>
                        </w:r>
                        <w:r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موجود 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در مولفه اول به نوعی صرفا نشا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می‌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دهد که بعضی از 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خیلی کم بیان شد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‌اند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یا اصلا بیان نشد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‌اند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و در مقابل بعضی دیگر بسیار زیاد بیان شد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‌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اند. این به نوعی داد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ای 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ناکارآمد محسوب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می‌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شود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="00514A5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رصورتی که براساس مقادیر جدید، مولفه‌های مختلف روش </w:t>
      </w:r>
      <w:r w:rsidR="00514A58">
        <w:rPr>
          <w:rFonts w:cs="B Lotus"/>
          <w:color w:val="000000" w:themeColor="text1"/>
          <w:sz w:val="28"/>
          <w:szCs w:val="28"/>
          <w:lang w:val="en-US" w:bidi="fa-IR"/>
        </w:rPr>
        <w:t>PCA</w:t>
      </w:r>
      <w:r w:rsidR="00514A5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ورد بررسی قرار داده شود، شکل6 حاصل می‌شود که تمایز‌ها در مولفه‌های مختلف معقول‌تر شده‌اند و از طرفی در صورت رسم نمونه‌ها مطابق شکل7 ، می‌توان نتایج را مشاهده نمود که دیگر مولفه اول به سمت بیان کامل یا عدم بیان کامل گرایش ندارد و داده‌ها به صورت متفاوتی قرار گرفته‌اند. به منظور بررسی نمونه‌ها نیز می‌توان نمودار را مطابق روش قبلی برای نمونه‌ها رسم کرد (شکل8) به ای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 w:rsidR="00514A5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تیب می‌توان مشاهده کرد که نمونه‌های مختلف تقریبا در کلاستر‌های مختلفی قابل جداسازی از یکدیگر هستند و مولفه اول و دوم روش </w:t>
      </w:r>
      <w:r w:rsidR="00514A58">
        <w:rPr>
          <w:rFonts w:cs="B Lotus"/>
          <w:color w:val="000000" w:themeColor="text1"/>
          <w:sz w:val="28"/>
          <w:szCs w:val="28"/>
          <w:lang w:val="en-US" w:bidi="fa-IR"/>
        </w:rPr>
        <w:t>PCA</w:t>
      </w:r>
      <w:r w:rsidR="00514A5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پس از اعمال تغییر ابعاد داد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514A5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، به خوبی توانسته است تمایز میان آن‌ها را نمایش دهد. البته بعضی از نمونه‌های سرطانی شباهت زیادی به نمونه‌های سالم دارند ولی با این حال اکثر آن‌ها قابل تمایز هستند.</w:t>
      </w:r>
    </w:p>
    <w:p w14:paraId="746FCB0F" w14:textId="57B21CDB" w:rsidR="00514A58" w:rsidRDefault="00E972E6" w:rsidP="00514A58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w:lastRenderedPageBreak/>
        <mc:AlternateContent>
          <mc:Choice Requires="wpg">
            <w:drawing>
              <wp:anchor distT="0" distB="0" distL="114300" distR="114300" simplePos="0" relativeHeight="251664384" behindDoc="0" locked="0" layoutInCell="1" allowOverlap="1" wp14:anchorId="2E26A07E" wp14:editId="6D44FA55">
                <wp:simplePos x="0" y="0"/>
                <wp:positionH relativeFrom="column">
                  <wp:posOffset>-103505</wp:posOffset>
                </wp:positionH>
                <wp:positionV relativeFrom="paragraph">
                  <wp:posOffset>4279265</wp:posOffset>
                </wp:positionV>
                <wp:extent cx="5801360" cy="4398645"/>
                <wp:effectExtent l="0" t="0" r="8890" b="1905"/>
                <wp:wrapTight wrapText="bothSides">
                  <wp:wrapPolygon edited="0">
                    <wp:start x="142" y="0"/>
                    <wp:lineTo x="0" y="15903"/>
                    <wp:lineTo x="0" y="21516"/>
                    <wp:lineTo x="21420" y="21516"/>
                    <wp:lineTo x="21562" y="18709"/>
                    <wp:lineTo x="21562" y="0"/>
                    <wp:lineTo x="142" y="0"/>
                  </wp:wrapPolygon>
                </wp:wrapTight>
                <wp:docPr id="25" name="Group 2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01360" cy="4398645"/>
                          <a:chOff x="0" y="0"/>
                          <a:chExt cx="5801849" cy="4398890"/>
                        </a:xfrm>
                      </wpg:grpSpPr>
                      <pic:pic xmlns:pic="http://schemas.openxmlformats.org/drawingml/2006/picture">
                        <pic:nvPicPr>
                          <pic:cNvPr id="23" name="Picture 23"/>
                          <pic:cNvPicPr>
                            <a:picLocks noChangeAspect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70339" y="0"/>
                            <a:ext cx="5731510" cy="381761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24" name="Text Box 24"/>
                        <wps:cNvSpPr txBox="1"/>
                        <wps:spPr>
                          <a:xfrm>
                            <a:off x="0" y="3235570"/>
                            <a:ext cx="5730875" cy="11633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784E2BB" w14:textId="10B48E48" w:rsidR="00F81606" w:rsidRPr="00F81606" w:rsidRDefault="00F81606" w:rsidP="00F81606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F81606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6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مولف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مختلف به دست آمده مبتنی بر روش </w:t>
                              </w:r>
                              <w:r w:rsidRPr="00F81606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PCA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پس از اعمال تغییر ابعاد. همانگونه که مشخص است دیگر تفاوت فاحش میان مولفه اول و دیگر مولف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نیست و با اعمال تغییر ابعاد، امکان این فراهم شد تا تاثیر بسیار بزرگی که 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یی 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که در تمامی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بیان شده بودند و همچنین 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یی 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که اصلا بیان نشده بودند از بین برود و این روش بتواند تمایز بهتری متناسب با تفاوت بیان 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ارائه بکند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E26A07E" id="Group 25" o:spid="_x0000_s1048" style="position:absolute;left:0;text-align:left;margin-left:-8.15pt;margin-top:336.95pt;width:456.8pt;height:346.35pt;z-index:251664384;mso-height-relative:margin" coordsize="58018,4398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">
                <v:shape id="Picture 23" o:spid="_x0000_s1049" type="#_x0000_t75" style="position:absolute;left:703;width:57315;height:381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">
                  <v:imagedata r:id="rId18" o:title=""/>
                </v:shape>
                <v:shape id="Text Box 24" o:spid="_x0000_s1050" type="#_x0000_t202" style="position:absolute;top:32355;width:57308;height:1163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" stroked="f">
                  <v:textbox style="mso-fit-shape-to-text:t" inset="0,0,0,0">
                    <w:txbxContent>
                      <w:p w14:paraId="4784E2BB" w14:textId="10B48E48" w:rsidR="00F81606" w:rsidRPr="00F81606" w:rsidRDefault="00F81606" w:rsidP="00F81606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F81606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6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مولف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مختلف به دست آمده مبتنی بر روش </w:t>
                        </w:r>
                        <w:r w:rsidRPr="00F81606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PCA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پس از اعمال تغییر ابعاد. همانگونه که مشخص است دیگر تفاوت فاحش میان مولفه اول و دیگر مولف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نیست و با اعمال تغییر ابعاد، امکان این فراهم شد تا تاثیر بسیار بزرگی که 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یی 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که در تمامی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بیان شده بودند و همچنین 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یی 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که اصلا بیان نشده بودند از بین برود و این روش بتواند تمایز بهتری متناسب با تفاوت بیان 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ارائه بکند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mc:AlternateContent>
          <mc:Choice Requires="wpg">
            <w:drawing>
              <wp:anchor distT="0" distB="0" distL="114300" distR="114300" simplePos="0" relativeHeight="251660288" behindDoc="0" locked="0" layoutInCell="1" allowOverlap="1" wp14:anchorId="3B5A0537" wp14:editId="0A448831">
                <wp:simplePos x="0" y="0"/>
                <wp:positionH relativeFrom="column">
                  <wp:posOffset>-139276</wp:posOffset>
                </wp:positionH>
                <wp:positionV relativeFrom="paragraph">
                  <wp:posOffset>-424</wp:posOffset>
                </wp:positionV>
                <wp:extent cx="5731510" cy="4204970"/>
                <wp:effectExtent l="0" t="0" r="2540" b="5080"/>
                <wp:wrapTight wrapText="bothSides">
                  <wp:wrapPolygon edited="0">
                    <wp:start x="0" y="0"/>
                    <wp:lineTo x="0" y="19571"/>
                    <wp:lineTo x="790" y="20354"/>
                    <wp:lineTo x="790" y="21528"/>
                    <wp:lineTo x="21107" y="21528"/>
                    <wp:lineTo x="21107" y="20354"/>
                    <wp:lineTo x="21538" y="19571"/>
                    <wp:lineTo x="21538" y="0"/>
                    <wp:lineTo x="0" y="0"/>
                  </wp:wrapPolygon>
                </wp:wrapTight>
                <wp:docPr id="22" name="Group 2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4204970"/>
                          <a:chOff x="0" y="0"/>
                          <a:chExt cx="5731510" cy="4204973"/>
                        </a:xfrm>
                      </wpg:grpSpPr>
                      <pic:pic xmlns:pic="http://schemas.openxmlformats.org/drawingml/2006/picture">
                        <pic:nvPicPr>
                          <pic:cNvPr id="20" name="Picture 20"/>
                          <pic:cNvPicPr>
                            <a:picLocks noChangeAspect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1510" cy="38144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21" name="Text Box 21"/>
                        <wps:cNvSpPr txBox="1"/>
                        <wps:spPr>
                          <a:xfrm>
                            <a:off x="243840" y="3807463"/>
                            <a:ext cx="5340985" cy="39751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37BBABA" w14:textId="44A07094" w:rsidR="003F5508" w:rsidRPr="003F5508" w:rsidRDefault="003F5508" w:rsidP="003F5508">
                              <w:pPr>
                                <w:pStyle w:val="Caption"/>
                                <w:bidi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3F5508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5</w:t>
                              </w:r>
                              <w:r w:rsidRPr="003F55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- تفاوت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3F55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مبتنی بر مولف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3F55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اول و دوم به دست آمده</w:t>
                              </w:r>
                              <w:r w:rsid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از روش </w:t>
                              </w:r>
                              <w:r w:rsidR="00C51DD5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PCA</w:t>
                              </w:r>
                              <w:r w:rsidRPr="003F55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، پیش از اعمال تغییر ابعاد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B5A0537" id="Group 22" o:spid="_x0000_s1051" style="position:absolute;left:0;text-align:left;margin-left:-10.95pt;margin-top:-.05pt;width:451.3pt;height:331.1pt;z-index:251660288" coordsize="57315,4204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">
                <v:shape id="Picture 20" o:spid="_x0000_s1052" type="#_x0000_t75" style="position:absolute;width:57315;height:3814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">
                  <v:imagedata r:id="rId20" o:title=""/>
                </v:shape>
                <v:shape id="Text Box 21" o:spid="_x0000_s1053" type="#_x0000_t202" style="position:absolute;left:2438;top:38074;width:53410;height:39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" stroked="f">
                  <v:textbox style="mso-fit-shape-to-text:t" inset="0,0,0,0">
                    <w:txbxContent>
                      <w:p w14:paraId="237BBABA" w14:textId="44A07094" w:rsidR="003F5508" w:rsidRPr="003F5508" w:rsidRDefault="003F5508" w:rsidP="003F5508">
                        <w:pPr>
                          <w:pStyle w:val="Caption"/>
                          <w:bidi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3F5508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5</w:t>
                        </w:r>
                        <w:r w:rsidRPr="003F55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- تفاوت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3F55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مبتنی بر مولف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3F55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اول و دوم به دست آمده</w:t>
                        </w:r>
                        <w:r w:rsid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از روش </w:t>
                        </w:r>
                        <w:r w:rsidR="00C51DD5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PCA</w:t>
                        </w:r>
                        <w:r w:rsidRPr="003F55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، پیش از اعمال تغییر ابعاد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58207F20" w14:textId="51D3E8AC" w:rsidR="009D4421" w:rsidRDefault="001675BD" w:rsidP="00C238C7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w:lastRenderedPageBreak/>
        <mc:AlternateContent>
          <mc:Choice Requires="wpg">
            <w:drawing>
              <wp:anchor distT="0" distB="0" distL="114300" distR="114300" simplePos="0" relativeHeight="251672576" behindDoc="0" locked="0" layoutInCell="1" allowOverlap="1" wp14:anchorId="4AEEFF63" wp14:editId="02297647">
                <wp:simplePos x="0" y="0"/>
                <wp:positionH relativeFrom="column">
                  <wp:posOffset>143933</wp:posOffset>
                </wp:positionH>
                <wp:positionV relativeFrom="paragraph">
                  <wp:posOffset>4493683</wp:posOffset>
                </wp:positionV>
                <wp:extent cx="5731510" cy="4366895"/>
                <wp:effectExtent l="0" t="0" r="2540" b="0"/>
                <wp:wrapTight wrapText="bothSides">
                  <wp:wrapPolygon edited="0">
                    <wp:start x="646" y="0"/>
                    <wp:lineTo x="646" y="18092"/>
                    <wp:lineTo x="0" y="18280"/>
                    <wp:lineTo x="0" y="21484"/>
                    <wp:lineTo x="21538" y="21484"/>
                    <wp:lineTo x="21538" y="0"/>
                    <wp:lineTo x="646" y="0"/>
                  </wp:wrapPolygon>
                </wp:wrapTight>
                <wp:docPr id="32" name="Group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4366895"/>
                          <a:chOff x="0" y="0"/>
                          <a:chExt cx="5731510" cy="4367078"/>
                        </a:xfrm>
                      </wpg:grpSpPr>
                      <pic:pic xmlns:pic="http://schemas.openxmlformats.org/drawingml/2006/picture">
                        <pic:nvPicPr>
                          <pic:cNvPr id="30" name="Picture 30"/>
                          <pic:cNvPicPr>
                            <a:picLocks noChangeAspect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11423" y="0"/>
                            <a:ext cx="5491267" cy="36576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31" name="Text Box 31"/>
                        <wps:cNvSpPr txBox="1"/>
                        <wps:spPr>
                          <a:xfrm>
                            <a:off x="0" y="3714298"/>
                            <a:ext cx="5731510" cy="65278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812587A" w14:textId="7129F445" w:rsidR="00C51DD5" w:rsidRPr="00C51DD5" w:rsidRDefault="00C51DD5" w:rsidP="00C51DD5">
                              <w:pPr>
                                <w:pStyle w:val="Caption"/>
                                <w:bidi/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</w:pPr>
                              <w:r w:rsidRPr="00C51DD5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8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تفاوت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مبتنی بر مولف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اول و دوم به دست آمده از روش </w:t>
                              </w:r>
                              <w:r w:rsidRPr="00C51DD5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PCA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، پس از اعمال تغییر ابعاد</w:t>
                              </w:r>
                              <w:r w:rsidR="005658D3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نمایش داده شده بر اساس دسته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="005658D3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سالم(</w:t>
                              </w:r>
                              <w:r w:rsidR="005658D3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normal</w:t>
                              </w:r>
                              <w:r w:rsidR="005658D3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) و بیمار(</w:t>
                              </w:r>
                              <w:r w:rsidR="005658D3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test</w:t>
                              </w:r>
                              <w:r w:rsidR="005658D3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)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AEEFF63" id="Group 32" o:spid="_x0000_s1054" style="position:absolute;left:0;text-align:left;margin-left:11.35pt;margin-top:353.85pt;width:451.3pt;height:343.85pt;z-index:251672576;mso-width-relative:margin;mso-height-relative:margin" coordsize="57315,4367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">
                <v:shape id="Picture 30" o:spid="_x0000_s1055" type="#_x0000_t75" style="position:absolute;left:2114;width:54912;height:365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">
                  <v:imagedata r:id="rId22" o:title=""/>
                </v:shape>
                <v:shape id="Text Box 31" o:spid="_x0000_s1056" type="#_x0000_t202" style="position:absolute;top:37142;width:57315;height:652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" stroked="f">
                  <v:textbox style="mso-fit-shape-to-text:t" inset="0,0,0,0">
                    <w:txbxContent>
                      <w:p w14:paraId="0812587A" w14:textId="7129F445" w:rsidR="00C51DD5" w:rsidRPr="00C51DD5" w:rsidRDefault="00C51DD5" w:rsidP="00C51DD5">
                        <w:pPr>
                          <w:pStyle w:val="Caption"/>
                          <w:bidi/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</w:pPr>
                        <w:r w:rsidRPr="00C51DD5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8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تفاوت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مبتنی بر مولف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اول و دوم به دست آمده از روش </w:t>
                        </w:r>
                        <w:r w:rsidRPr="00C51DD5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PCA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، پس از اعمال تغییر ابعاد</w:t>
                        </w:r>
                        <w:r w:rsidR="005658D3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نمایش داده شده بر اساس دسته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="005658D3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سالم(</w:t>
                        </w:r>
                        <w:r w:rsidR="005658D3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normal</w:t>
                        </w:r>
                        <w:r w:rsidR="005658D3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) و بیمار(</w:t>
                        </w:r>
                        <w:r w:rsidR="005658D3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test</w:t>
                        </w:r>
                        <w:r w:rsidR="005658D3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)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="00C238C7"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mc:AlternateContent>
          <mc:Choice Requires="wpg">
            <w:drawing>
              <wp:anchor distT="0" distB="0" distL="114300" distR="114300" simplePos="0" relativeHeight="251668480" behindDoc="0" locked="0" layoutInCell="1" allowOverlap="1" wp14:anchorId="080D9F50" wp14:editId="0BAB374C">
                <wp:simplePos x="0" y="0"/>
                <wp:positionH relativeFrom="column">
                  <wp:posOffset>98002</wp:posOffset>
                </wp:positionH>
                <wp:positionV relativeFrom="paragraph">
                  <wp:posOffset>423</wp:posOffset>
                </wp:positionV>
                <wp:extent cx="5731510" cy="4565650"/>
                <wp:effectExtent l="0" t="0" r="2540" b="6350"/>
                <wp:wrapTight wrapText="bothSides">
                  <wp:wrapPolygon edited="0">
                    <wp:start x="0" y="0"/>
                    <wp:lineTo x="0" y="21540"/>
                    <wp:lineTo x="21538" y="21540"/>
                    <wp:lineTo x="21538" y="0"/>
                    <wp:lineTo x="0" y="0"/>
                  </wp:wrapPolygon>
                </wp:wrapTight>
                <wp:docPr id="29" name="Group 2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4565650"/>
                          <a:chOff x="0" y="0"/>
                          <a:chExt cx="5731510" cy="4565650"/>
                        </a:xfrm>
                      </wpg:grpSpPr>
                      <pic:pic xmlns:pic="http://schemas.openxmlformats.org/drawingml/2006/picture">
                        <pic:nvPicPr>
                          <pic:cNvPr id="27" name="Picture 27"/>
                          <pic:cNvPicPr>
                            <a:picLocks noChangeAspect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1510" cy="38176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28" name="Text Box 28"/>
                        <wps:cNvSpPr txBox="1"/>
                        <wps:spPr>
                          <a:xfrm>
                            <a:off x="0" y="3657600"/>
                            <a:ext cx="5731510" cy="90805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28F142B" w14:textId="0551F95B" w:rsidR="00F81606" w:rsidRPr="00C51DD5" w:rsidRDefault="00F81606" w:rsidP="00C51DD5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C51DD5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7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تفاوت بیان 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مختلف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مبتنی بر مولفه اول و دوم روش </w:t>
                              </w:r>
                              <w:r w:rsidRPr="00C51DD5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PCA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پس از تغییر ابعاد داده. همانگونه که در شکل مشهود است، با تغییر ابعاد داده و از بین بردن تاثیر بیان </w:t>
                              </w:r>
                              <w:r w:rsidR="00C51DD5"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="00C51DD5"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و یا عدم بیان آ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="00C51DD5"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در اکثر نمونه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‌ها</w:t>
                              </w:r>
                              <w:r w:rsidR="00C51DD5"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،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می‌</w:t>
                              </w:r>
                              <w:r w:rsidR="00C51DD5"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توان به خروجی بهتری مبتنی بر تفاوت بیان 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="00C51DD5"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دست یافت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80D9F50" id="Group 29" o:spid="_x0000_s1057" style="position:absolute;left:0;text-align:left;margin-left:7.7pt;margin-top:.05pt;width:451.3pt;height:359.5pt;z-index:251668480" coordsize="57315,4565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">
                <v:shape id="Picture 27" o:spid="_x0000_s1058" type="#_x0000_t75" style="position:absolute;width:57315;height:381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">
                  <v:imagedata r:id="rId24" o:title=""/>
                </v:shape>
                <v:shape id="Text Box 28" o:spid="_x0000_s1059" type="#_x0000_t202" style="position:absolute;top:36576;width:57315;height:908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" stroked="f">
                  <v:textbox style="mso-fit-shape-to-text:t" inset="0,0,0,0">
                    <w:txbxContent>
                      <w:p w14:paraId="528F142B" w14:textId="0551F95B" w:rsidR="00F81606" w:rsidRPr="00C51DD5" w:rsidRDefault="00F81606" w:rsidP="00C51DD5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C51DD5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7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تفاوت بیان 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مختلف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مبتنی بر مولفه اول و دوم روش </w:t>
                        </w:r>
                        <w:r w:rsidRPr="00C51DD5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PCA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پس از تغییر ابعاد داده. همانگونه که در شکل مشهود است، با تغییر ابعاد داده و از بین بردن تاثیر بیان </w:t>
                        </w:r>
                        <w:r w:rsidR="00C51DD5"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="00C51DD5"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و یا عدم بیان آ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="00C51DD5"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در اکثر نمونه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‌ها</w:t>
                        </w:r>
                        <w:r w:rsidR="00C51DD5"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،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می‌</w:t>
                        </w:r>
                        <w:r w:rsidR="00C51DD5"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توان به خروجی بهتری مبتنی بر تفاوت بیان 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="00C51DD5"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دست یافت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54F6DDDF" w14:textId="019A2795" w:rsidR="00C238C7" w:rsidRDefault="001675BD" w:rsidP="001675BD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w:lastRenderedPageBreak/>
        <mc:AlternateContent>
          <mc:Choice Requires="wpg">
            <w:drawing>
              <wp:anchor distT="0" distB="0" distL="114300" distR="114300" simplePos="0" relativeHeight="251680768" behindDoc="0" locked="0" layoutInCell="1" allowOverlap="1" wp14:anchorId="713F8774" wp14:editId="42750640">
                <wp:simplePos x="0" y="0"/>
                <wp:positionH relativeFrom="column">
                  <wp:posOffset>-249132</wp:posOffset>
                </wp:positionH>
                <wp:positionV relativeFrom="paragraph">
                  <wp:posOffset>-423</wp:posOffset>
                </wp:positionV>
                <wp:extent cx="6201410" cy="4584700"/>
                <wp:effectExtent l="0" t="0" r="8890" b="6350"/>
                <wp:wrapTight wrapText="bothSides">
                  <wp:wrapPolygon edited="0">
                    <wp:start x="730" y="0"/>
                    <wp:lineTo x="730" y="17232"/>
                    <wp:lineTo x="0" y="18489"/>
                    <wp:lineTo x="0" y="21540"/>
                    <wp:lineTo x="21565" y="21540"/>
                    <wp:lineTo x="21565" y="0"/>
                    <wp:lineTo x="730" y="0"/>
                  </wp:wrapPolygon>
                </wp:wrapTight>
                <wp:docPr id="33" name="Group 3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201410" cy="4584700"/>
                          <a:chOff x="0" y="216273"/>
                          <a:chExt cx="6201410" cy="4619805"/>
                        </a:xfrm>
                      </wpg:grpSpPr>
                      <pic:pic xmlns:pic="http://schemas.openxmlformats.org/drawingml/2006/picture">
                        <pic:nvPicPr>
                          <pic:cNvPr id="12" name="Picture 12"/>
                          <pic:cNvPicPr>
                            <a:picLocks noChangeAspect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42200" y="216273"/>
                            <a:ext cx="5959210" cy="396202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3" name="Text Box 13"/>
                        <wps:cNvSpPr txBox="1"/>
                        <wps:spPr>
                          <a:xfrm>
                            <a:off x="0" y="4178300"/>
                            <a:ext cx="6201410" cy="657778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4BEC835" w14:textId="168B8E40" w:rsidR="005658D3" w:rsidRPr="005658D3" w:rsidRDefault="005658D3" w:rsidP="005658D3">
                              <w:pPr>
                                <w:pStyle w:val="Caption"/>
                                <w:bidi/>
                                <w:rPr>
                                  <w:noProof/>
                                  <w:rtl/>
                                  <w:lang w:val="en-US"/>
                                </w:rPr>
                              </w:pPr>
                              <w:r w:rsidRPr="00BE3F87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9</w:t>
                              </w:r>
                              <w:r w:rsidRPr="00BE3F87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</w:t>
                              </w:r>
                              <w:r>
                                <w:rPr>
                                  <w:rFonts w:hint="cs"/>
                                  <w:rtl/>
                                  <w:lang w:bidi="fa-IR"/>
                                </w:rPr>
                                <w:t xml:space="preserve"> 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تفاوت نمونه</w:t>
                              </w:r>
                              <w:r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مبتنی بر مولفه</w:t>
                              </w:r>
                              <w:r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اول و دوم به دست آمده از روش </w:t>
                              </w:r>
                              <w:r w:rsidRPr="00C51DD5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PCA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، پس از اعمال تغییر ابعاد</w:t>
                              </w:r>
                              <w:r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نمایش داده شده بر اساس دسته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source name</w:t>
                              </w:r>
                              <w:r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13F8774" id="Group 33" o:spid="_x0000_s1060" style="position:absolute;left:0;text-align:left;margin-left:-19.6pt;margin-top:-.05pt;width:488.3pt;height:361pt;z-index:251680768;mso-height-relative:margin" coordorigin=",2162" coordsize="62014,4619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">
                <v:shape id="Picture 12" o:spid="_x0000_s1061" type="#_x0000_t75" style="position:absolute;left:2422;top:2162;width:59592;height:39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">
                  <v:imagedata r:id="rId26" o:title=""/>
                </v:shape>
                <v:shape id="Text Box 13" o:spid="_x0000_s1062" type="#_x0000_t202" style="position:absolute;top:41783;width:62014;height:65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" stroked="f">
                  <v:textbox style="mso-fit-shape-to-text:t" inset="0,0,0,0">
                    <w:txbxContent>
                      <w:p w14:paraId="14BEC835" w14:textId="168B8E40" w:rsidR="005658D3" w:rsidRPr="005658D3" w:rsidRDefault="005658D3" w:rsidP="005658D3">
                        <w:pPr>
                          <w:pStyle w:val="Caption"/>
                          <w:bidi/>
                          <w:rPr>
                            <w:noProof/>
                            <w:rtl/>
                            <w:lang w:val="en-US"/>
                          </w:rPr>
                        </w:pPr>
                        <w:r w:rsidRPr="00BE3F87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9</w:t>
                        </w:r>
                        <w:r w:rsidRPr="00BE3F87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</w:t>
                        </w:r>
                        <w:r>
                          <w:rPr>
                            <w:rFonts w:hint="cs"/>
                            <w:rtl/>
                            <w:lang w:bidi="fa-IR"/>
                          </w:rPr>
                          <w:t xml:space="preserve"> 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تفاوت نمونه</w:t>
                        </w:r>
                        <w:r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مبتنی بر مولفه</w:t>
                        </w:r>
                        <w:r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اول و دوم به دست آمده از روش </w:t>
                        </w:r>
                        <w:r w:rsidRPr="00C51DD5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PCA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، پس از اعمال تغییر ابعاد</w:t>
                        </w:r>
                        <w:r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نمایش داده شده بر اساس دسته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source name</w:t>
                        </w:r>
                        <w:r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همانگونه که در شکل9 مشخص است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هر دسته از سلول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قریبا پراکندگی نزدیک به هم دارند و این نشان دهنده شباهت بین هرکدام از گ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ت و تاییدی بر کیفیت مناسب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 می‌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، چرا که درصورتی که این پراکندگی زیاد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ود،</w:t>
      </w:r>
      <w:r w:rsidR="00035E8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می‌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وانست به شکل مناسبی در ادامه به منظور بررسی تمایز ژ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یان شده در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الم و سرطانی مورد استفاده قرار گیرد.</w:t>
      </w:r>
    </w:p>
    <w:p w14:paraId="3F97893E" w14:textId="709A4106" w:rsidR="006B3F64" w:rsidRDefault="0027397C" w:rsidP="001B26A7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06368" behindDoc="1" locked="0" layoutInCell="1" allowOverlap="1" wp14:anchorId="04B5D4F5" wp14:editId="1E7D9318">
                <wp:simplePos x="0" y="0"/>
                <wp:positionH relativeFrom="column">
                  <wp:posOffset>-52855</wp:posOffset>
                </wp:positionH>
                <wp:positionV relativeFrom="paragraph">
                  <wp:posOffset>358096</wp:posOffset>
                </wp:positionV>
                <wp:extent cx="5801360" cy="407670"/>
                <wp:effectExtent l="0" t="0" r="8890" b="0"/>
                <wp:wrapSquare wrapText="bothSides"/>
                <wp:docPr id="46" name="Rectangle: Rounded Corners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407670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F7766BD" w14:textId="024560BC" w:rsidR="0027397C" w:rsidRPr="0027397C" w:rsidRDefault="0027397C" w:rsidP="0027397C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lot(pc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04B5D4F5" id="Rectangle: Rounded Corners 46" o:spid="_x0000_s1063" style="position:absolute;left:0;text-align:left;margin-left:-4.15pt;margin-top:28.2pt;width:456.8pt;height:32.1pt;z-index:-2516101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" fillcolor="#f2f2f2 [3052]" stroked="f" strokeweight="1pt">
                <v:stroke joinstyle="miter"/>
                <v:textbox>
                  <w:txbxContent>
                    <w:p w14:paraId="3F7766BD" w14:textId="024560BC" w:rsidR="0027397C" w:rsidRPr="0027397C" w:rsidRDefault="0027397C" w:rsidP="0027397C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lot(pc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منظور رسم نمودا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3 و 6 قطعه کد زیر مورد استفاده قرا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یرد:</w:t>
      </w:r>
    </w:p>
    <w:p w14:paraId="462974EC" w14:textId="0F3B350E" w:rsidR="0027397C" w:rsidRDefault="0027397C" w:rsidP="0027397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53006D18" w14:textId="567D9276" w:rsidR="00AA7E0D" w:rsidRDefault="0027397C" w:rsidP="00AA7E0D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08416" behindDoc="1" locked="0" layoutInCell="1" allowOverlap="1" wp14:anchorId="2CACF225" wp14:editId="5280BFB5">
                <wp:simplePos x="0" y="0"/>
                <wp:positionH relativeFrom="column">
                  <wp:posOffset>-52855</wp:posOffset>
                </wp:positionH>
                <wp:positionV relativeFrom="paragraph">
                  <wp:posOffset>363220</wp:posOffset>
                </wp:positionV>
                <wp:extent cx="5801360" cy="407670"/>
                <wp:effectExtent l="0" t="0" r="8890" b="0"/>
                <wp:wrapSquare wrapText="bothSides"/>
                <wp:docPr id="47" name="Rectangle: Rounded Corners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407670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801E5F1" w14:textId="115D9821" w:rsidR="0027397C" w:rsidRPr="0027397C" w:rsidRDefault="0027397C" w:rsidP="0027397C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lot(</w:t>
                            </w:r>
                            <w:proofErr w:type="spellStart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c$</w:t>
                            </w:r>
                            <w:proofErr w:type="gramStart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x</w:t>
                            </w:r>
                            <w:proofErr w:type="spellEnd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[</w:t>
                            </w:r>
                            <w:proofErr w:type="gramEnd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,1:2]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2CACF225" id="Rectangle: Rounded Corners 47" o:spid="_x0000_s1064" style="position:absolute;left:0;text-align:left;margin-left:-4.15pt;margin-top:28.6pt;width:456.8pt;height:32.1pt;z-index:-2516080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" fillcolor="#f2f2f2 [3052]" stroked="f" strokeweight="1pt">
                <v:stroke joinstyle="miter"/>
                <v:textbox>
                  <w:txbxContent>
                    <w:p w14:paraId="4801E5F1" w14:textId="115D9821" w:rsidR="0027397C" w:rsidRPr="0027397C" w:rsidRDefault="0027397C" w:rsidP="0027397C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lot(</w:t>
                      </w:r>
                      <w:proofErr w:type="spellStart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c$</w:t>
                      </w:r>
                      <w:proofErr w:type="gramStart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x</w:t>
                      </w:r>
                      <w:proofErr w:type="spellEnd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[</w:t>
                      </w:r>
                      <w:proofErr w:type="gramEnd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,1:2]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منظور رسم نمودا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4 و 7 قطعه کد زیر مورد استفاده قرا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یرد:</w:t>
      </w:r>
    </w:p>
    <w:p w14:paraId="2BC3519B" w14:textId="05CE4D71" w:rsidR="0027397C" w:rsidRDefault="0027397C" w:rsidP="0027397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07BAF810" w14:textId="3EF5EA29" w:rsidR="00AA7E0D" w:rsidRDefault="00AA7E0D" w:rsidP="00AA7E0D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ر قطعه کد بالا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x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شان دهنده ژ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شد که بر اساس 2 مولفه اول برای رسم ارسال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52C55D9E" w14:textId="167A30BE" w:rsidR="00AA7E0D" w:rsidRDefault="0027397C" w:rsidP="00AA7E0D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w:lastRenderedPageBreak/>
        <mc:AlternateContent>
          <mc:Choice Requires="wps">
            <w:drawing>
              <wp:anchor distT="0" distB="0" distL="114300" distR="114300" simplePos="0" relativeHeight="251710464" behindDoc="1" locked="0" layoutInCell="1" allowOverlap="1" wp14:anchorId="3496FE42" wp14:editId="3047613D">
                <wp:simplePos x="0" y="0"/>
                <wp:positionH relativeFrom="column">
                  <wp:posOffset>-52855</wp:posOffset>
                </wp:positionH>
                <wp:positionV relativeFrom="paragraph">
                  <wp:posOffset>1028065</wp:posOffset>
                </wp:positionV>
                <wp:extent cx="5801360" cy="575945"/>
                <wp:effectExtent l="0" t="0" r="8890" b="0"/>
                <wp:wrapSquare wrapText="bothSides"/>
                <wp:docPr id="48" name="Rectangle: Rounded Corners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575945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4507B3B" w14:textId="77777777" w:rsidR="0027397C" w:rsidRPr="0027397C" w:rsidRDefault="0027397C" w:rsidP="0027397C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pcr &lt;- </w:t>
                            </w:r>
                            <w:proofErr w:type="gramStart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ata.frame</w:t>
                            </w:r>
                            <w:proofErr w:type="gramEnd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</w:t>
                            </w:r>
                            <w:proofErr w:type="spellStart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c$r</w:t>
                            </w:r>
                            <w:proofErr w:type="spellEnd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[,1:3], Group = gset$group)</w:t>
                            </w:r>
                          </w:p>
                          <w:p w14:paraId="145E07F0" w14:textId="5E9467B0" w:rsidR="0027397C" w:rsidRPr="0027397C" w:rsidRDefault="0027397C" w:rsidP="0027397C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proofErr w:type="gramStart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gplot(</w:t>
                            </w:r>
                            <w:proofErr w:type="gramEnd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pcr, </w:t>
                            </w:r>
                            <w:proofErr w:type="spellStart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es</w:t>
                            </w:r>
                            <w:proofErr w:type="spellEnd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PC1, PC2, color=Group)) + geom_point(size=3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3496FE42" id="Rectangle: Rounded Corners 48" o:spid="_x0000_s1065" style="position:absolute;left:0;text-align:left;margin-left:-4.15pt;margin-top:80.95pt;width:456.8pt;height:45.35pt;z-index:-251606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" fillcolor="#f2f2f2 [3052]" stroked="f" strokeweight="1pt">
                <v:stroke joinstyle="miter"/>
                <v:textbox>
                  <w:txbxContent>
                    <w:p w14:paraId="44507B3B" w14:textId="77777777" w:rsidR="0027397C" w:rsidRPr="0027397C" w:rsidRDefault="0027397C" w:rsidP="0027397C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pcr &lt;- </w:t>
                      </w:r>
                      <w:proofErr w:type="gramStart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ata.frame</w:t>
                      </w:r>
                      <w:proofErr w:type="gramEnd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</w:t>
                      </w:r>
                      <w:proofErr w:type="spellStart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c$r</w:t>
                      </w:r>
                      <w:proofErr w:type="spellEnd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[,1:3], Group = gset$group)</w:t>
                      </w:r>
                    </w:p>
                    <w:p w14:paraId="145E07F0" w14:textId="5E9467B0" w:rsidR="0027397C" w:rsidRPr="0027397C" w:rsidRDefault="0027397C" w:rsidP="0027397C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proofErr w:type="gramStart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gplot(</w:t>
                      </w:r>
                      <w:proofErr w:type="gramEnd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pcr, </w:t>
                      </w:r>
                      <w:proofErr w:type="spellStart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es</w:t>
                      </w:r>
                      <w:proofErr w:type="spellEnd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PC1, PC2, color=Group)) + geom_point(size=3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منظور رسم نمودا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5 و 8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9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ز </w:t>
      </w:r>
      <w:r w:rsidR="00035E8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تاب‌خانه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AA7E0D">
        <w:rPr>
          <w:rFonts w:cs="B Lotus"/>
          <w:color w:val="000000" w:themeColor="text1"/>
          <w:sz w:val="28"/>
          <w:szCs w:val="28"/>
          <w:lang w:val="en-US" w:bidi="fa-IR"/>
        </w:rPr>
        <w:t>ggplot2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ستفاده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قطعه کد زیر مورد استفاده قرار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رفته‌است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(البته برای نمودار 9 به منظور نمایش نام هر نمونه، به جای گروه از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source name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استفاده 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)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:</w:t>
      </w:r>
    </w:p>
    <w:p w14:paraId="7D1B1E15" w14:textId="1BDB4AFD" w:rsidR="0027397C" w:rsidRDefault="0027397C" w:rsidP="0027397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40278BC2" w14:textId="20821DBC" w:rsidR="006B3F64" w:rsidRPr="006B3F64" w:rsidRDefault="00706969" w:rsidP="0027397C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ر قطعه کد بالا، مبتنی بر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rotation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pc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همان نمون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ختلف هستند، یک دیتافریم به همراه گرو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آ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اخته شد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است و سپس ب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ggplot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اده شده تا مبتنی بر مولفه اول و دوم و همچنین رنگ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ندی براساس گرو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، نمودار را رسم نماید.</w:t>
      </w:r>
    </w:p>
    <w:p w14:paraId="5B1550A4" w14:textId="5D8913CF" w:rsidR="009958EA" w:rsidRPr="00BE3F87" w:rsidRDefault="00C104D6" w:rsidP="00B82BEF">
      <w:pPr>
        <w:pStyle w:val="Heading2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5" w:name="_Toc95075329"/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3-</w:t>
      </w:r>
      <w:r w:rsidR="00B82BEF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2</w:t>
      </w:r>
      <w:r w:rsidR="00111DB0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. </w:t>
      </w:r>
      <w:r w:rsidR="009958EA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بررسی همبستگی بین نمونه‌ها</w:t>
      </w:r>
      <w:bookmarkEnd w:id="5"/>
    </w:p>
    <w:p w14:paraId="18BFD350" w14:textId="0EEABE35" w:rsidR="00034DF9" w:rsidRDefault="005732B4" w:rsidP="00034DF9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 w:rsidRPr="005732B4"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 w:rsidRPr="005732B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ررسی همبستگی دو به دو</w:t>
      </w:r>
      <w:r w:rsidR="004E38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مون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یکدیگر با هدف یافتن میزان ارتباط بین نمون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ختلف با یکدیگ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. برای این منظو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توان از </w:t>
      </w:r>
      <w:r w:rsidR="00034DF9">
        <w:rPr>
          <w:rFonts w:cs="B Lotus"/>
          <w:color w:val="000000" w:themeColor="text1"/>
          <w:sz w:val="28"/>
          <w:szCs w:val="28"/>
          <w:lang w:val="en-US" w:bidi="fa-IR"/>
        </w:rPr>
        <w:t>Heatmap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ستفاده نمود. با توجه به تغییر ابعاد انجام شده در بخش قبل، مبتنی بر خروجی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آن اقدام به رسم </w:t>
      </w:r>
      <w:r w:rsidR="00034DF9">
        <w:rPr>
          <w:rFonts w:cs="B Lotus"/>
          <w:color w:val="000000" w:themeColor="text1"/>
          <w:sz w:val="28"/>
          <w:szCs w:val="28"/>
          <w:lang w:val="en-US" w:bidi="fa-IR"/>
        </w:rPr>
        <w:t>Heatmap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. ابتدا ماتریس همبستگی دو به دو برای نمون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شخص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شود. سپس </w:t>
      </w:r>
      <w:r w:rsidR="00034DF9">
        <w:rPr>
          <w:rFonts w:cs="B Lotus"/>
          <w:color w:val="000000" w:themeColor="text1"/>
          <w:sz w:val="28"/>
          <w:szCs w:val="28"/>
          <w:lang w:val="en-US" w:bidi="fa-IR"/>
        </w:rPr>
        <w:t>Heatmap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راساس این همبستگی رسم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374BC3F8" w14:textId="4F3FB242" w:rsidR="00BE3F87" w:rsidRPr="00BE3F87" w:rsidRDefault="00942F41" w:rsidP="007A1EE6">
      <w:pPr>
        <w:pStyle w:val="Heading3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6" w:name="_Toc95075330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1</w:t>
      </w:r>
      <w:r w:rsid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3</w:t>
      </w:r>
      <w:r w:rsidR="00BE3F87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2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.</w:t>
      </w:r>
      <w:r w:rsidR="00BE3F87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همبستگی بین </w:t>
      </w:r>
      <w:r w:rsidR="007A1EE6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تمامی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</w:t>
      </w:r>
      <w:r w:rsidR="00BE3F87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نمونه‌ه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ا</w:t>
      </w:r>
      <w:bookmarkEnd w:id="6"/>
    </w:p>
    <w:p w14:paraId="3E664114" w14:textId="4391CE6D" w:rsidR="00942F41" w:rsidRDefault="0027397C" w:rsidP="00942F41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12512" behindDoc="1" locked="0" layoutInCell="1" allowOverlap="1" wp14:anchorId="71B213B5" wp14:editId="3D6A3CDF">
                <wp:simplePos x="0" y="0"/>
                <wp:positionH relativeFrom="column">
                  <wp:posOffset>-19211</wp:posOffset>
                </wp:positionH>
                <wp:positionV relativeFrom="paragraph">
                  <wp:posOffset>1040552</wp:posOffset>
                </wp:positionV>
                <wp:extent cx="5801360" cy="1302385"/>
                <wp:effectExtent l="0" t="0" r="8890" b="0"/>
                <wp:wrapSquare wrapText="bothSides"/>
                <wp:docPr id="49" name="Rectangle: Rounded Corners 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1302385"/>
                        </a:xfrm>
                        <a:prstGeom prst="roundRect">
                          <a:avLst>
                            <a:gd name="adj" fmla="val 4626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E3B3380" w14:textId="77777777" w:rsidR="0027397C" w:rsidRPr="006141C9" w:rsidRDefault="0027397C" w:rsidP="0027397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x.scale.cor &lt;- cor(</w:t>
                            </w:r>
                            <w:proofErr w:type="gramStart"/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x.scale</w:t>
                            </w:r>
                            <w:proofErr w:type="gramEnd"/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)</w:t>
                            </w:r>
                          </w:p>
                          <w:p w14:paraId="50338BD1" w14:textId="77777777" w:rsidR="0027397C" w:rsidRPr="006141C9" w:rsidRDefault="0027397C" w:rsidP="0027397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heatmap(</w:t>
                            </w:r>
                            <w:proofErr w:type="gramEnd"/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ex.scale.cor, </w:t>
                            </w:r>
                          </w:p>
                          <w:p w14:paraId="6487B45B" w14:textId="77777777" w:rsidR="0027397C" w:rsidRPr="006141C9" w:rsidRDefault="0027397C" w:rsidP="0027397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labels_row = gset$source_name_ch1, </w:t>
                            </w:r>
                          </w:p>
                          <w:p w14:paraId="451EE252" w14:textId="77777777" w:rsidR="0027397C" w:rsidRPr="006141C9" w:rsidRDefault="0027397C" w:rsidP="0027397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labels_col = gset$source_name_ch1, </w:t>
                            </w:r>
                          </w:p>
                          <w:p w14:paraId="0BD87112" w14:textId="4CDD46C5" w:rsidR="0027397C" w:rsidRPr="0027397C" w:rsidRDefault="0027397C" w:rsidP="0027397C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color = </w:t>
                            </w:r>
                            <w:proofErr w:type="gramStart"/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luered(</w:t>
                            </w:r>
                            <w:proofErr w:type="gramEnd"/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255), border_color = N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71B213B5" id="Rectangle: Rounded Corners 49" o:spid="_x0000_s1066" style="position:absolute;left:0;text-align:left;margin-left:-1.5pt;margin-top:81.95pt;width:456.8pt;height:102.55pt;z-index:-2516039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3031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" fillcolor="#f2f2f2 [3052]" stroked="f" strokeweight="1pt">
                <v:stroke joinstyle="miter"/>
                <v:textbox>
                  <w:txbxContent>
                    <w:p w14:paraId="4E3B3380" w14:textId="77777777" w:rsidR="0027397C" w:rsidRPr="006141C9" w:rsidRDefault="0027397C" w:rsidP="0027397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x.scale.cor &lt;- cor(</w:t>
                      </w:r>
                      <w:proofErr w:type="gramStart"/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x.scale</w:t>
                      </w:r>
                      <w:proofErr w:type="gramEnd"/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)</w:t>
                      </w:r>
                    </w:p>
                    <w:p w14:paraId="50338BD1" w14:textId="77777777" w:rsidR="0027397C" w:rsidRPr="006141C9" w:rsidRDefault="0027397C" w:rsidP="0027397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heatmap(</w:t>
                      </w:r>
                      <w:proofErr w:type="gramEnd"/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ex.scale.cor, </w:t>
                      </w:r>
                    </w:p>
                    <w:p w14:paraId="6487B45B" w14:textId="77777777" w:rsidR="0027397C" w:rsidRPr="006141C9" w:rsidRDefault="0027397C" w:rsidP="0027397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labels_row = gset$source_name_ch1, </w:t>
                      </w:r>
                    </w:p>
                    <w:p w14:paraId="451EE252" w14:textId="77777777" w:rsidR="0027397C" w:rsidRPr="006141C9" w:rsidRDefault="0027397C" w:rsidP="0027397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labels_col = gset$source_name_ch1, </w:t>
                      </w:r>
                    </w:p>
                    <w:p w14:paraId="0BD87112" w14:textId="4CDD46C5" w:rsidR="0027397C" w:rsidRPr="0027397C" w:rsidRDefault="0027397C" w:rsidP="0027397C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color = </w:t>
                      </w:r>
                      <w:proofErr w:type="gramStart"/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luered(</w:t>
                      </w:r>
                      <w:proofErr w:type="gramEnd"/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255), border_color = NA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طابق کد پایین، ابتدا همبستگی نمونه‌ها محاسبه شده و سپس با استفاده از </w:t>
      </w:r>
      <w:r w:rsidR="00035E8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تاب‌خانه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942F41">
        <w:rPr>
          <w:rFonts w:cs="B Lotus"/>
          <w:color w:val="000000" w:themeColor="text1"/>
          <w:sz w:val="28"/>
          <w:szCs w:val="28"/>
          <w:lang w:val="en-US" w:bidi="fa-IR"/>
        </w:rPr>
        <w:t>pheatmap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قدام به رسم </w:t>
      </w:r>
      <w:r w:rsidR="00942F41">
        <w:rPr>
          <w:rFonts w:cs="B Lotus"/>
          <w:color w:val="000000" w:themeColor="text1"/>
          <w:sz w:val="28"/>
          <w:szCs w:val="28"/>
          <w:lang w:val="en-US" w:bidi="fa-IR"/>
        </w:rPr>
        <w:t>Heatmap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بتنی بر همبستگی نمونه‌ها می‌شود. رنگ‌بندی نمودار به صورت آبی و قرمز بوده و نامگذاری براساس </w:t>
      </w:r>
      <w:proofErr w:type="spellStart"/>
      <w:r w:rsidR="00942F41">
        <w:rPr>
          <w:rFonts w:cs="B Lotus"/>
          <w:color w:val="000000" w:themeColor="text1"/>
          <w:sz w:val="28"/>
          <w:szCs w:val="28"/>
          <w:lang w:val="en-US" w:bidi="fa-IR"/>
        </w:rPr>
        <w:t>source_name</w:t>
      </w:r>
      <w:proofErr w:type="spellEnd"/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ت. نتیجه این نمودار در شکل9 قابل مشاهده است.</w:t>
      </w:r>
    </w:p>
    <w:p w14:paraId="683672A1" w14:textId="674836C3" w:rsidR="0027397C" w:rsidRDefault="0027397C" w:rsidP="0027397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2F30BF81" w14:textId="6934F338" w:rsidR="006136DD" w:rsidRDefault="00EA4042" w:rsidP="0027397C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ه منظور نمایش بهتر خروجی، </w:t>
      </w:r>
      <w:r w:rsidR="00EB7DA1">
        <w:rPr>
          <w:rFonts w:cs="B Lotus"/>
          <w:color w:val="000000" w:themeColor="text1"/>
          <w:sz w:val="28"/>
          <w:szCs w:val="28"/>
          <w:lang w:val="en-US" w:bidi="fa-IR"/>
        </w:rPr>
        <w:t>Heatmap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خروجی در فایل </w:t>
      </w:r>
      <w:r w:rsidR="00EB7DA1">
        <w:rPr>
          <w:rFonts w:cs="B Lotus"/>
          <w:color w:val="000000" w:themeColor="text1"/>
          <w:sz w:val="28"/>
          <w:szCs w:val="28"/>
          <w:lang w:val="en-US" w:bidi="fa-IR"/>
        </w:rPr>
        <w:t>heatmap</w:t>
      </w:r>
      <w:r w:rsidR="00D5124F">
        <w:rPr>
          <w:rFonts w:cs="B Lotus"/>
          <w:color w:val="000000" w:themeColor="text1"/>
          <w:sz w:val="28"/>
          <w:szCs w:val="28"/>
          <w:lang w:val="en-US" w:bidi="fa-IR"/>
        </w:rPr>
        <w:t>-all</w:t>
      </w:r>
      <w:r w:rsidR="00EB7DA1">
        <w:rPr>
          <w:rFonts w:cs="B Lotus"/>
          <w:color w:val="000000" w:themeColor="text1"/>
          <w:sz w:val="28"/>
          <w:szCs w:val="28"/>
          <w:lang w:val="en-US" w:bidi="fa-IR"/>
        </w:rPr>
        <w:t>.pdf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دایرکتوری </w:t>
      </w:r>
      <w:r w:rsidR="00EB7DA1">
        <w:rPr>
          <w:rFonts w:cs="B Lotus"/>
          <w:color w:val="000000" w:themeColor="text1"/>
          <w:sz w:val="28"/>
          <w:szCs w:val="28"/>
          <w:lang w:val="en-US" w:bidi="fa-IR"/>
        </w:rPr>
        <w:t>results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ذخیره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BE3F8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6136D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همانگونه که در شکل9 مشخص است میزان همبستگی در 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نمون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B7DA1">
        <w:rPr>
          <w:rFonts w:cs="B Lotus"/>
          <w:color w:val="000000" w:themeColor="text1"/>
          <w:sz w:val="28"/>
          <w:szCs w:val="28"/>
          <w:lang w:val="en-US" w:bidi="fa-IR"/>
        </w:rPr>
        <w:t xml:space="preserve">AML </w:t>
      </w:r>
      <w:r w:rsidR="00EB7DA1">
        <w:rPr>
          <w:rFonts w:cs="B Lotus"/>
          <w:color w:val="000000" w:themeColor="text1"/>
          <w:sz w:val="28"/>
          <w:szCs w:val="28"/>
          <w:lang w:val="en-US" w:bidi="fa-IR"/>
        </w:rPr>
        <w:lastRenderedPageBreak/>
        <w:t>Patient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نمون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سالم، به صورت کلی چهار نمونه </w:t>
      </w:r>
      <w:r w:rsidR="00EB7DA1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2056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6 نمونه </w:t>
      </w:r>
      <w:r w:rsidR="002056FF"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 w:rsidR="002056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12 نمونه </w:t>
      </w:r>
      <w:r w:rsidR="002056FF">
        <w:rPr>
          <w:rFonts w:cs="B Lotus"/>
          <w:color w:val="000000" w:themeColor="text1"/>
          <w:sz w:val="28"/>
          <w:szCs w:val="28"/>
          <w:lang w:val="en-US" w:bidi="fa-IR"/>
        </w:rPr>
        <w:t>Granulocytes</w:t>
      </w:r>
      <w:r w:rsidR="002056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ز دیگر نمون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2056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جزا هستند و همبستگی کمتری به دیگر اعضا دارد، از طرفی در بین این گروه ارتباط </w:t>
      </w:r>
      <w:r w:rsidR="002056FF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2056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ا یک دیگر نسبتا بالاست و همچنین ارتباط بعضی از </w:t>
      </w:r>
      <w:r w:rsidR="002056FF"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2056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یکدیگر بسیار بالاست و همچنین از بین </w:t>
      </w:r>
      <w:r w:rsidR="002056FF">
        <w:rPr>
          <w:rFonts w:cs="B Lotus"/>
          <w:color w:val="000000" w:themeColor="text1"/>
          <w:sz w:val="28"/>
          <w:szCs w:val="28"/>
          <w:lang w:val="en-US" w:bidi="fa-IR"/>
        </w:rPr>
        <w:t>Granulocytes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2056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عضی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رتباط بالایی با یکدیگر دارند. در مقابل در دسته پایین، ارتباط </w:t>
      </w:r>
      <w:r w:rsidR="007212DF">
        <w:rPr>
          <w:rFonts w:cs="B Lotus"/>
          <w:color w:val="000000" w:themeColor="text1"/>
          <w:sz w:val="28"/>
          <w:szCs w:val="28"/>
          <w:lang w:val="en-US" w:bidi="fa-IR"/>
        </w:rPr>
        <w:t>T Cell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خودشان و </w:t>
      </w:r>
      <w:r w:rsidR="007212DF">
        <w:rPr>
          <w:rFonts w:cs="B Lotus"/>
          <w:color w:val="000000" w:themeColor="text1"/>
          <w:sz w:val="28"/>
          <w:szCs w:val="28"/>
          <w:lang w:val="en-US" w:bidi="fa-IR"/>
        </w:rPr>
        <w:t>B Cell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خودشان بسیار زیاد است و همچنین ارتباط </w:t>
      </w:r>
      <w:r w:rsidR="007212DF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خودشان و همچنین </w:t>
      </w:r>
      <w:r w:rsidR="007212DF">
        <w:rPr>
          <w:rFonts w:cs="B Lotus"/>
          <w:color w:val="000000" w:themeColor="text1"/>
          <w:sz w:val="28"/>
          <w:szCs w:val="28"/>
          <w:lang w:val="en-US" w:bidi="fa-IR"/>
        </w:rPr>
        <w:t>CD34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+HSPC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 به صورت کلی این ارتباطات بالا و در نقطه مقابل عدم ارتباط با دیگر سلول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، نشان دهنده نمونه برداری مناسب و هماهنگ </w:t>
      </w:r>
      <w:r w:rsidR="001675BD"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mc:AlternateContent>
          <mc:Choice Requires="wpg">
            <w:drawing>
              <wp:anchor distT="0" distB="0" distL="114300" distR="114300" simplePos="0" relativeHeight="251676672" behindDoc="0" locked="0" layoutInCell="1" allowOverlap="1" wp14:anchorId="3CCBD433" wp14:editId="2FAE1D71">
                <wp:simplePos x="0" y="0"/>
                <wp:positionH relativeFrom="column">
                  <wp:posOffset>152612</wp:posOffset>
                </wp:positionH>
                <wp:positionV relativeFrom="paragraph">
                  <wp:posOffset>2937933</wp:posOffset>
                </wp:positionV>
                <wp:extent cx="5163820" cy="5643880"/>
                <wp:effectExtent l="0" t="0" r="0" b="0"/>
                <wp:wrapTight wrapText="bothSides">
                  <wp:wrapPolygon edited="0">
                    <wp:start x="0" y="0"/>
                    <wp:lineTo x="0" y="19758"/>
                    <wp:lineTo x="10758" y="19831"/>
                    <wp:lineTo x="1036" y="20414"/>
                    <wp:lineTo x="398" y="20414"/>
                    <wp:lineTo x="398" y="21508"/>
                    <wp:lineTo x="20081" y="21508"/>
                    <wp:lineTo x="20240" y="20487"/>
                    <wp:lineTo x="18965" y="20341"/>
                    <wp:lineTo x="10758" y="19831"/>
                    <wp:lineTo x="21515" y="19758"/>
                    <wp:lineTo x="21515" y="0"/>
                    <wp:lineTo x="0" y="0"/>
                  </wp:wrapPolygon>
                </wp:wrapTight>
                <wp:docPr id="5" name="Group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63820" cy="5643880"/>
                          <a:chOff x="179729" y="94331"/>
                          <a:chExt cx="5164412" cy="5645245"/>
                        </a:xfrm>
                      </wpg:grpSpPr>
                      <pic:pic xmlns:pic="http://schemas.openxmlformats.org/drawingml/2006/picture">
                        <pic:nvPicPr>
                          <pic:cNvPr id="3" name="Picture 3"/>
                          <pic:cNvPicPr>
                            <a:picLocks noChangeAspect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79729" y="94331"/>
                            <a:ext cx="5164412" cy="517296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2" name="Text Box 2"/>
                        <wps:cNvSpPr txBox="1"/>
                        <wps:spPr>
                          <a:xfrm>
                            <a:off x="318867" y="5443855"/>
                            <a:ext cx="4637405" cy="295721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1A61367" w14:textId="797232F0" w:rsidR="007212DF" w:rsidRPr="007212DF" w:rsidRDefault="007212DF" w:rsidP="007212DF">
                              <w:pPr>
                                <w:pStyle w:val="Caption"/>
                                <w:bidi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auto"/>
                                  <w:sz w:val="24"/>
                                  <w:szCs w:val="24"/>
                                  <w:lang w:bidi="fa-IR"/>
                                </w:rPr>
                              </w:pPr>
                              <w:r w:rsidRPr="007212DF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</w:rPr>
                                <w:t>10</w:t>
                              </w:r>
                              <w:r w:rsidRPr="007212DF">
                                <w:rPr>
                                  <w:rFonts w:cs="B Lotus" w:hint="cs"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- بررسی میزان همبستگی </w:t>
                              </w:r>
                              <w:r w:rsidR="00D5124F">
                                <w:rPr>
                                  <w:rFonts w:cs="B Lotus" w:hint="cs"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تمامی </w:t>
                              </w:r>
                              <w:r w:rsidRPr="007212DF">
                                <w:rPr>
                                  <w:rFonts w:cs="B Lotus" w:hint="cs"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نمونه</w:t>
                              </w:r>
                              <w:r w:rsidR="00531E12">
                                <w:rPr>
                                  <w:rFonts w:cs="B Lotus" w:hint="cs"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7212DF">
                                <w:rPr>
                                  <w:rFonts w:cs="B Lotus" w:hint="cs"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با یکدیگر از طریق </w:t>
                              </w:r>
                              <w:r w:rsidRPr="007212DF">
                                <w:rPr>
                                  <w:rFonts w:cs="B Lotus"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lang w:val="en-US" w:bidi="fa-IR"/>
                                </w:rPr>
                                <w:t>Heatmap</w:t>
                              </w:r>
                              <w:r w:rsidRPr="007212DF">
                                <w:rPr>
                                  <w:rFonts w:cs="B Lotus" w:hint="cs"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CCBD433" id="Group 5" o:spid="_x0000_s1067" style="position:absolute;left:0;text-align:left;margin-left:12pt;margin-top:231.35pt;width:406.6pt;height:444.4pt;z-index:251676672;mso-width-relative:margin;mso-height-relative:margin" coordorigin="1797,943" coordsize="51644,5645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">
                <v:shape id="Picture 3" o:spid="_x0000_s1068" type="#_x0000_t75" style="position:absolute;left:1797;top:943;width:51644;height:517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">
                  <v:imagedata r:id="rId28" o:title=""/>
                </v:shape>
                <v:shape id="Text Box 2" o:spid="_x0000_s1069" type="#_x0000_t202" style="position:absolute;left:3188;top:54438;width:46374;height:295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" stroked="f">
                  <v:textbox inset="0,0,0,0">
                    <w:txbxContent>
                      <w:p w14:paraId="71A61367" w14:textId="797232F0" w:rsidR="007212DF" w:rsidRPr="007212DF" w:rsidRDefault="007212DF" w:rsidP="007212DF">
                        <w:pPr>
                          <w:pStyle w:val="Caption"/>
                          <w:bidi/>
                          <w:rPr>
                            <w:rFonts w:cs="B Lotus"/>
                            <w:i w:val="0"/>
                            <w:iCs w:val="0"/>
                            <w:noProof/>
                            <w:color w:val="auto"/>
                            <w:sz w:val="24"/>
                            <w:szCs w:val="24"/>
                            <w:lang w:bidi="fa-IR"/>
                          </w:rPr>
                        </w:pPr>
                        <w:r w:rsidRPr="007212DF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</w:rPr>
                          <w:t>10</w:t>
                        </w:r>
                        <w:r w:rsidRPr="007212DF">
                          <w:rPr>
                            <w:rFonts w:cs="B Lotus" w:hint="cs"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  <w:lang w:bidi="fa-IR"/>
                          </w:rPr>
                          <w:t xml:space="preserve">- بررسی میزان همبستگی </w:t>
                        </w:r>
                        <w:r w:rsidR="00D5124F">
                          <w:rPr>
                            <w:rFonts w:cs="B Lotus" w:hint="cs"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  <w:lang w:bidi="fa-IR"/>
                          </w:rPr>
                          <w:t xml:space="preserve">تمامی </w:t>
                        </w:r>
                        <w:r w:rsidRPr="007212DF">
                          <w:rPr>
                            <w:rFonts w:cs="B Lotus" w:hint="cs"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  <w:lang w:bidi="fa-IR"/>
                          </w:rPr>
                          <w:t>نمونه</w:t>
                        </w:r>
                        <w:r w:rsidR="00531E12">
                          <w:rPr>
                            <w:rFonts w:cs="B Lotus" w:hint="cs"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7212DF">
                          <w:rPr>
                            <w:rFonts w:cs="B Lotus" w:hint="cs"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  <w:lang w:bidi="fa-IR"/>
                          </w:rPr>
                          <w:t xml:space="preserve">با یکدیگر از طریق </w:t>
                        </w:r>
                        <w:r w:rsidRPr="007212DF">
                          <w:rPr>
                            <w:rFonts w:cs="B Lotus"/>
                            <w:i w:val="0"/>
                            <w:iCs w:val="0"/>
                            <w:color w:val="auto"/>
                            <w:sz w:val="24"/>
                            <w:szCs w:val="24"/>
                            <w:lang w:val="en-US" w:bidi="fa-IR"/>
                          </w:rPr>
                          <w:t>Heatmap</w:t>
                        </w:r>
                        <w:r w:rsidRPr="007212DF">
                          <w:rPr>
                            <w:rFonts w:cs="B Lotus" w:hint="cs"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  <w:lang w:val="en-US" w:bidi="fa-IR"/>
                          </w:rPr>
                          <w:t>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ودن نمون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یکدیگر است که این موضوع به نوعی جزئی از کنترل کیفیت داد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حسوب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.</w:t>
      </w:r>
    </w:p>
    <w:p w14:paraId="72B2C76A" w14:textId="046A2F6A" w:rsidR="00BE3F87" w:rsidRDefault="00BE3F87" w:rsidP="00BE3F87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</w:p>
    <w:p w14:paraId="7DF6A1F6" w14:textId="56C69C4B" w:rsidR="0027397C" w:rsidRDefault="0027397C" w:rsidP="0027397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</w:p>
    <w:p w14:paraId="6083CF0F" w14:textId="6B3E0304" w:rsidR="00942F41" w:rsidRPr="00BE3F87" w:rsidRDefault="00942F41" w:rsidP="007A1EE6">
      <w:pPr>
        <w:pStyle w:val="Heading3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7" w:name="_Toc95075331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lastRenderedPageBreak/>
        <w:t>2-3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2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همبستگی بین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نمونه‌ه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ای سالم</w:t>
      </w:r>
      <w:bookmarkEnd w:id="7"/>
    </w:p>
    <w:p w14:paraId="4E71FA06" w14:textId="2A67DBE1" w:rsidR="00BE3F87" w:rsidRDefault="00BC3E17" w:rsidP="00BE3F87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24800" behindDoc="1" locked="0" layoutInCell="1" allowOverlap="1" wp14:anchorId="2491D5E1" wp14:editId="45AC3724">
                <wp:simplePos x="0" y="0"/>
                <wp:positionH relativeFrom="column">
                  <wp:posOffset>0</wp:posOffset>
                </wp:positionH>
                <wp:positionV relativeFrom="paragraph">
                  <wp:posOffset>693420</wp:posOffset>
                </wp:positionV>
                <wp:extent cx="5801360" cy="2853055"/>
                <wp:effectExtent l="0" t="0" r="8890" b="4445"/>
                <wp:wrapSquare wrapText="bothSides"/>
                <wp:docPr id="50" name="Rectangle: Rounded Corners 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2853055"/>
                        </a:xfrm>
                        <a:prstGeom prst="roundRect">
                          <a:avLst>
                            <a:gd name="adj" fmla="val 2345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0299294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df &lt;- </w:t>
                            </w:r>
                            <w:proofErr w:type="gramStart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ata.frame</w:t>
                            </w:r>
                            <w:proofErr w:type="gramEnd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ex.scale.cor)</w:t>
                            </w:r>
                          </w:p>
                          <w:p w14:paraId="05E919B3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 &lt;- t(df)</w:t>
                            </w:r>
                          </w:p>
                          <w:p w14:paraId="5A8BAB16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names(a) &lt;- gset$source_name_ch1</w:t>
                            </w:r>
                          </w:p>
                          <w:p w14:paraId="3B2F5AA3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 &lt;- t(a)</w:t>
                            </w:r>
                          </w:p>
                          <w:p w14:paraId="22B4EB6B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names(a) &lt;- gset$source_name_ch1</w:t>
                            </w:r>
                          </w:p>
                          <w:p w14:paraId="11B8374C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&lt;- gset$source_name_ch1</w:t>
                            </w:r>
                          </w:p>
                          <w:p w14:paraId="632E26C3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cols &lt;- </w:t>
                            </w:r>
                            <w:proofErr w:type="gramStart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[</w:t>
                            </w:r>
                            <w:proofErr w:type="gramEnd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!= "AML Patient"]</w:t>
                            </w:r>
                          </w:p>
                          <w:p w14:paraId="7C9203F7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b &lt;- </w:t>
                            </w:r>
                            <w:proofErr w:type="gramStart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ubset(</w:t>
                            </w:r>
                            <w:proofErr w:type="gramEnd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, select=cols)</w:t>
                            </w:r>
                          </w:p>
                          <w:p w14:paraId="747BF744" w14:textId="0C0F0038" w:rsidR="0027397C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rtl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 &lt;- t(b)</w:t>
                            </w:r>
                          </w:p>
                          <w:p w14:paraId="1FC9F0A9" w14:textId="77777777" w:rsidR="001675BD" w:rsidRPr="00F249A2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&lt;- gset$source_name_ch1</w:t>
                            </w:r>
                          </w:p>
                          <w:p w14:paraId="21223B98" w14:textId="77777777" w:rsidR="001675BD" w:rsidRPr="00F249A2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cols &lt;- </w:t>
                            </w:r>
                            <w:proofErr w:type="gramStart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[</w:t>
                            </w:r>
                            <w:proofErr w:type="gramEnd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!= "AML Patient"]</w:t>
                            </w:r>
                          </w:p>
                          <w:p w14:paraId="3954F289" w14:textId="77777777" w:rsidR="001675BD" w:rsidRPr="00F249A2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b &lt;- </w:t>
                            </w:r>
                            <w:proofErr w:type="gramStart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ubset(</w:t>
                            </w:r>
                            <w:proofErr w:type="gramEnd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, select=cols)</w:t>
                            </w:r>
                          </w:p>
                          <w:p w14:paraId="0AE95414" w14:textId="77777777" w:rsidR="001675BD" w:rsidRPr="0027397C" w:rsidRDefault="001675BD" w:rsidP="001675BD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 &lt;- t(b)</w:t>
                            </w:r>
                          </w:p>
                          <w:p w14:paraId="36882396" w14:textId="77777777" w:rsidR="001675BD" w:rsidRPr="00BC3E17" w:rsidRDefault="001675BD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2491D5E1" id="Rectangle: Rounded Corners 50" o:spid="_x0000_s1070" style="position:absolute;left:0;text-align:left;margin-left:0;margin-top:54.6pt;width:456.8pt;height:224.65pt;z-index:-251591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538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" fillcolor="#f2f2f2 [3052]" stroked="f" strokeweight="1pt">
                <v:stroke joinstyle="miter"/>
                <v:textbox>
                  <w:txbxContent>
                    <w:p w14:paraId="70299294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df &lt;- </w:t>
                      </w:r>
                      <w:proofErr w:type="gramStart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ata.frame</w:t>
                      </w:r>
                      <w:proofErr w:type="gramEnd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ex.scale.cor)</w:t>
                      </w:r>
                    </w:p>
                    <w:p w14:paraId="05E919B3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 &lt;- t(df)</w:t>
                      </w:r>
                    </w:p>
                    <w:p w14:paraId="5A8BAB16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names(a) &lt;- gset$source_name_ch1</w:t>
                      </w:r>
                    </w:p>
                    <w:p w14:paraId="3B2F5AA3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 &lt;- t(a)</w:t>
                      </w:r>
                    </w:p>
                    <w:p w14:paraId="22B4EB6B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names(a) &lt;- gset$source_name_ch1</w:t>
                      </w:r>
                    </w:p>
                    <w:p w14:paraId="11B8374C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&lt;- gset$source_name_ch1</w:t>
                      </w:r>
                    </w:p>
                    <w:p w14:paraId="632E26C3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cols &lt;- </w:t>
                      </w:r>
                      <w:proofErr w:type="gramStart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[</w:t>
                      </w:r>
                      <w:proofErr w:type="gramEnd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!= "AML Patient"]</w:t>
                      </w:r>
                    </w:p>
                    <w:p w14:paraId="7C9203F7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b &lt;- </w:t>
                      </w:r>
                      <w:proofErr w:type="gramStart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ubset(</w:t>
                      </w:r>
                      <w:proofErr w:type="gramEnd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, select=cols)</w:t>
                      </w:r>
                    </w:p>
                    <w:p w14:paraId="747BF744" w14:textId="0C0F0038" w:rsidR="0027397C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rtl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 &lt;- t(b)</w:t>
                      </w:r>
                    </w:p>
                    <w:p w14:paraId="1FC9F0A9" w14:textId="77777777" w:rsidR="001675BD" w:rsidRPr="00F249A2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&lt;- gset$source_name_ch1</w:t>
                      </w:r>
                    </w:p>
                    <w:p w14:paraId="21223B98" w14:textId="77777777" w:rsidR="001675BD" w:rsidRPr="00F249A2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cols &lt;- </w:t>
                      </w:r>
                      <w:proofErr w:type="gramStart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[</w:t>
                      </w:r>
                      <w:proofErr w:type="gramEnd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!= "AML Patient"]</w:t>
                      </w:r>
                    </w:p>
                    <w:p w14:paraId="3954F289" w14:textId="77777777" w:rsidR="001675BD" w:rsidRPr="00F249A2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b &lt;- </w:t>
                      </w:r>
                      <w:proofErr w:type="gramStart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ubset(</w:t>
                      </w:r>
                      <w:proofErr w:type="gramEnd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, select=cols)</w:t>
                      </w:r>
                    </w:p>
                    <w:p w14:paraId="0AE95414" w14:textId="77777777" w:rsidR="001675BD" w:rsidRPr="0027397C" w:rsidRDefault="001675BD" w:rsidP="001675BD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 &lt;- t(b)</w:t>
                      </w:r>
                    </w:p>
                    <w:p w14:paraId="36882396" w14:textId="77777777" w:rsidR="001675BD" w:rsidRPr="00BC3E17" w:rsidRDefault="001675BD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</w:p>
                  </w:txbxContent>
                </v:textbox>
                <w10:wrap type="square"/>
              </v:roundrect>
            </w:pict>
          </mc:Fallback>
        </mc:AlternateConten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منظور بررسی همبستگی صرفا بین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الم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یست، از ماتریس بیان، تمامی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942F41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ا حذف نمود. برای این منظور از طریق قطعه کد زیر اقدام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:</w:t>
      </w:r>
    </w:p>
    <w:p w14:paraId="7D81B7FA" w14:textId="344B42BB" w:rsidR="0027397C" w:rsidRDefault="0027397C" w:rsidP="0027397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</w:p>
    <w:p w14:paraId="63387651" w14:textId="29289FBF" w:rsidR="00D5124F" w:rsidRDefault="00BC3E17" w:rsidP="00F249A2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16608" behindDoc="1" locked="0" layoutInCell="1" allowOverlap="1" wp14:anchorId="0F513612" wp14:editId="7ACC37AB">
                <wp:simplePos x="0" y="0"/>
                <wp:positionH relativeFrom="column">
                  <wp:posOffset>-73660</wp:posOffset>
                </wp:positionH>
                <wp:positionV relativeFrom="paragraph">
                  <wp:posOffset>1685502</wp:posOffset>
                </wp:positionV>
                <wp:extent cx="5801360" cy="586105"/>
                <wp:effectExtent l="0" t="0" r="8890" b="4445"/>
                <wp:wrapSquare wrapText="bothSides"/>
                <wp:docPr id="51" name="Rectangle: Rounded Corners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586105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C823EFE" w14:textId="77777777" w:rsidR="00BC3E17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rtl/>
                                <w:lang w:val="en-US" w:bidi="fa-IR"/>
                              </w:rPr>
                            </w:pPr>
                            <w:proofErr w:type="spellStart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.cor</w:t>
                            </w:r>
                            <w:proofErr w:type="spellEnd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cor(b)</w:t>
                            </w:r>
                          </w:p>
                          <w:p w14:paraId="1ABE2940" w14:textId="0BB7895E" w:rsidR="0027397C" w:rsidRPr="0027397C" w:rsidRDefault="00BC3E17" w:rsidP="00BC3E17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proofErr w:type="gramStart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heatmap(</w:t>
                            </w:r>
                            <w:proofErr w:type="spellStart"/>
                            <w:proofErr w:type="gramEnd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.cor</w:t>
                            </w:r>
                            <w:proofErr w:type="spellEnd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, color = bluered(255), border_color = N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0F513612" id="Rectangle: Rounded Corners 51" o:spid="_x0000_s1071" style="position:absolute;left:0;text-align:left;margin-left:-5.8pt;margin-top:132.7pt;width:456.8pt;height:46.15pt;z-index:-251599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" fillcolor="#f2f2f2 [3052]" stroked="f" strokeweight="1pt">
                <v:stroke joinstyle="miter"/>
                <v:textbox>
                  <w:txbxContent>
                    <w:p w14:paraId="5C823EFE" w14:textId="77777777" w:rsidR="00BC3E17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rtl/>
                          <w:lang w:val="en-US" w:bidi="fa-IR"/>
                        </w:rPr>
                      </w:pPr>
                      <w:proofErr w:type="spellStart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.cor</w:t>
                      </w:r>
                      <w:proofErr w:type="spellEnd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cor(b)</w:t>
                      </w:r>
                    </w:p>
                    <w:p w14:paraId="1ABE2940" w14:textId="0BB7895E" w:rsidR="0027397C" w:rsidRPr="0027397C" w:rsidRDefault="00BC3E17" w:rsidP="00BC3E17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proofErr w:type="gramStart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heatmap(</w:t>
                      </w:r>
                      <w:proofErr w:type="spellStart"/>
                      <w:proofErr w:type="gramEnd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.cor</w:t>
                      </w:r>
                      <w:proofErr w:type="spellEnd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, color = bluered(255), border_color = NA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ز طریق قطعه کد بالا با دوبار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نهاده کردن ماتریس بیان، تمامی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F249A2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حذف شده و صرفا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نرمال در ماتریس </w:t>
      </w:r>
      <w:r w:rsidR="00F249A2">
        <w:rPr>
          <w:rFonts w:cs="B Lotus"/>
          <w:color w:val="000000" w:themeColor="text1"/>
          <w:sz w:val="28"/>
          <w:szCs w:val="28"/>
          <w:lang w:val="en-US" w:bidi="fa-IR"/>
        </w:rPr>
        <w:t>b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ذخیر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شوند. سپس کافیست همانگونه که در حالت کلی نمودار </w:t>
      </w:r>
      <w:r w:rsidR="00F249A2">
        <w:rPr>
          <w:rFonts w:cs="B Lotus"/>
          <w:color w:val="000000" w:themeColor="text1"/>
          <w:sz w:val="28"/>
          <w:szCs w:val="28"/>
          <w:lang w:val="en-US" w:bidi="fa-IR"/>
        </w:rPr>
        <w:t>heatmap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سم شد، در این جا نیز برای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وجود در ماتریس </w:t>
      </w:r>
      <w:r w:rsidR="00F249A2">
        <w:rPr>
          <w:rFonts w:cs="B Lotus"/>
          <w:color w:val="000000" w:themeColor="text1"/>
          <w:sz w:val="28"/>
          <w:szCs w:val="28"/>
          <w:lang w:val="en-US" w:bidi="fa-IR"/>
        </w:rPr>
        <w:t>b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، همبستگی محاسبه شده و سپس نمودار رسم شود. نمودار خروجی در شکل11 قابل مشاهده است. قطعه کد اجرای محاسبه همبستگی و رسم نمودار در ادامه آمده است.</w:t>
      </w:r>
    </w:p>
    <w:p w14:paraId="6F2F3B26" w14:textId="77777777" w:rsidR="001675BD" w:rsidRDefault="001675BD" w:rsidP="00BC3E17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149E86E2" w14:textId="20539587" w:rsidR="00D5124F" w:rsidRDefault="00F249A2" w:rsidP="001675BD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منظور بررسی بهتر شکل11 نمودار به صورت دقیق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ی در فایل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heatmap-normal.pdf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وجود می</w:t>
      </w:r>
      <w:r w:rsidR="00BC3E1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.</w:t>
      </w:r>
      <w:r w:rsidR="00BC3E17">
        <w:rPr>
          <w:rFonts w:cs="B Lotus"/>
          <w:color w:val="000000" w:themeColor="text1"/>
          <w:sz w:val="28"/>
          <w:szCs w:val="28"/>
          <w:lang w:val="en-US" w:bidi="fa-IR"/>
        </w:rPr>
        <w:t xml:space="preserve">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همانگونه که در شکل11 مشخص است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، میزان همبستگی بین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Granulocytes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سیار زیاد است و همچنین میزان همبستگی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B Cells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CD34+HSPC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یز بسیار زیاد است. همچنین بین گ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T Cells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B Cells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ا گ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Granulocytes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همبستگی منفی جدی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وجود دارد که در نمودار هم کاملا مشخص است، البته این هبستگی منفی به میزان همبستگی مثبت گ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یکدیگر و با خودشان نیست.</w:t>
      </w:r>
    </w:p>
    <w:p w14:paraId="72DE7BB0" w14:textId="7F7145A5" w:rsidR="00E75F1E" w:rsidRDefault="001675BD" w:rsidP="00E75F1E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w:lastRenderedPageBreak/>
        <mc:AlternateContent>
          <mc:Choice Requires="wpg">
            <w:drawing>
              <wp:anchor distT="0" distB="0" distL="114300" distR="114300" simplePos="0" relativeHeight="251684864" behindDoc="0" locked="0" layoutInCell="1" allowOverlap="1" wp14:anchorId="4E34B9C2" wp14:editId="078081ED">
                <wp:simplePos x="0" y="0"/>
                <wp:positionH relativeFrom="column">
                  <wp:posOffset>-283422</wp:posOffset>
                </wp:positionH>
                <wp:positionV relativeFrom="paragraph">
                  <wp:posOffset>0</wp:posOffset>
                </wp:positionV>
                <wp:extent cx="6188075" cy="3707765"/>
                <wp:effectExtent l="0" t="0" r="3175" b="6985"/>
                <wp:wrapTight wrapText="bothSides">
                  <wp:wrapPolygon edited="0">
                    <wp:start x="0" y="0"/>
                    <wp:lineTo x="0" y="18977"/>
                    <wp:lineTo x="931" y="19532"/>
                    <wp:lineTo x="931" y="21530"/>
                    <wp:lineTo x="20680" y="21530"/>
                    <wp:lineTo x="20680" y="19532"/>
                    <wp:lineTo x="21545" y="18977"/>
                    <wp:lineTo x="21545" y="0"/>
                    <wp:lineTo x="0" y="0"/>
                  </wp:wrapPolygon>
                </wp:wrapTight>
                <wp:docPr id="26" name="Group 2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88075" cy="3707765"/>
                          <a:chOff x="0" y="0"/>
                          <a:chExt cx="6188075" cy="3707765"/>
                        </a:xfrm>
                      </wpg:grpSpPr>
                      <pic:pic xmlns:pic="http://schemas.openxmlformats.org/drawingml/2006/picture">
                        <pic:nvPicPr>
                          <pic:cNvPr id="15" name="Picture 15"/>
                          <pic:cNvPicPr>
                            <a:picLocks noChangeAspect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188075" cy="32550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6" name="Text Box 16"/>
                        <wps:cNvSpPr txBox="1"/>
                        <wps:spPr>
                          <a:xfrm>
                            <a:off x="304800" y="3310255"/>
                            <a:ext cx="5600700" cy="39751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2CC6B6D" w14:textId="482333A8" w:rsidR="00D5124F" w:rsidRPr="00D5124F" w:rsidRDefault="00D5124F" w:rsidP="00D5124F">
                              <w:pPr>
                                <w:pStyle w:val="Caption"/>
                                <w:bidi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D5124F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11</w:t>
                              </w:r>
                              <w:r w:rsidRPr="00D5124F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</w:t>
                              </w:r>
                              <w:r w:rsidRPr="00D5124F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بررسی میزان همبستگی نمونه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D5124F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سالم با یکدیگر از طریق </w:t>
                              </w:r>
                              <w:r w:rsidRPr="00D5124F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Heatmap</w:t>
                              </w:r>
                              <w:r w:rsidRPr="00D5124F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E34B9C2" id="Group 26" o:spid="_x0000_s1072" style="position:absolute;left:0;text-align:left;margin-left:-22.3pt;margin-top:0;width:487.25pt;height:291.95pt;z-index:251684864" coordsize="61880,3707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">
                <v:shape id="Picture 15" o:spid="_x0000_s1073" type="#_x0000_t75" style="position:absolute;width:61880;height:3255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">
                  <v:imagedata r:id="rId30" o:title=""/>
                </v:shape>
                <v:shape id="Text Box 16" o:spid="_x0000_s1074" type="#_x0000_t202" style="position:absolute;left:3048;top:33102;width:56007;height:39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" stroked="f">
                  <v:textbox style="mso-fit-shape-to-text:t" inset="0,0,0,0">
                    <w:txbxContent>
                      <w:p w14:paraId="62CC6B6D" w14:textId="482333A8" w:rsidR="00D5124F" w:rsidRPr="00D5124F" w:rsidRDefault="00D5124F" w:rsidP="00D5124F">
                        <w:pPr>
                          <w:pStyle w:val="Caption"/>
                          <w:bidi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D5124F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11</w:t>
                        </w:r>
                        <w:r w:rsidRPr="00D5124F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</w:t>
                        </w:r>
                        <w:r w:rsidRPr="00D5124F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بررسی میزان همبستگی نمونه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D5124F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سالم با یکدیگر از طریق </w:t>
                        </w:r>
                        <w:r w:rsidRPr="00D5124F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Heatmap</w:t>
                        </w:r>
                        <w:r w:rsidRPr="00D5124F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نکته قابل توجه در شکل11 که به کنترل کیفیت داد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ربوط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، این است که میزان ارتباط بین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ختلف هر سلول با یکدیگر بسیار بالاست و این نشان دهنده کیفیت بسیار خوب داد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ت که گ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ز هم مجزا نیستند.</w:t>
      </w:r>
    </w:p>
    <w:p w14:paraId="629183B8" w14:textId="364ABE8D" w:rsidR="009958EA" w:rsidRPr="00530868" w:rsidRDefault="00B82BEF" w:rsidP="0022453E">
      <w:pPr>
        <w:pStyle w:val="Heading1"/>
        <w:bidi/>
        <w:rPr>
          <w:rFonts w:cs="B Lotus"/>
          <w:b/>
          <w:bCs/>
          <w:color w:val="000000" w:themeColor="text1"/>
          <w:lang w:val="en-US" w:bidi="fa-IR"/>
        </w:rPr>
      </w:pPr>
      <w:bookmarkStart w:id="8" w:name="_Toc95075332"/>
      <w:r>
        <w:rPr>
          <w:rFonts w:cs="B Lotus" w:hint="cs"/>
          <w:b/>
          <w:bCs/>
          <w:color w:val="000000" w:themeColor="text1"/>
          <w:rtl/>
          <w:lang w:val="en-US" w:bidi="fa-IR"/>
        </w:rPr>
        <w:t>3</w:t>
      </w:r>
      <w:r w:rsidR="00111DB0" w:rsidRPr="00530868">
        <w:rPr>
          <w:rFonts w:cs="B Lotus" w:hint="cs"/>
          <w:b/>
          <w:bCs/>
          <w:color w:val="000000" w:themeColor="text1"/>
          <w:rtl/>
          <w:lang w:val="en-US" w:bidi="fa-IR"/>
        </w:rPr>
        <w:t xml:space="preserve">. </w:t>
      </w:r>
      <w:r w:rsidR="009958EA" w:rsidRPr="00530868">
        <w:rPr>
          <w:rFonts w:cs="B Lotus" w:hint="cs"/>
          <w:b/>
          <w:bCs/>
          <w:color w:val="000000" w:themeColor="text1"/>
          <w:rtl/>
          <w:lang w:val="en-US" w:bidi="fa-IR"/>
        </w:rPr>
        <w:t>بررسی تمایز در بیان ژن‌ها</w:t>
      </w:r>
      <w:bookmarkEnd w:id="8"/>
    </w:p>
    <w:p w14:paraId="4A76D206" w14:textId="1F0A7BB0" w:rsidR="009958EA" w:rsidRDefault="001675BD" w:rsidP="006C5015">
      <w:pPr>
        <w:bidi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28896" behindDoc="1" locked="0" layoutInCell="1" allowOverlap="1" wp14:anchorId="2D4A8F0B" wp14:editId="68051CAA">
                <wp:simplePos x="0" y="0"/>
                <wp:positionH relativeFrom="column">
                  <wp:posOffset>-93345</wp:posOffset>
                </wp:positionH>
                <wp:positionV relativeFrom="paragraph">
                  <wp:posOffset>2076450</wp:posOffset>
                </wp:positionV>
                <wp:extent cx="5801360" cy="1214755"/>
                <wp:effectExtent l="0" t="0" r="8890" b="4445"/>
                <wp:wrapSquare wrapText="bothSides"/>
                <wp:docPr id="56" name="Rectangle: Rounded Corners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1214755"/>
                        </a:xfrm>
                        <a:prstGeom prst="roundRect">
                          <a:avLst>
                            <a:gd name="adj" fmla="val 7137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3C44372" w14:textId="77777777" w:rsidR="001675BD" w:rsidRPr="000D0853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df &lt;- </w:t>
                            </w:r>
                            <w:proofErr w:type="gramStart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ata.frame</w:t>
                            </w:r>
                            <w:proofErr w:type="gramEnd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ex.scale.cor)</w:t>
                            </w:r>
                          </w:p>
                          <w:p w14:paraId="7B5C6652" w14:textId="77777777" w:rsidR="001675BD" w:rsidRPr="000D0853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 &lt;- t(df)</w:t>
                            </w:r>
                          </w:p>
                          <w:p w14:paraId="22CE45F0" w14:textId="77777777" w:rsidR="001675BD" w:rsidRPr="000D0853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names(a) &lt;- gset$source_name_ch1</w:t>
                            </w:r>
                          </w:p>
                          <w:p w14:paraId="5E5DBC43" w14:textId="77777777" w:rsidR="001675BD" w:rsidRPr="000D0853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 &lt;- t(a)</w:t>
                            </w:r>
                          </w:p>
                          <w:p w14:paraId="36C851F2" w14:textId="77777777" w:rsidR="001675BD" w:rsidRPr="000D0853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names(a) &lt;- gset$source_name_ch1</w:t>
                            </w:r>
                          </w:p>
                          <w:p w14:paraId="3CC5772B" w14:textId="42E845A3" w:rsidR="00230E3B" w:rsidRPr="00BC3E17" w:rsidRDefault="00230E3B" w:rsidP="00230E3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2D4A8F0B" id="Rectangle: Rounded Corners 56" o:spid="_x0000_s1075" style="position:absolute;left:0;text-align:left;margin-left:-7.35pt;margin-top:163.5pt;width:456.8pt;height:95.65pt;z-index:-251587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4678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" fillcolor="#f2f2f2 [3052]" stroked="f" strokeweight="1pt">
                <v:stroke joinstyle="miter"/>
                <v:textbox>
                  <w:txbxContent>
                    <w:p w14:paraId="63C44372" w14:textId="77777777" w:rsidR="001675BD" w:rsidRPr="000D0853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df &lt;- </w:t>
                      </w:r>
                      <w:proofErr w:type="gramStart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ata.frame</w:t>
                      </w:r>
                      <w:proofErr w:type="gramEnd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ex.scale.cor)</w:t>
                      </w:r>
                    </w:p>
                    <w:p w14:paraId="7B5C6652" w14:textId="77777777" w:rsidR="001675BD" w:rsidRPr="000D0853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 &lt;- t(df)</w:t>
                      </w:r>
                    </w:p>
                    <w:p w14:paraId="22CE45F0" w14:textId="77777777" w:rsidR="001675BD" w:rsidRPr="000D0853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names(a) &lt;- gset$source_name_ch1</w:t>
                      </w:r>
                    </w:p>
                    <w:p w14:paraId="5E5DBC43" w14:textId="77777777" w:rsidR="001675BD" w:rsidRPr="000D0853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 &lt;- t(a)</w:t>
                      </w:r>
                    </w:p>
                    <w:p w14:paraId="36C851F2" w14:textId="77777777" w:rsidR="001675BD" w:rsidRPr="000D0853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names(a) &lt;- gset$source_name_ch1</w:t>
                      </w:r>
                    </w:p>
                    <w:p w14:paraId="3CC5772B" w14:textId="42E845A3" w:rsidR="00230E3B" w:rsidRPr="00BC3E17" w:rsidRDefault="00230E3B" w:rsidP="00230E3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</w:p>
                  </w:txbxContent>
                </v:textbox>
                <w10:wrap type="square"/>
              </v:roundrect>
            </w:pict>
          </mc:Fallback>
        </mc:AlternateContent>
      </w:r>
      <w:r w:rsidR="00064726">
        <w:rPr>
          <w:rFonts w:cs="B Lotus"/>
          <w:color w:val="000000" w:themeColor="text1"/>
          <w:sz w:val="32"/>
          <w:szCs w:val="32"/>
          <w:rtl/>
          <w:lang w:val="en-US" w:bidi="fa-IR"/>
        </w:rPr>
        <w:tab/>
      </w:r>
      <w:r w:rsidR="003449F5" w:rsidRPr="003449F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ه منظور یافتن سلو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المی که همبستگی بیشتری با سلو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یمار دارند،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یست ماتریس نام سطر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و ستو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اتریس بیان را به نام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لی سلو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(</w:t>
      </w:r>
      <w:r w:rsidR="006C5015">
        <w:rPr>
          <w:rFonts w:cs="B Lotus"/>
          <w:color w:val="000000" w:themeColor="text1"/>
          <w:sz w:val="28"/>
          <w:szCs w:val="28"/>
          <w:lang w:val="en-US" w:bidi="fa-IR"/>
        </w:rPr>
        <w:t>Source Name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آ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) تغییر داد و سپس از ستو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تمامی </w:t>
      </w:r>
      <w:r w:rsidR="006C5015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حذف نمود و همچنین از سطر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ه جز </w:t>
      </w:r>
      <w:r w:rsidR="006C5015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تمامی دیگر سلو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حذف نمود. در این حالت در سطر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فقط </w:t>
      </w:r>
      <w:r w:rsidR="006C5015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اقی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اند و در ستو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یگر سلو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و از این طریق با ماکسیمم گیری سطر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وان بیشترین همبستگی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معین نمود و مرتب کرد. با توجه به توضیحات بالا، کد مد نظر برای اجرای این عملیات به شرح زیر است:</w:t>
      </w:r>
    </w:p>
    <w:p w14:paraId="124FD47D" w14:textId="4D52E03C" w:rsidR="00230E3B" w:rsidRDefault="001675BD" w:rsidP="00230E3B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w:lastRenderedPageBreak/>
        <mc:AlternateContent>
          <mc:Choice Requires="wps">
            <w:drawing>
              <wp:anchor distT="0" distB="0" distL="114300" distR="114300" simplePos="0" relativeHeight="251718656" behindDoc="1" locked="0" layoutInCell="1" allowOverlap="1" wp14:anchorId="3DC28D7B" wp14:editId="27298F1C">
                <wp:simplePos x="0" y="0"/>
                <wp:positionH relativeFrom="column">
                  <wp:posOffset>-55245</wp:posOffset>
                </wp:positionH>
                <wp:positionV relativeFrom="paragraph">
                  <wp:posOffset>212</wp:posOffset>
                </wp:positionV>
                <wp:extent cx="5801360" cy="4258310"/>
                <wp:effectExtent l="0" t="0" r="8890" b="8890"/>
                <wp:wrapSquare wrapText="bothSides"/>
                <wp:docPr id="52" name="Rectangle: Rounded Corners 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4258310"/>
                        </a:xfrm>
                        <a:prstGeom prst="roundRect">
                          <a:avLst>
                            <a:gd name="adj" fmla="val 1253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4ED67CE" w14:textId="54CF09C0" w:rsidR="001675BD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rtl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&lt;- gset$source_name_ch1</w:t>
                            </w:r>
                          </w:p>
                          <w:p w14:paraId="1D9D29E9" w14:textId="62515316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cols &lt;- </w:t>
                            </w:r>
                            <w:proofErr w:type="gramStart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[</w:t>
                            </w:r>
                            <w:proofErr w:type="gramEnd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!= "AML Patient"]</w:t>
                            </w:r>
                          </w:p>
                          <w:p w14:paraId="315D9721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b &lt;- </w:t>
                            </w:r>
                            <w:proofErr w:type="gramStart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ubset(</w:t>
                            </w:r>
                            <w:proofErr w:type="gramEnd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, select=cols)</w:t>
                            </w:r>
                          </w:p>
                          <w:p w14:paraId="6E7B8B67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 &lt;- t(b)</w:t>
                            </w:r>
                          </w:p>
                          <w:p w14:paraId="149FD406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&lt;- gset$source_name_ch1</w:t>
                            </w:r>
                          </w:p>
                          <w:p w14:paraId="5295A958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cols &lt;- </w:t>
                            </w:r>
                            <w:proofErr w:type="gramStart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[</w:t>
                            </w:r>
                            <w:proofErr w:type="gramEnd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== "AML Patient"]</w:t>
                            </w:r>
                          </w:p>
                          <w:p w14:paraId="528E7387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b &lt;- </w:t>
                            </w:r>
                            <w:proofErr w:type="gramStart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ubset(</w:t>
                            </w:r>
                            <w:proofErr w:type="gramEnd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, select=cols)</w:t>
                            </w:r>
                          </w:p>
                          <w:p w14:paraId="3DF2E4B9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 &lt;- t(b)</w:t>
                            </w:r>
                          </w:p>
                          <w:p w14:paraId="2A3D6F84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B &lt;- b</w:t>
                            </w:r>
                          </w:p>
                          <w:p w14:paraId="11EBDA6C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maxCor &lt;- </w:t>
                            </w:r>
                            <w:proofErr w:type="gramStart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ata.frame</w:t>
                            </w:r>
                            <w:proofErr w:type="gramEnd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(Genes = unique(colnames(bB)[max.col(bB,ties.method="first")]), </w:t>
                            </w:r>
                          </w:p>
                          <w:p w14:paraId="20270EF1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        CorWithAML = unique(rowMax(bB)))</w:t>
                            </w:r>
                          </w:p>
                          <w:p w14:paraId="157505C0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or (x in 1:4) {</w:t>
                            </w:r>
                          </w:p>
                          <w:p w14:paraId="456A5431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cols &lt;- colnames(bB)</w:t>
                            </w:r>
                          </w:p>
                          <w:p w14:paraId="1B2CB38B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cols &lt;- </w:t>
                            </w:r>
                            <w:proofErr w:type="gramStart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[</w:t>
                            </w:r>
                            <w:proofErr w:type="gramEnd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!= maxCor[[1]][x]]</w:t>
                            </w:r>
                          </w:p>
                          <w:p w14:paraId="6DEF25A0" w14:textId="60B41D5E" w:rsidR="0027397C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rtl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bB &lt;- </w:t>
                            </w:r>
                            <w:proofErr w:type="gramStart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ubset(</w:t>
                            </w:r>
                            <w:proofErr w:type="gramEnd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B, select=cols)</w:t>
                            </w:r>
                          </w:p>
                          <w:p w14:paraId="7D38145B" w14:textId="77777777" w:rsidR="001675BD" w:rsidRPr="000D0853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>
                              <w:rPr>
                                <w:rFonts w:ascii="Consolas" w:eastAsia="Scheherazade" w:hAnsi="Consolas" w:cstheme="minorHAnsi" w:hint="cs"/>
                                <w:color w:val="000000" w:themeColor="text1"/>
                                <w:sz w:val="24"/>
                                <w:szCs w:val="24"/>
                                <w:rtl/>
                                <w:lang w:val="en-US" w:bidi="fa-IR"/>
                              </w:rPr>
                              <w:t xml:space="preserve">         </w:t>
                            </w: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maxCor &lt;- </w:t>
                            </w:r>
                            <w:proofErr w:type="spellStart"/>
                            <w:proofErr w:type="gramStart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rbind</w:t>
                            </w:r>
                            <w:proofErr w:type="spellEnd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</w:t>
                            </w:r>
                            <w:proofErr w:type="gramEnd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maxCor, c(gene = unique(colnames(bB)[max.col(bB,ties.method="first")]), </w:t>
                            </w:r>
                          </w:p>
                          <w:p w14:paraId="6B71D92C" w14:textId="77777777" w:rsidR="001675BD" w:rsidRPr="000D0853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                cor = unique(rowMax(bB))))</w:t>
                            </w:r>
                          </w:p>
                          <w:p w14:paraId="09A55F67" w14:textId="77777777" w:rsidR="001675BD" w:rsidRPr="00BC3E17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}</w:t>
                            </w:r>
                          </w:p>
                          <w:p w14:paraId="78D77889" w14:textId="77777777" w:rsidR="001675BD" w:rsidRPr="00BC3E17" w:rsidRDefault="001675BD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3DC28D7B" id="Rectangle: Rounded Corners 52" o:spid="_x0000_s1076" style="position:absolute;left:0;text-align:left;margin-left:-4.35pt;margin-top:0;width:456.8pt;height:335.3pt;z-index:-251597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822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" fillcolor="#f2f2f2 [3052]" stroked="f" strokeweight="1pt">
                <v:stroke joinstyle="miter"/>
                <v:textbox>
                  <w:txbxContent>
                    <w:p w14:paraId="64ED67CE" w14:textId="54CF09C0" w:rsidR="001675BD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rtl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&lt;- gset$source_name_ch1</w:t>
                      </w:r>
                    </w:p>
                    <w:p w14:paraId="1D9D29E9" w14:textId="62515316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cols &lt;- </w:t>
                      </w:r>
                      <w:proofErr w:type="gramStart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[</w:t>
                      </w:r>
                      <w:proofErr w:type="gramEnd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!= "AML Patient"]</w:t>
                      </w:r>
                    </w:p>
                    <w:p w14:paraId="315D9721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b &lt;- </w:t>
                      </w:r>
                      <w:proofErr w:type="gramStart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ubset(</w:t>
                      </w:r>
                      <w:proofErr w:type="gramEnd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, select=cols)</w:t>
                      </w:r>
                    </w:p>
                    <w:p w14:paraId="6E7B8B67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 &lt;- t(b)</w:t>
                      </w:r>
                    </w:p>
                    <w:p w14:paraId="149FD406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&lt;- gset$source_name_ch1</w:t>
                      </w:r>
                    </w:p>
                    <w:p w14:paraId="5295A958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cols &lt;- </w:t>
                      </w:r>
                      <w:proofErr w:type="gramStart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[</w:t>
                      </w:r>
                      <w:proofErr w:type="gramEnd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== "AML Patient"]</w:t>
                      </w:r>
                    </w:p>
                    <w:p w14:paraId="528E7387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b &lt;- </w:t>
                      </w:r>
                      <w:proofErr w:type="gramStart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ubset(</w:t>
                      </w:r>
                      <w:proofErr w:type="gramEnd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, select=cols)</w:t>
                      </w:r>
                    </w:p>
                    <w:p w14:paraId="3DF2E4B9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 &lt;- t(b)</w:t>
                      </w:r>
                    </w:p>
                    <w:p w14:paraId="2A3D6F84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B &lt;- b</w:t>
                      </w:r>
                    </w:p>
                    <w:p w14:paraId="11EBDA6C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maxCor &lt;- </w:t>
                      </w:r>
                      <w:proofErr w:type="gramStart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ata.frame</w:t>
                      </w:r>
                      <w:proofErr w:type="gramEnd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(Genes = unique(colnames(bB)[max.col(bB,ties.method="first")]), </w:t>
                      </w:r>
                    </w:p>
                    <w:p w14:paraId="20270EF1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        CorWithAML = unique(rowMax(bB)))</w:t>
                      </w:r>
                    </w:p>
                    <w:p w14:paraId="157505C0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or (x in 1:4) {</w:t>
                      </w:r>
                    </w:p>
                    <w:p w14:paraId="456A5431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cols &lt;- colnames(bB)</w:t>
                      </w:r>
                    </w:p>
                    <w:p w14:paraId="1B2CB38B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cols &lt;- </w:t>
                      </w:r>
                      <w:proofErr w:type="gramStart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[</w:t>
                      </w:r>
                      <w:proofErr w:type="gramEnd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!= maxCor[[1]][x]]</w:t>
                      </w:r>
                    </w:p>
                    <w:p w14:paraId="6DEF25A0" w14:textId="60B41D5E" w:rsidR="0027397C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rtl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bB &lt;- </w:t>
                      </w:r>
                      <w:proofErr w:type="gramStart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ubset(</w:t>
                      </w:r>
                      <w:proofErr w:type="gramEnd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B, select=cols)</w:t>
                      </w:r>
                    </w:p>
                    <w:p w14:paraId="7D38145B" w14:textId="77777777" w:rsidR="001675BD" w:rsidRPr="000D0853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>
                        <w:rPr>
                          <w:rFonts w:ascii="Consolas" w:eastAsia="Scheherazade" w:hAnsi="Consolas" w:cstheme="minorHAnsi" w:hint="cs"/>
                          <w:color w:val="000000" w:themeColor="text1"/>
                          <w:sz w:val="24"/>
                          <w:szCs w:val="24"/>
                          <w:rtl/>
                          <w:lang w:val="en-US" w:bidi="fa-IR"/>
                        </w:rPr>
                        <w:t xml:space="preserve">         </w:t>
                      </w: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maxCor &lt;- </w:t>
                      </w:r>
                      <w:proofErr w:type="spellStart"/>
                      <w:proofErr w:type="gramStart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rbind</w:t>
                      </w:r>
                      <w:proofErr w:type="spellEnd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</w:t>
                      </w:r>
                      <w:proofErr w:type="gramEnd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maxCor, c(gene = unique(colnames(bB)[max.col(bB,ties.method="first")]), </w:t>
                      </w:r>
                    </w:p>
                    <w:p w14:paraId="6B71D92C" w14:textId="77777777" w:rsidR="001675BD" w:rsidRPr="000D0853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                cor = unique(rowMax(bB))))</w:t>
                      </w:r>
                    </w:p>
                    <w:p w14:paraId="09A55F67" w14:textId="77777777" w:rsidR="001675BD" w:rsidRPr="00BC3E17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}</w:t>
                      </w:r>
                    </w:p>
                    <w:p w14:paraId="78D77889" w14:textId="77777777" w:rsidR="001675BD" w:rsidRPr="00BC3E17" w:rsidRDefault="001675BD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</w:p>
                  </w:txbxContent>
                </v:textbox>
                <w10:wrap type="square"/>
              </v:roundrect>
            </w:pict>
          </mc:Fallback>
        </mc:AlternateContent>
      </w:r>
    </w:p>
    <w:p w14:paraId="1708928B" w14:textId="65E0F058" w:rsidR="00064726" w:rsidRDefault="006C5015" w:rsidP="00230E3B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 w:rsidRP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پس از اجرای کد بالا، خروجی یک جدول خواهد بود که بر اساس نام سلو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و میزان همبستگی آ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</w:t>
      </w:r>
      <w:r w:rsidRPr="006C5015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P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رتب‌سازی</w:t>
      </w:r>
      <w:r w:rsidRP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P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 خروجی جدول</w:t>
      </w:r>
      <w:r w:rsidR="0097773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1 قابل مشاهده است.</w:t>
      </w:r>
    </w:p>
    <w:tbl>
      <w:tblPr>
        <w:tblStyle w:val="TableGrid"/>
        <w:bidiVisual/>
        <w:tblW w:w="0" w:type="auto"/>
        <w:tblLook w:val="04A0" w:firstRow="1" w:lastRow="0" w:firstColumn="1" w:lastColumn="0" w:noHBand="0" w:noVBand="1"/>
      </w:tblPr>
      <w:tblGrid>
        <w:gridCol w:w="557"/>
        <w:gridCol w:w="3330"/>
        <w:gridCol w:w="5129"/>
      </w:tblGrid>
      <w:tr w:rsidR="000D0853" w14:paraId="08BBF054" w14:textId="1A2AFF3E" w:rsidTr="00FD763A">
        <w:tc>
          <w:tcPr>
            <w:tcW w:w="557" w:type="dxa"/>
            <w:shd w:val="clear" w:color="auto" w:fill="A8D08D" w:themeFill="accent6" w:themeFillTint="99"/>
            <w:vAlign w:val="center"/>
          </w:tcPr>
          <w:p w14:paraId="72E4DC53" w14:textId="77777777" w:rsidR="000D0853" w:rsidRPr="00FD763A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4"/>
                <w:szCs w:val="24"/>
                <w:rtl/>
                <w:lang w:val="en-US" w:bidi="fa-IR"/>
              </w:rPr>
            </w:pPr>
          </w:p>
        </w:tc>
        <w:tc>
          <w:tcPr>
            <w:tcW w:w="3330" w:type="dxa"/>
            <w:shd w:val="clear" w:color="auto" w:fill="A8D08D" w:themeFill="accent6" w:themeFillTint="99"/>
            <w:vAlign w:val="center"/>
          </w:tcPr>
          <w:p w14:paraId="50E5535D" w14:textId="1F21BB6A" w:rsidR="000D0853" w:rsidRPr="00FD763A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4"/>
                <w:szCs w:val="24"/>
                <w:rtl/>
                <w:lang w:val="en-US" w:bidi="fa-IR"/>
              </w:rPr>
            </w:pPr>
            <w:r w:rsidRPr="00FD763A">
              <w:rPr>
                <w:rFonts w:cs="B Lotus" w:hint="cs"/>
                <w:color w:val="000000" w:themeColor="text1"/>
                <w:sz w:val="24"/>
                <w:szCs w:val="24"/>
                <w:rtl/>
                <w:lang w:val="en-US" w:bidi="fa-IR"/>
              </w:rPr>
              <w:t>نوع سلول</w:t>
            </w:r>
          </w:p>
        </w:tc>
        <w:tc>
          <w:tcPr>
            <w:tcW w:w="5129" w:type="dxa"/>
            <w:shd w:val="clear" w:color="auto" w:fill="A8D08D" w:themeFill="accent6" w:themeFillTint="99"/>
            <w:vAlign w:val="center"/>
          </w:tcPr>
          <w:p w14:paraId="7E8EAFAE" w14:textId="3A769032" w:rsidR="000D0853" w:rsidRPr="00FD763A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4"/>
                <w:szCs w:val="24"/>
                <w:rtl/>
                <w:lang w:val="en-US" w:bidi="fa-IR"/>
              </w:rPr>
            </w:pPr>
            <w:r w:rsidRPr="00FD763A">
              <w:rPr>
                <w:rFonts w:cs="B Lotus" w:hint="cs"/>
                <w:color w:val="000000" w:themeColor="text1"/>
                <w:sz w:val="24"/>
                <w:szCs w:val="24"/>
                <w:rtl/>
                <w:lang w:val="en-US" w:bidi="fa-IR"/>
              </w:rPr>
              <w:t xml:space="preserve">میزان همبستگی با </w:t>
            </w:r>
            <w:r w:rsidRPr="00FD763A">
              <w:rPr>
                <w:rFonts w:cs="B Lotus"/>
                <w:color w:val="000000" w:themeColor="text1"/>
                <w:sz w:val="24"/>
                <w:szCs w:val="24"/>
                <w:lang w:val="en-US" w:bidi="fa-IR"/>
              </w:rPr>
              <w:t>AML Patient</w:t>
            </w:r>
            <w:r w:rsidRPr="00FD763A">
              <w:rPr>
                <w:rFonts w:cs="B Lotus" w:hint="cs"/>
                <w:color w:val="000000" w:themeColor="text1"/>
                <w:sz w:val="24"/>
                <w:szCs w:val="24"/>
                <w:rtl/>
                <w:lang w:val="en-US" w:bidi="fa-IR"/>
              </w:rPr>
              <w:t xml:space="preserve"> (عدد بین -1 تا 1)</w:t>
            </w:r>
          </w:p>
        </w:tc>
      </w:tr>
      <w:tr w:rsidR="000D0853" w14:paraId="1C84ADEB" w14:textId="42F6B553" w:rsidTr="00BB636D">
        <w:tc>
          <w:tcPr>
            <w:tcW w:w="557" w:type="dxa"/>
            <w:vAlign w:val="center"/>
          </w:tcPr>
          <w:p w14:paraId="2CFF7C51" w14:textId="435E747C" w:rsidR="000D0853" w:rsidRPr="00CB365D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 w:hint="cs"/>
                <w:color w:val="000000" w:themeColor="text1"/>
                <w:sz w:val="20"/>
                <w:szCs w:val="20"/>
                <w:rtl/>
                <w:lang w:val="en-US" w:bidi="fa-IR"/>
              </w:rPr>
              <w:t>1</w:t>
            </w:r>
          </w:p>
        </w:tc>
        <w:tc>
          <w:tcPr>
            <w:tcW w:w="3330" w:type="dxa"/>
            <w:vAlign w:val="center"/>
          </w:tcPr>
          <w:p w14:paraId="6050F2EF" w14:textId="3A1EE72E" w:rsidR="000D0853" w:rsidRPr="00CB365D" w:rsidRDefault="00BB636D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/>
                <w:color w:val="000000" w:themeColor="text1"/>
                <w:sz w:val="20"/>
                <w:szCs w:val="20"/>
                <w:lang w:val="en-US" w:bidi="fa-IR"/>
              </w:rPr>
              <w:t>Monocytes</w:t>
            </w:r>
          </w:p>
        </w:tc>
        <w:tc>
          <w:tcPr>
            <w:tcW w:w="5129" w:type="dxa"/>
            <w:vAlign w:val="center"/>
          </w:tcPr>
          <w:p w14:paraId="0D970899" w14:textId="713B5CFE" w:rsidR="000D0853" w:rsidRPr="00CB365D" w:rsidRDefault="00F0180D" w:rsidP="00F0180D">
            <w:pPr>
              <w:bidi/>
              <w:spacing w:line="240" w:lineRule="auto"/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  <w:t>0.31974</w:t>
            </w:r>
          </w:p>
        </w:tc>
      </w:tr>
      <w:tr w:rsidR="000D0853" w14:paraId="507C8741" w14:textId="76318815" w:rsidTr="00BB636D">
        <w:tc>
          <w:tcPr>
            <w:tcW w:w="557" w:type="dxa"/>
            <w:vAlign w:val="center"/>
          </w:tcPr>
          <w:p w14:paraId="2910C3D9" w14:textId="39E15491" w:rsidR="000D0853" w:rsidRPr="00CB365D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 w:hint="cs"/>
                <w:color w:val="000000" w:themeColor="text1"/>
                <w:sz w:val="20"/>
                <w:szCs w:val="20"/>
                <w:rtl/>
                <w:lang w:val="en-US" w:bidi="fa-IR"/>
              </w:rPr>
              <w:t>2</w:t>
            </w:r>
          </w:p>
        </w:tc>
        <w:tc>
          <w:tcPr>
            <w:tcW w:w="3330" w:type="dxa"/>
            <w:vAlign w:val="center"/>
          </w:tcPr>
          <w:p w14:paraId="03362D82" w14:textId="387B3C43" w:rsidR="000D0853" w:rsidRPr="00CB365D" w:rsidRDefault="00BB636D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/>
                <w:color w:val="000000" w:themeColor="text1"/>
                <w:sz w:val="20"/>
                <w:szCs w:val="20"/>
                <w:lang w:val="en-US" w:bidi="fa-IR"/>
              </w:rPr>
              <w:t>CD34+HSPC</w:t>
            </w:r>
          </w:p>
        </w:tc>
        <w:tc>
          <w:tcPr>
            <w:tcW w:w="5129" w:type="dxa"/>
            <w:vAlign w:val="center"/>
          </w:tcPr>
          <w:p w14:paraId="653E77CD" w14:textId="2EE70F1B" w:rsidR="000D0853" w:rsidRPr="00CB365D" w:rsidRDefault="00F0180D" w:rsidP="00F0180D">
            <w:pPr>
              <w:bidi/>
              <w:spacing w:line="240" w:lineRule="auto"/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  <w:t>0.19717</w:t>
            </w:r>
          </w:p>
        </w:tc>
      </w:tr>
      <w:tr w:rsidR="000D0853" w14:paraId="6BA51932" w14:textId="2886DC26" w:rsidTr="00BB636D">
        <w:tc>
          <w:tcPr>
            <w:tcW w:w="557" w:type="dxa"/>
            <w:vAlign w:val="center"/>
          </w:tcPr>
          <w:p w14:paraId="545D96D7" w14:textId="14761020" w:rsidR="000D0853" w:rsidRPr="00CB365D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 w:hint="cs"/>
                <w:color w:val="000000" w:themeColor="text1"/>
                <w:sz w:val="20"/>
                <w:szCs w:val="20"/>
                <w:rtl/>
                <w:lang w:val="en-US" w:bidi="fa-IR"/>
              </w:rPr>
              <w:t>3</w:t>
            </w:r>
          </w:p>
        </w:tc>
        <w:tc>
          <w:tcPr>
            <w:tcW w:w="3330" w:type="dxa"/>
            <w:vAlign w:val="center"/>
          </w:tcPr>
          <w:p w14:paraId="257098DD" w14:textId="2018CA2B" w:rsidR="000D0853" w:rsidRPr="00CB365D" w:rsidRDefault="00BB636D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/>
                <w:color w:val="000000" w:themeColor="text1"/>
                <w:sz w:val="20"/>
                <w:szCs w:val="20"/>
                <w:lang w:val="en-US" w:bidi="fa-IR"/>
              </w:rPr>
              <w:t>B Cells</w:t>
            </w:r>
          </w:p>
        </w:tc>
        <w:tc>
          <w:tcPr>
            <w:tcW w:w="5129" w:type="dxa"/>
            <w:vAlign w:val="center"/>
          </w:tcPr>
          <w:p w14:paraId="58B86E20" w14:textId="2CF0D9FA" w:rsidR="000D0853" w:rsidRPr="00CB365D" w:rsidRDefault="00F0180D" w:rsidP="00F0180D">
            <w:pPr>
              <w:bidi/>
              <w:spacing w:line="240" w:lineRule="auto"/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  <w:t>0.02744</w:t>
            </w:r>
          </w:p>
        </w:tc>
      </w:tr>
      <w:tr w:rsidR="000D0853" w14:paraId="37284E2E" w14:textId="3665B70A" w:rsidTr="00BB636D">
        <w:tc>
          <w:tcPr>
            <w:tcW w:w="557" w:type="dxa"/>
            <w:vAlign w:val="center"/>
          </w:tcPr>
          <w:p w14:paraId="37C474DF" w14:textId="1055601D" w:rsidR="000D0853" w:rsidRPr="00CB365D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 w:hint="cs"/>
                <w:color w:val="000000" w:themeColor="text1"/>
                <w:sz w:val="20"/>
                <w:szCs w:val="20"/>
                <w:rtl/>
                <w:lang w:val="en-US" w:bidi="fa-IR"/>
              </w:rPr>
              <w:t>4</w:t>
            </w:r>
          </w:p>
        </w:tc>
        <w:tc>
          <w:tcPr>
            <w:tcW w:w="3330" w:type="dxa"/>
            <w:vAlign w:val="center"/>
          </w:tcPr>
          <w:p w14:paraId="06C46376" w14:textId="56B7B77A" w:rsidR="000D0853" w:rsidRPr="00CB365D" w:rsidRDefault="00BB636D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/>
                <w:color w:val="000000" w:themeColor="text1"/>
                <w:sz w:val="20"/>
                <w:szCs w:val="20"/>
                <w:lang w:val="en-US" w:bidi="fa-IR"/>
              </w:rPr>
              <w:t>Granulocytes</w:t>
            </w:r>
          </w:p>
        </w:tc>
        <w:tc>
          <w:tcPr>
            <w:tcW w:w="5129" w:type="dxa"/>
            <w:vAlign w:val="center"/>
          </w:tcPr>
          <w:p w14:paraId="772BC64F" w14:textId="0BA0A544" w:rsidR="000D0853" w:rsidRPr="00CB365D" w:rsidRDefault="00F0180D" w:rsidP="00F0180D">
            <w:pPr>
              <w:bidi/>
              <w:spacing w:line="240" w:lineRule="auto"/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  <w:t>0.02437</w:t>
            </w:r>
            <w:r w:rsidRPr="00CB365D">
              <w:rPr>
                <w:rFonts w:asciiTheme="minorBidi" w:hAnsiTheme="minorBidi" w:cs="B Lotus"/>
                <w:color w:val="000000" w:themeColor="text1"/>
                <w:sz w:val="20"/>
                <w:szCs w:val="20"/>
                <w:lang w:val="en-US" w:bidi="fa-IR"/>
              </w:rPr>
              <w:t xml:space="preserve">- </w:t>
            </w:r>
          </w:p>
        </w:tc>
      </w:tr>
      <w:tr w:rsidR="000D0853" w14:paraId="47E10C1B" w14:textId="6563B012" w:rsidTr="00BB636D">
        <w:tc>
          <w:tcPr>
            <w:tcW w:w="557" w:type="dxa"/>
            <w:vAlign w:val="center"/>
          </w:tcPr>
          <w:p w14:paraId="204C09EA" w14:textId="3654ECC3" w:rsidR="000D0853" w:rsidRPr="00CB365D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 w:hint="cs"/>
                <w:color w:val="000000" w:themeColor="text1"/>
                <w:sz w:val="20"/>
                <w:szCs w:val="20"/>
                <w:rtl/>
                <w:lang w:val="en-US" w:bidi="fa-IR"/>
              </w:rPr>
              <w:t>5</w:t>
            </w:r>
          </w:p>
        </w:tc>
        <w:tc>
          <w:tcPr>
            <w:tcW w:w="3330" w:type="dxa"/>
            <w:vAlign w:val="center"/>
          </w:tcPr>
          <w:p w14:paraId="20250943" w14:textId="77B9580A" w:rsidR="000D0853" w:rsidRPr="00CB365D" w:rsidRDefault="00BB636D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/>
                <w:color w:val="000000" w:themeColor="text1"/>
                <w:sz w:val="20"/>
                <w:szCs w:val="20"/>
                <w:lang w:val="en-US" w:bidi="fa-IR"/>
              </w:rPr>
              <w:t>T Cells</w:t>
            </w:r>
          </w:p>
        </w:tc>
        <w:tc>
          <w:tcPr>
            <w:tcW w:w="5129" w:type="dxa"/>
            <w:vAlign w:val="center"/>
          </w:tcPr>
          <w:p w14:paraId="3C66879E" w14:textId="11418930" w:rsidR="000D0853" w:rsidRPr="00CB365D" w:rsidRDefault="00F0180D" w:rsidP="00977737">
            <w:pPr>
              <w:keepNext/>
              <w:bidi/>
              <w:spacing w:line="240" w:lineRule="auto"/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  <w:t>0.06474</w:t>
            </w:r>
            <w:r w:rsidRPr="00CB365D">
              <w:rPr>
                <w:rFonts w:asciiTheme="minorBidi" w:hAnsiTheme="minorBidi" w:cs="B Lotus"/>
                <w:color w:val="000000" w:themeColor="text1"/>
                <w:sz w:val="20"/>
                <w:szCs w:val="20"/>
                <w:lang w:val="en-US" w:bidi="fa-IR"/>
              </w:rPr>
              <w:t xml:space="preserve">- </w:t>
            </w:r>
          </w:p>
        </w:tc>
      </w:tr>
    </w:tbl>
    <w:p w14:paraId="49DA5904" w14:textId="09D5573F" w:rsidR="00064726" w:rsidRPr="00977737" w:rsidRDefault="00977737" w:rsidP="00977737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</w:pPr>
      <w:r w:rsidRPr="00977737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337FF0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1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- </w:t>
      </w:r>
      <w:r w:rsidR="000A55AE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مرتب‌سازی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م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زان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همبستگ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هرکدام از سلول</w:t>
      </w:r>
      <w:r w:rsidR="00531E12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 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با 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lang w:bidi="fa-IR"/>
        </w:rPr>
        <w:t>AML Patient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. م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زان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همبستگ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ب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ن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-1 تا 1</w:t>
      </w:r>
      <w:r w:rsidR="000A55AE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می‌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باشد و هرچه به 1 نزد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ک</w:t>
      </w:r>
      <w:r w:rsidR="000C4034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‌تر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باشد نشان دهنده همبستگ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ب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شتر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است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.</w:t>
      </w:r>
    </w:p>
    <w:p w14:paraId="03013024" w14:textId="50019397" w:rsidR="00064726" w:rsidRDefault="00977737" w:rsidP="0002062F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32"/>
          <w:szCs w:val="32"/>
          <w:rtl/>
          <w:lang w:val="en-US" w:bidi="fa-IR"/>
        </w:rPr>
        <w:tab/>
      </w:r>
      <w:r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منظور بررسی میزان تمایز بیان ژ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بتدا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یست داد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مشخص کنیم که از کدام گروه هستند و سپس یک مدل خطی به آ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فیت کنیم. این مدل خطی با استفاده از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پکیج </w:t>
      </w:r>
      <w:proofErr w:type="spellStart"/>
      <w:r w:rsidR="00674014" w:rsidRPr="00674014">
        <w:rPr>
          <w:rFonts w:cs="B Lotus"/>
          <w:color w:val="000000" w:themeColor="text1"/>
          <w:sz w:val="28"/>
          <w:szCs w:val="28"/>
          <w:lang w:val="en-US" w:bidi="fa-IR"/>
        </w:rPr>
        <w:t>limma</w:t>
      </w:r>
      <w:proofErr w:type="spellEnd"/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 و بسیاری از تفاوت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ین نمون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مشخص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ند. پس از آن باید مشخص شود که تصمیم بر این است که تفاوت میان کدام گرو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ه دست آید و در نهایت یک مدل بیز 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</w:t>
      </w:r>
      <w:r w:rsidR="004451FD">
        <w:rPr>
          <w:rFonts w:cs="B Lotus"/>
          <w:color w:val="000000" w:themeColor="text1"/>
          <w:sz w:val="28"/>
          <w:szCs w:val="28"/>
          <w:lang w:val="en-US" w:bidi="fa-IR"/>
        </w:rPr>
        <w:t>prior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رابر با 0.01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آن نسبت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هد.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lastRenderedPageBreak/>
        <w:t>براساس خروجی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ین مدل، جدول میزان تمایز بیان ژ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راساس آماره </w:t>
      </w:r>
      <w:r w:rsidR="00674014" w:rsidRPr="00674014">
        <w:rPr>
          <w:rFonts w:cs="B Lotus"/>
          <w:color w:val="000000" w:themeColor="text1"/>
          <w:sz w:val="28"/>
          <w:szCs w:val="28"/>
          <w:lang w:val="en-US" w:bidi="fa-IR"/>
        </w:rPr>
        <w:t>B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مبتنی بر مد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فیت شده از طریق پکیج </w:t>
      </w:r>
      <w:proofErr w:type="spellStart"/>
      <w:r w:rsidR="00674014" w:rsidRPr="00674014">
        <w:rPr>
          <w:rFonts w:cs="B Lotus"/>
          <w:color w:val="000000" w:themeColor="text1"/>
          <w:sz w:val="28"/>
          <w:szCs w:val="28"/>
          <w:lang w:val="en-US" w:bidi="fa-IR"/>
        </w:rPr>
        <w:t>limma</w:t>
      </w:r>
      <w:proofErr w:type="spellEnd"/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دست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آید 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رتب‌سازی می‌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ند. همچنین برای بررسی عدم اتفاق افتادن خطا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نوع اول و دوم، از روش بنجامینی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چبرگ</w:t>
      </w:r>
      <w:r w:rsidR="00674014" w:rsidRPr="00674014">
        <w:rPr>
          <w:rStyle w:val="FootnoteReference"/>
          <w:rFonts w:cs="B Lotus"/>
          <w:color w:val="000000" w:themeColor="text1"/>
          <w:sz w:val="28"/>
          <w:szCs w:val="28"/>
          <w:rtl/>
          <w:lang w:val="en-US" w:bidi="fa-IR"/>
        </w:rPr>
        <w:footnoteReference w:id="5"/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ستفاده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.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جدول خروجی با توجه به داد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ولی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ه وجود دارد شامل ستو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تعددی است که انواع کد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ژن و توضیحات آن را شامل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. به منظور ساده سازی جدول، صرفا بعضی از این پارامتر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نگهداری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 تا جدول ساده شود و سپس آ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 یک فایل ذخیره سازی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ند.</w:t>
      </w:r>
    </w:p>
    <w:p w14:paraId="0781CE1A" w14:textId="3A574109" w:rsidR="00FE727C" w:rsidRDefault="00FE727C" w:rsidP="00FE727C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پس از این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یست ژ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که در نمونه اولیه نسبت به نمونه دوم بیان بالایی داشته و همچنین به صورت عکس در نمونه دوم نسبت به نمونه اول بیان بالایی 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اشت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ا به دست آورد. برای این منظور با توجه به حد تفاوت </w:t>
      </w:r>
      <w:r w:rsidR="00035E8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عنی‌دا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0.05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برا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dj.P.Va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نظر گرفته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، علاوه بر این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یست محدودیت دیگری رو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logFC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گذاشته شود تا این تفاوت را پوشش دهد یعنی بالاتر بودن بیان ویا پایی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ودن بیان در نقطه مقابل، که برای این حد نیز عدد 1 و در نقطه مقابل عدد -1 در نظر گرفته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قدار </w:t>
      </w:r>
      <w:r w:rsidR="004451FD">
        <w:rPr>
          <w:rFonts w:cs="B Lotus"/>
          <w:color w:val="000000" w:themeColor="text1"/>
          <w:sz w:val="28"/>
          <w:szCs w:val="28"/>
          <w:lang w:val="en-US" w:bidi="fa-IR"/>
        </w:rPr>
        <w:t>logFC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سبت لگاریتمی سرطانی به سالم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 که در صورتی که بیشتر از 1 باشد به این معنی است که بیان آن ژن در نمونه سرطانی بیشتر بوده است و در نقطه مقابل در صورتی که کم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ز -1 باشد به این معنی است که در نمونه سرطانی بیان کم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 داشته است و ب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یب هر کدام از این موارد در دسته افزایش و کاهش بیان قرار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یرند.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صورت کلی برای ژ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که در نمون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یان بیشتری دارند اصطلاح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up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ا به کار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ریم و برای ژ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که 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اهش بیان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ارند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down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ا به کار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ریم. این دو گونه ژن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، عام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صلی ایجاد بیماری خواهند بود که در قسمت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عد مورد بررسی قرار خواهند گرفت.</w:t>
      </w:r>
    </w:p>
    <w:p w14:paraId="3D3CD4B8" w14:textId="00D70639" w:rsidR="00FE727C" w:rsidRDefault="00FE727C" w:rsidP="00FE727C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توجه به جدول1، با سه مدل مختلف عملیات بالا انجام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تا خروجی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ختلف را مقایسه کنیم. ابتدا بین کلیه مد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test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یعن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تمامی مد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سالم بررسی صورت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رفت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ژ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ه بیان بالا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یا پایینی داشت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دست آمده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 سپس ب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تیب بین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Pr="00F0180D"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سپس بین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Pr="00F0180D">
        <w:rPr>
          <w:rFonts w:cs="B Lotus"/>
          <w:color w:val="000000" w:themeColor="text1"/>
          <w:sz w:val="28"/>
          <w:szCs w:val="28"/>
          <w:lang w:val="en-US" w:bidi="fa-IR"/>
        </w:rPr>
        <w:t>CD34+HSPC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قایسه صورت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رفته‌است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در هر دسته ژ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ارای افزایش بیان و کاهش بیان مشخص شد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 w:rsidR="009D75B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4CB6A8E9" w14:textId="3FAF655F" w:rsidR="007269D8" w:rsidRDefault="00DD4797" w:rsidP="007269D8">
      <w:pPr>
        <w:bidi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w:lastRenderedPageBreak/>
        <mc:AlternateContent>
          <mc:Choice Requires="wps">
            <w:drawing>
              <wp:anchor distT="0" distB="0" distL="114300" distR="114300" simplePos="0" relativeHeight="251720704" behindDoc="1" locked="0" layoutInCell="1" allowOverlap="1" wp14:anchorId="6BB40B1F" wp14:editId="0063E77D">
                <wp:simplePos x="0" y="0"/>
                <wp:positionH relativeFrom="column">
                  <wp:posOffset>20955</wp:posOffset>
                </wp:positionH>
                <wp:positionV relativeFrom="paragraph">
                  <wp:posOffset>355600</wp:posOffset>
                </wp:positionV>
                <wp:extent cx="5801360" cy="5791200"/>
                <wp:effectExtent l="0" t="0" r="8890" b="0"/>
                <wp:wrapSquare wrapText="bothSides"/>
                <wp:docPr id="53" name="Rectangle: Rounded Corners 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5791200"/>
                        </a:xfrm>
                        <a:prstGeom prst="roundRect">
                          <a:avLst>
                            <a:gd name="adj" fmla="val 1617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CCE5555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### based on all test-normal #####</w:t>
                            </w:r>
                          </w:p>
                          <w:p w14:paraId="42AC9BFC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design &lt;-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model.matrix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~group + 0, gset)</w:t>
                            </w:r>
                          </w:p>
                          <w:p w14:paraId="72E8E0FE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names(design) &lt;- levels(gs)</w:t>
                            </w:r>
                          </w:p>
                          <w:p w14:paraId="6B0C774B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 fitting linear model to data</w:t>
                            </w:r>
                          </w:p>
                          <w:p w14:paraId="58495E5F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fit &lt;-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lmFit(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et, design)</w:t>
                            </w:r>
                          </w:p>
                          <w:p w14:paraId="11B65288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nt.matrix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makeContrasts(test-normal, levels=design)</w:t>
                            </w:r>
                          </w:p>
                          <w:p w14:paraId="1A88F417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fit2 &lt;-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ntrasts.fit(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, cont.matrix)</w:t>
                            </w:r>
                          </w:p>
                          <w:p w14:paraId="1308D12D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fit2 &lt;-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Bayes(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2, 0.01)</w:t>
                            </w:r>
                          </w:p>
                          <w:p w14:paraId="544D7560" w14:textId="69B72E0C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 adjust by: fa</w:t>
                            </w:r>
                            <w:r w:rsidR="008B0C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lse</w:t>
                            </w: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-discovery-rate or Benjamini-</w:t>
                            </w:r>
                            <w:r w:rsidR="004437A7"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Hochberg</w:t>
                            </w:r>
                          </w:p>
                          <w:p w14:paraId="3A9CCF66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 sort by adj.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.Val</w:t>
                            </w:r>
                            <w:proofErr w:type="gramEnd"/>
                          </w:p>
                          <w:p w14:paraId="2CCD48A2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tT &lt;-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topTable(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2, adjust="</w:t>
                            </w:r>
                            <w:proofErr w:type="spell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dr</w:t>
                            </w:r>
                            <w:proofErr w:type="spell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", sort.by="B", number=Inf)</w:t>
                            </w:r>
                          </w:p>
                          <w:p w14:paraId="1EDEE59A" w14:textId="77777777" w:rsidR="007720DF" w:rsidRPr="007720DF" w:rsidRDefault="007720DF" w:rsidP="007720DF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tT &lt;-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ubset(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tT, select=c("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ene.symbol","Gene.ID","adj.P.Val","logFC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", "B"))</w:t>
                            </w:r>
                          </w:p>
                          <w:p w14:paraId="44410922" w14:textId="6EECE249" w:rsidR="00230E3B" w:rsidRDefault="007720DF" w:rsidP="007720DF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rtl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write.table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tT, "result/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a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/dea_test-normal_B.txt", row.names=F, 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ep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="\t", quote=F)</w:t>
                            </w:r>
                          </w:p>
                          <w:p w14:paraId="3468B7D1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### Top Gene Expression mining </w:t>
                            </w:r>
                          </w:p>
                          <w:p w14:paraId="30608CB1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up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subset(tT, logFC &gt; 1 &amp; adj.P.Val &lt; 0.05)</w:t>
                            </w:r>
                          </w:p>
                          <w:p w14:paraId="03022BE2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up.genes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unique(as.character(strsplit2(unique(aml.up$Gene.symbol), "///")))</w:t>
                            </w:r>
                          </w:p>
                          <w:p w14:paraId="055A3ED1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write.table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aml.up.genes, "result/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a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/dea_test-normal_Up.txt", </w:t>
                            </w:r>
                          </w:p>
                          <w:p w14:paraId="722896DD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quote=F,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row.names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=F, col.names=F)</w:t>
                            </w:r>
                          </w:p>
                          <w:p w14:paraId="1A30A34D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down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subset(tT, logFC &lt; -1 &amp; adj.P.Val &lt; 0.05)</w:t>
                            </w:r>
                          </w:p>
                          <w:p w14:paraId="56F57173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down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.genes &lt;- unique(as.character(strsplit2(unique(aml.down$Gene.symbol), "///")))</w:t>
                            </w:r>
                          </w:p>
                          <w:p w14:paraId="210E36A0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write.table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aml.down.genes, "result/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a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/dea_test-normal_Down.txt", </w:t>
                            </w:r>
                          </w:p>
                          <w:p w14:paraId="3952568A" w14:textId="77777777" w:rsidR="001675BD" w:rsidRPr="0027397C" w:rsidRDefault="001675BD" w:rsidP="001675BD">
                            <w:pPr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quote=F,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row.names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=F, col.names=F)</w:t>
                            </w:r>
                          </w:p>
                          <w:p w14:paraId="10B20E66" w14:textId="77777777" w:rsidR="001675BD" w:rsidRPr="00230E3B" w:rsidRDefault="001675BD" w:rsidP="007720DF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6BB40B1F" id="Rectangle: Rounded Corners 53" o:spid="_x0000_s1077" style="position:absolute;left:0;text-align:left;margin-left:1.65pt;margin-top:28pt;width:456.8pt;height:456pt;z-index:-251595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59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" fillcolor="#f2f2f2 [3052]" stroked="f" strokeweight="1pt">
                <v:stroke joinstyle="miter"/>
                <v:textbox>
                  <w:txbxContent>
                    <w:p w14:paraId="6CCE5555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### based on all test-normal #####</w:t>
                      </w:r>
                    </w:p>
                    <w:p w14:paraId="42AC9BFC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design &lt;-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model.matrix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~group + 0, gset)</w:t>
                      </w:r>
                    </w:p>
                    <w:p w14:paraId="72E8E0FE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names(design) &lt;- levels(gs)</w:t>
                      </w:r>
                    </w:p>
                    <w:p w14:paraId="6B0C774B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 fitting linear model to data</w:t>
                      </w:r>
                    </w:p>
                    <w:p w14:paraId="58495E5F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fit &lt;-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lmFit(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et, design)</w:t>
                      </w:r>
                    </w:p>
                    <w:p w14:paraId="11B65288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nt.matrix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makeContrasts(test-normal, levels=design)</w:t>
                      </w:r>
                    </w:p>
                    <w:p w14:paraId="1A88F417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fit2 &lt;-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ntrasts.fit(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, cont.matrix)</w:t>
                      </w:r>
                    </w:p>
                    <w:p w14:paraId="1308D12D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fit2 &lt;-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Bayes(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2, 0.01)</w:t>
                      </w:r>
                    </w:p>
                    <w:p w14:paraId="544D7560" w14:textId="69B72E0C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 adjust by: fa</w:t>
                      </w:r>
                      <w:r w:rsidR="008B0C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lse</w:t>
                      </w: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-discovery-rate or Benjamini-</w:t>
                      </w:r>
                      <w:r w:rsidR="004437A7"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Hochberg</w:t>
                      </w:r>
                    </w:p>
                    <w:p w14:paraId="3A9CCF66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 sort by adj.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.Val</w:t>
                      </w:r>
                      <w:proofErr w:type="gramEnd"/>
                    </w:p>
                    <w:p w14:paraId="2CCD48A2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tT &lt;-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topTable(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2, adjust="</w:t>
                      </w:r>
                      <w:proofErr w:type="spell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dr</w:t>
                      </w:r>
                      <w:proofErr w:type="spell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", sort.by="B", number=Inf)</w:t>
                      </w:r>
                    </w:p>
                    <w:p w14:paraId="1EDEE59A" w14:textId="77777777" w:rsidR="007720DF" w:rsidRPr="007720DF" w:rsidRDefault="007720DF" w:rsidP="007720DF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tT &lt;-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ubset(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tT, select=c("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ene.symbol","Gene.ID","adj.P.Val","logFC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", "B"))</w:t>
                      </w:r>
                    </w:p>
                    <w:p w14:paraId="44410922" w14:textId="6EECE249" w:rsidR="00230E3B" w:rsidRDefault="007720DF" w:rsidP="007720DF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rtl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write.table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tT, "result/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a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/dea_test-normal_B.txt", row.names=F, 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ep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="\t", quote=F)</w:t>
                      </w:r>
                    </w:p>
                    <w:p w14:paraId="3468B7D1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### Top Gene Expression mining </w:t>
                      </w:r>
                    </w:p>
                    <w:p w14:paraId="30608CB1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up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subset(tT, logFC &gt; 1 &amp; adj.P.Val &lt; 0.05)</w:t>
                      </w:r>
                    </w:p>
                    <w:p w14:paraId="03022BE2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up.genes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unique(as.character(strsplit2(unique(aml.up$Gene.symbol), "///")))</w:t>
                      </w:r>
                    </w:p>
                    <w:p w14:paraId="055A3ED1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write.table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aml.up.genes, "result/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a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/dea_test-normal_Up.txt", </w:t>
                      </w:r>
                    </w:p>
                    <w:p w14:paraId="722896DD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quote=F,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row.names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=F, col.names=F)</w:t>
                      </w:r>
                    </w:p>
                    <w:p w14:paraId="1A30A34D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down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subset(tT, logFC &lt; -1 &amp; adj.P.Val &lt; 0.05)</w:t>
                      </w:r>
                    </w:p>
                    <w:p w14:paraId="56F57173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down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.genes &lt;- unique(as.character(strsplit2(unique(aml.down$Gene.symbol), "///")))</w:t>
                      </w:r>
                    </w:p>
                    <w:p w14:paraId="210E36A0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write.table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aml.down.genes, "result/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a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/dea_test-normal_Down.txt", </w:t>
                      </w:r>
                    </w:p>
                    <w:p w14:paraId="3952568A" w14:textId="77777777" w:rsidR="001675BD" w:rsidRPr="0027397C" w:rsidRDefault="001675BD" w:rsidP="001675BD">
                      <w:pPr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quote=F,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row.names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=F, col.names=F)</w:t>
                      </w:r>
                    </w:p>
                    <w:p w14:paraId="10B20E66" w14:textId="77777777" w:rsidR="001675BD" w:rsidRPr="00230E3B" w:rsidRDefault="001675BD" w:rsidP="007720DF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</w:p>
                  </w:txbxContent>
                </v:textbox>
                <w10:wrap type="square"/>
              </v:roundrect>
            </w:pict>
          </mc:Fallback>
        </mc:AlternateContent>
      </w:r>
      <w:r w:rsidR="007269D8"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رای مقایسه کلی بین سلو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یمار و سالم:</w:t>
      </w:r>
    </w:p>
    <w:p w14:paraId="51FBC6A5" w14:textId="60F71751" w:rsidR="00F5673C" w:rsidRDefault="00F5673C" w:rsidP="00F5673C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36CBB947" w14:textId="02466B27" w:rsidR="007269D8" w:rsidRDefault="00F5673C" w:rsidP="00F5673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43232" behindDoc="1" locked="0" layoutInCell="1" allowOverlap="1" wp14:anchorId="474EB43A" wp14:editId="13B4505F">
                <wp:simplePos x="0" y="0"/>
                <wp:positionH relativeFrom="column">
                  <wp:posOffset>-12700</wp:posOffset>
                </wp:positionH>
                <wp:positionV relativeFrom="paragraph">
                  <wp:posOffset>724535</wp:posOffset>
                </wp:positionV>
                <wp:extent cx="5801360" cy="1468755"/>
                <wp:effectExtent l="0" t="0" r="8890" b="0"/>
                <wp:wrapSquare wrapText="bothSides"/>
                <wp:docPr id="64" name="Rectangle: Rounded Corners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1468755"/>
                        </a:xfrm>
                        <a:prstGeom prst="roundRect">
                          <a:avLst>
                            <a:gd name="adj" fmla="val 6438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4386113" w14:textId="77777777" w:rsidR="00F5673C" w:rsidRPr="007269D8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### based on top correlated cells #####</w:t>
                            </w:r>
                          </w:p>
                          <w:p w14:paraId="41F0EC38" w14:textId="77777777" w:rsidR="00F5673C" w:rsidRPr="007269D8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design &lt;-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model.matrix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~source_name_ch1 + 0, gset)</w:t>
                            </w:r>
                          </w:p>
                          <w:p w14:paraId="52A303C6" w14:textId="77777777" w:rsidR="00F5673C" w:rsidRPr="007269D8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spell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fl</w:t>
                            </w:r>
                            <w:proofErr w:type="spell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factor(sname.gs)</w:t>
                            </w:r>
                          </w:p>
                          <w:p w14:paraId="2835B2DC" w14:textId="64A10215" w:rsidR="00F5673C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rtl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names(design) &lt;- levels(</w:t>
                            </w:r>
                            <w:proofErr w:type="spell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fl</w:t>
                            </w:r>
                            <w:proofErr w:type="spell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)</w:t>
                            </w:r>
                          </w:p>
                          <w:p w14:paraId="33C047D0" w14:textId="77777777" w:rsidR="00F5673C" w:rsidRPr="007269D8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 fitting linear model to data</w:t>
                            </w:r>
                          </w:p>
                          <w:p w14:paraId="09B04475" w14:textId="42F32758" w:rsidR="00F5673C" w:rsidRPr="007269D8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fit &lt;-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lmFit(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et, design)</w:t>
                            </w:r>
                          </w:p>
                          <w:p w14:paraId="0FD9DB57" w14:textId="77777777" w:rsidR="00F5673C" w:rsidRPr="00237385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474EB43A" id="Rectangle: Rounded Corners 64" o:spid="_x0000_s1078" style="position:absolute;left:0;text-align:left;margin-left:-1pt;margin-top:57.05pt;width:456.8pt;height:115.65pt;z-index:-251573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4220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" fillcolor="#f2f2f2 [3052]" stroked="f" strokeweight="1pt">
                <v:stroke joinstyle="miter"/>
                <v:textbox>
                  <w:txbxContent>
                    <w:p w14:paraId="44386113" w14:textId="77777777" w:rsidR="00F5673C" w:rsidRPr="007269D8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### based on top correlated cells #####</w:t>
                      </w:r>
                    </w:p>
                    <w:p w14:paraId="41F0EC38" w14:textId="77777777" w:rsidR="00F5673C" w:rsidRPr="007269D8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design &lt;-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model.matrix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~source_name_ch1 + 0, gset)</w:t>
                      </w:r>
                    </w:p>
                    <w:p w14:paraId="52A303C6" w14:textId="77777777" w:rsidR="00F5673C" w:rsidRPr="007269D8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spell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fl</w:t>
                      </w:r>
                      <w:proofErr w:type="spell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factor(sname.gs)</w:t>
                      </w:r>
                    </w:p>
                    <w:p w14:paraId="2835B2DC" w14:textId="64A10215" w:rsidR="00F5673C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rtl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names(design) &lt;- levels(</w:t>
                      </w:r>
                      <w:proofErr w:type="spell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fl</w:t>
                      </w:r>
                      <w:proofErr w:type="spell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)</w:t>
                      </w:r>
                    </w:p>
                    <w:p w14:paraId="33C047D0" w14:textId="77777777" w:rsidR="00F5673C" w:rsidRPr="007269D8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 fitting linear model to data</w:t>
                      </w:r>
                    </w:p>
                    <w:p w14:paraId="09B04475" w14:textId="42F32758" w:rsidR="00F5673C" w:rsidRPr="007269D8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fit &lt;-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lmFit(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et, design)</w:t>
                      </w:r>
                    </w:p>
                    <w:p w14:paraId="0FD9DB57" w14:textId="77777777" w:rsidR="00F5673C" w:rsidRPr="00237385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</w:p>
                  </w:txbxContent>
                </v:textbox>
                <w10:wrap type="square"/>
              </v:roundrect>
            </w:pict>
          </mc:Fallback>
        </mc:AlternateConten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رای مقایسه بین نمون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یمار و به صورت مجزا با هر نوع سلول، که برای دو نوع </w:t>
      </w:r>
      <w:r w:rsidR="007269D8" w:rsidRPr="00F0180D"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7269D8" w:rsidRPr="00F0180D">
        <w:rPr>
          <w:rFonts w:cs="B Lotus"/>
          <w:color w:val="000000" w:themeColor="text1"/>
          <w:sz w:val="28"/>
          <w:szCs w:val="28"/>
          <w:lang w:val="en-US" w:bidi="fa-IR"/>
        </w:rPr>
        <w:t>CD34+HSPC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میزان همبستگی بیشتری با نمون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یمار داشتند، صورت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رفته‌است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:</w:t>
      </w:r>
    </w:p>
    <w:p w14:paraId="2C44A588" w14:textId="6759AB57" w:rsidR="00064726" w:rsidRDefault="00F5673C" w:rsidP="004437A7">
      <w:pPr>
        <w:bidi/>
        <w:ind w:firstLine="720"/>
        <w:jc w:val="both"/>
        <w:rPr>
          <w:rFonts w:cs="B Lotus"/>
          <w:color w:val="000000" w:themeColor="text1"/>
          <w:sz w:val="32"/>
          <w:szCs w:val="32"/>
          <w:rtl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w:lastRenderedPageBreak/>
        <mc:AlternateContent>
          <mc:Choice Requires="wps">
            <w:drawing>
              <wp:anchor distT="0" distB="0" distL="114300" distR="114300" simplePos="0" relativeHeight="251722752" behindDoc="1" locked="0" layoutInCell="1" allowOverlap="1" wp14:anchorId="3DF782EE" wp14:editId="077C1B91">
                <wp:simplePos x="0" y="0"/>
                <wp:positionH relativeFrom="column">
                  <wp:posOffset>-161290</wp:posOffset>
                </wp:positionH>
                <wp:positionV relativeFrom="paragraph">
                  <wp:posOffset>0</wp:posOffset>
                </wp:positionV>
                <wp:extent cx="5801360" cy="8542655"/>
                <wp:effectExtent l="0" t="0" r="8890" b="0"/>
                <wp:wrapSquare wrapText="bothSides"/>
                <wp:docPr id="54" name="Rectangle: Rounded Corners 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8542655"/>
                        </a:xfrm>
                        <a:prstGeom prst="roundRect">
                          <a:avLst>
                            <a:gd name="adj" fmla="val 1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95E6F53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#### AMLPatient-Monocytes ######</w:t>
                            </w:r>
                          </w:p>
                          <w:p w14:paraId="46E1AAA1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nt.matrix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makeContrasts(AMLPatient-Monocytes, levels=design)</w:t>
                            </w:r>
                          </w:p>
                          <w:p w14:paraId="5A5BB668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fit2 &lt;-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ntrasts.fit(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, cont.matrix)</w:t>
                            </w:r>
                          </w:p>
                          <w:p w14:paraId="0B719E68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fit2 &lt;-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Bayes(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2, 0.01)</w:t>
                            </w:r>
                          </w:p>
                          <w:p w14:paraId="20D6C177" w14:textId="00244C8A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## adjust by: </w:t>
                            </w:r>
                            <w:r w:rsidR="008B0CC9"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a</w:t>
                            </w:r>
                            <w:r w:rsidR="008B0C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lse</w:t>
                            </w: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-discovery-rate or Benjamini-</w:t>
                            </w:r>
                            <w:r w:rsidR="00812F48"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Hochberg</w:t>
                            </w:r>
                          </w:p>
                          <w:p w14:paraId="69C8C938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 sort by adj.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.Val</w:t>
                            </w:r>
                            <w:proofErr w:type="gramEnd"/>
                          </w:p>
                          <w:p w14:paraId="56DC6520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tT &lt;-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topTable(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2, adjust="</w:t>
                            </w:r>
                            <w:proofErr w:type="spell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dr</w:t>
                            </w:r>
                            <w:proofErr w:type="spell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", sort.by="B", number=Inf)</w:t>
                            </w:r>
                          </w:p>
                          <w:p w14:paraId="60205929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tT &lt;-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ubset(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tT, select=c("Gene.symbol", "Gene.ID","adj.P.Val","logFC", "B"))</w:t>
                            </w:r>
                          </w:p>
                          <w:p w14:paraId="5409603F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write.table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tT, "result/</w:t>
                            </w:r>
                            <w:proofErr w:type="spell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a</w:t>
                            </w:r>
                            <w:proofErr w:type="spell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/dea_AMLPatient-Monocytes_B.txt", </w:t>
                            </w:r>
                          </w:p>
                          <w:p w14:paraId="06BE2F60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row.names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=F, </w:t>
                            </w:r>
                            <w:proofErr w:type="spell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ep</w:t>
                            </w:r>
                            <w:proofErr w:type="spell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="\t", quote=F)</w:t>
                            </w:r>
                          </w:p>
                          <w:p w14:paraId="492C2B39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### Top Gene Expression mining </w:t>
                            </w:r>
                          </w:p>
                          <w:p w14:paraId="3E831022" w14:textId="1B26EF6C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up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subset(tT, logFC &gt; 1 &amp; adj.P.Val </w:t>
                            </w:r>
                            <w:r w:rsidR="00BC725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&lt;</w:t>
                            </w: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0.05)</w:t>
                            </w:r>
                          </w:p>
                          <w:p w14:paraId="6287736E" w14:textId="77777777" w:rsidR="00E43E32" w:rsidRPr="007720DF" w:rsidRDefault="00E43E32" w:rsidP="00E43E32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up.genes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unique(as.character(strsplit2(unique(aml.up$Gene.symbol), "///")))</w:t>
                            </w:r>
                          </w:p>
                          <w:p w14:paraId="016438AD" w14:textId="77777777" w:rsidR="00E43E32" w:rsidRPr="007720DF" w:rsidRDefault="00E43E32" w:rsidP="00E43E32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write.table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aml.up.genes, "result/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a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/dea_AMLPatient-Monocytes_Up.txt", </w:t>
                            </w:r>
                          </w:p>
                          <w:p w14:paraId="7CDF0608" w14:textId="77777777" w:rsidR="00E43E32" w:rsidRPr="007720DF" w:rsidRDefault="00E43E32" w:rsidP="00E43E32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quote=F,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row.names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=F, col.names=F)</w:t>
                            </w:r>
                          </w:p>
                          <w:p w14:paraId="575C5D3F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down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subset(tT, logFC &lt; -1 &amp; adj.P.Val &lt; 0.05)</w:t>
                            </w:r>
                          </w:p>
                          <w:p w14:paraId="0D722BC8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down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.genes &lt;- unique(as.character(strsplit2(unique(aml.down$Gene.symbol), "///")))</w:t>
                            </w:r>
                          </w:p>
                          <w:p w14:paraId="70064EBA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write.table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aml.down.genes, "result/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a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/dea_AMLPatient-Monocytes_Down.txt", </w:t>
                            </w:r>
                          </w:p>
                          <w:p w14:paraId="3D0722D1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quote=F,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row.names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=F, col.names=F)</w:t>
                            </w:r>
                          </w:p>
                          <w:p w14:paraId="55CF7F78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#### AMLPatient-CD34+HSPC ######</w:t>
                            </w:r>
                          </w:p>
                          <w:p w14:paraId="145A0CBE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nt.matrix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makeContrasts(AMLPatient-CD34pHSPC, levels=design)</w:t>
                            </w:r>
                          </w:p>
                          <w:p w14:paraId="5DA788F2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fit2 &lt;-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ntrasts.fit(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, cont.matrix)</w:t>
                            </w:r>
                          </w:p>
                          <w:p w14:paraId="7F3DA764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fit2 &lt;-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Bayes(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2, 0.01)</w:t>
                            </w:r>
                          </w:p>
                          <w:p w14:paraId="7B4BB4B7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 adjust by: false-discovery-rate or Benjamini-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hochberg</w:t>
                            </w:r>
                            <w:proofErr w:type="spellEnd"/>
                          </w:p>
                          <w:p w14:paraId="2260C765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 sort by adj.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.Val</w:t>
                            </w:r>
                            <w:proofErr w:type="gramEnd"/>
                          </w:p>
                          <w:p w14:paraId="75CE2B5B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tT &lt;-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topTable(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2, adjust="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dr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", sort.by="B", number=Inf)</w:t>
                            </w:r>
                          </w:p>
                          <w:p w14:paraId="01622EB5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tT &lt;-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ubset(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tT, select=c("Gene.symbol", "Gene.ID","adj.P.Val","logFC", "B"))</w:t>
                            </w:r>
                          </w:p>
                          <w:p w14:paraId="2EA697EB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write.table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tT, "result/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a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/dea_AMLPatient-CD34pHSPC_B.txt", </w:t>
                            </w:r>
                          </w:p>
                          <w:p w14:paraId="481ED4C2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row.names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=F, 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ep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="\t", quote=F)</w:t>
                            </w:r>
                          </w:p>
                          <w:p w14:paraId="61D4F945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### Top Gene Expression mining </w:t>
                            </w:r>
                          </w:p>
                          <w:p w14:paraId="426BA5AE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up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subset(tT, logFC &gt; 1 &amp; adj.P.Val &lt; 0.05)</w:t>
                            </w:r>
                          </w:p>
                          <w:p w14:paraId="55CBB39B" w14:textId="58901898" w:rsidR="005B38BB" w:rsidRPr="00F5673C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up.genes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unique(as.character(strsplit2(unique(aml.up$Gene.symbol), "///"))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3DF782EE" id="Rectangle: Rounded Corners 54" o:spid="_x0000_s1079" style="position:absolute;left:0;text-align:left;margin-left:-12.7pt;margin-top:0;width:456.8pt;height:672.65pt;z-index:-251593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807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" fillcolor="#f2f2f2 [3052]" stroked="f" strokeweight="1pt">
                <v:stroke joinstyle="miter"/>
                <v:textbox>
                  <w:txbxContent>
                    <w:p w14:paraId="495E6F53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#### AMLPatient-Monocytes ######</w:t>
                      </w:r>
                    </w:p>
                    <w:p w14:paraId="46E1AAA1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nt.matrix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makeContrasts(AMLPatient-Monocytes, levels=design)</w:t>
                      </w:r>
                    </w:p>
                    <w:p w14:paraId="5A5BB668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fit2 &lt;-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ntrasts.fit(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, cont.matrix)</w:t>
                      </w:r>
                    </w:p>
                    <w:p w14:paraId="0B719E68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fit2 &lt;-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Bayes(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2, 0.01)</w:t>
                      </w:r>
                    </w:p>
                    <w:p w14:paraId="20D6C177" w14:textId="00244C8A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## adjust by: </w:t>
                      </w:r>
                      <w:r w:rsidR="008B0CC9"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a</w:t>
                      </w:r>
                      <w:r w:rsidR="008B0C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lse</w:t>
                      </w: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-discovery-rate or Benjamini-</w:t>
                      </w:r>
                      <w:r w:rsidR="00812F48"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Hochberg</w:t>
                      </w:r>
                    </w:p>
                    <w:p w14:paraId="69C8C938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 sort by adj.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.Val</w:t>
                      </w:r>
                      <w:proofErr w:type="gramEnd"/>
                    </w:p>
                    <w:p w14:paraId="56DC6520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tT &lt;-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topTable(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2, adjust="</w:t>
                      </w:r>
                      <w:proofErr w:type="spell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dr</w:t>
                      </w:r>
                      <w:proofErr w:type="spell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", sort.by="B", number=Inf)</w:t>
                      </w:r>
                    </w:p>
                    <w:p w14:paraId="60205929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tT &lt;-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ubset(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tT, select=c("Gene.symbol", "Gene.ID","adj.P.Val","logFC", "B"))</w:t>
                      </w:r>
                    </w:p>
                    <w:p w14:paraId="5409603F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write.table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tT, "result/</w:t>
                      </w:r>
                      <w:proofErr w:type="spell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a</w:t>
                      </w:r>
                      <w:proofErr w:type="spell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/dea_AMLPatient-Monocytes_B.txt", </w:t>
                      </w:r>
                    </w:p>
                    <w:p w14:paraId="06BE2F60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row.names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=F, </w:t>
                      </w:r>
                      <w:proofErr w:type="spell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ep</w:t>
                      </w:r>
                      <w:proofErr w:type="spell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="\t", quote=F)</w:t>
                      </w:r>
                    </w:p>
                    <w:p w14:paraId="492C2B39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### Top Gene Expression mining </w:t>
                      </w:r>
                    </w:p>
                    <w:p w14:paraId="3E831022" w14:textId="1B26EF6C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up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subset(tT, logFC &gt; 1 &amp; adj.P.Val </w:t>
                      </w:r>
                      <w:r w:rsidR="00BC725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&lt;</w:t>
                      </w: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0.05)</w:t>
                      </w:r>
                    </w:p>
                    <w:p w14:paraId="6287736E" w14:textId="77777777" w:rsidR="00E43E32" w:rsidRPr="007720DF" w:rsidRDefault="00E43E32" w:rsidP="00E43E32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up.genes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unique(as.character(strsplit2(unique(aml.up$Gene.symbol), "///")))</w:t>
                      </w:r>
                    </w:p>
                    <w:p w14:paraId="016438AD" w14:textId="77777777" w:rsidR="00E43E32" w:rsidRPr="007720DF" w:rsidRDefault="00E43E32" w:rsidP="00E43E32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write.table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aml.up.genes, "result/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a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/dea_AMLPatient-Monocytes_Up.txt", </w:t>
                      </w:r>
                    </w:p>
                    <w:p w14:paraId="7CDF0608" w14:textId="77777777" w:rsidR="00E43E32" w:rsidRPr="007720DF" w:rsidRDefault="00E43E32" w:rsidP="00E43E32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quote=F,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row.names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=F, col.names=F)</w:t>
                      </w:r>
                    </w:p>
                    <w:p w14:paraId="575C5D3F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down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subset(tT, logFC &lt; -1 &amp; adj.P.Val &lt; 0.05)</w:t>
                      </w:r>
                    </w:p>
                    <w:p w14:paraId="0D722BC8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down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.genes &lt;- unique(as.character(strsplit2(unique(aml.down$Gene.symbol), "///")))</w:t>
                      </w:r>
                    </w:p>
                    <w:p w14:paraId="70064EBA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write.table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aml.down.genes, "result/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a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/dea_AMLPatient-Monocytes_Down.txt", </w:t>
                      </w:r>
                    </w:p>
                    <w:p w14:paraId="3D0722D1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quote=F,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row.names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=F, col.names=F)</w:t>
                      </w:r>
                    </w:p>
                    <w:p w14:paraId="55CF7F78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#### AMLPatient-CD34+HSPC ######</w:t>
                      </w:r>
                    </w:p>
                    <w:p w14:paraId="145A0CBE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nt.matrix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makeContrasts(AMLPatient-CD34pHSPC, levels=design)</w:t>
                      </w:r>
                    </w:p>
                    <w:p w14:paraId="5DA788F2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fit2 &lt;-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ntrasts.fit(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, cont.matrix)</w:t>
                      </w:r>
                    </w:p>
                    <w:p w14:paraId="7F3DA764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fit2 &lt;-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Bayes(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2, 0.01)</w:t>
                      </w:r>
                    </w:p>
                    <w:p w14:paraId="7B4BB4B7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 adjust by: false-discovery-rate or Benjamini-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hochberg</w:t>
                      </w:r>
                      <w:proofErr w:type="spellEnd"/>
                    </w:p>
                    <w:p w14:paraId="2260C765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 sort by adj.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.Val</w:t>
                      </w:r>
                      <w:proofErr w:type="gramEnd"/>
                    </w:p>
                    <w:p w14:paraId="75CE2B5B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tT &lt;-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topTable(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2, adjust="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dr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", sort.by="B", number=Inf)</w:t>
                      </w:r>
                    </w:p>
                    <w:p w14:paraId="01622EB5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tT &lt;-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ubset(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tT, select=c("Gene.symbol", "Gene.ID","adj.P.Val","logFC", "B"))</w:t>
                      </w:r>
                    </w:p>
                    <w:p w14:paraId="2EA697EB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write.table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tT, "result/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a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/dea_AMLPatient-CD34pHSPC_B.txt", </w:t>
                      </w:r>
                    </w:p>
                    <w:p w14:paraId="481ED4C2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row.names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=F, 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ep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="\t", quote=F)</w:t>
                      </w:r>
                    </w:p>
                    <w:p w14:paraId="61D4F945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### Top Gene Expression mining </w:t>
                      </w:r>
                    </w:p>
                    <w:p w14:paraId="426BA5AE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up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subset(tT, logFC &gt; 1 &amp; adj.P.Val &lt; 0.05)</w:t>
                      </w:r>
                    </w:p>
                    <w:p w14:paraId="55CBB39B" w14:textId="58901898" w:rsidR="005B38BB" w:rsidRPr="00F5673C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up.genes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unique(as.character(strsplit2(unique(aml.up$Gene.symbol), "///"))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</w:p>
    <w:p w14:paraId="2B9761DC" w14:textId="167E48B8" w:rsidR="00F5673C" w:rsidRDefault="00F5673C" w:rsidP="00982C09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w:lastRenderedPageBreak/>
        <mc:AlternateContent>
          <mc:Choice Requires="wps">
            <w:drawing>
              <wp:anchor distT="0" distB="0" distL="114300" distR="114300" simplePos="0" relativeHeight="251745280" behindDoc="1" locked="0" layoutInCell="1" allowOverlap="1" wp14:anchorId="05B86EEC" wp14:editId="3F3A3D5C">
                <wp:simplePos x="0" y="0"/>
                <wp:positionH relativeFrom="column">
                  <wp:posOffset>-29633</wp:posOffset>
                </wp:positionH>
                <wp:positionV relativeFrom="paragraph">
                  <wp:posOffset>0</wp:posOffset>
                </wp:positionV>
                <wp:extent cx="5801360" cy="2239010"/>
                <wp:effectExtent l="0" t="0" r="8890" b="8890"/>
                <wp:wrapSquare wrapText="bothSides"/>
                <wp:docPr id="65" name="Rectangle: Rounded Corners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2239010"/>
                        </a:xfrm>
                        <a:prstGeom prst="roundRect">
                          <a:avLst>
                            <a:gd name="adj" fmla="val 5769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615140C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write.table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aml.up.genes, "result/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a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/dea_AMLPatient-CD34pHSPC_Up.txt", </w:t>
                            </w:r>
                          </w:p>
                          <w:p w14:paraId="01AEE389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quote=F,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row.names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=F, col.names=F)</w:t>
                            </w:r>
                          </w:p>
                          <w:p w14:paraId="2D5BA3B6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down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subset(tT, logFC &lt; -1 &amp; adj.P.Val &lt; 0.05)</w:t>
                            </w:r>
                          </w:p>
                          <w:p w14:paraId="2FA445A7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down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.genes &lt;- unique(as.character(strsplit2(unique(aml.down$Gene.symbol), "///")))</w:t>
                            </w:r>
                          </w:p>
                          <w:p w14:paraId="4C10DB8D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write.table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aml.down.genes, "result/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a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/dea_AMLPatient-CD34pHSPC_Down.txt", </w:t>
                            </w:r>
                          </w:p>
                          <w:p w14:paraId="3DC39FCB" w14:textId="77777777" w:rsidR="00F5673C" w:rsidRPr="00237385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quote=F,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row.names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=F, col.names=F)</w:t>
                            </w:r>
                          </w:p>
                          <w:p w14:paraId="14D5F3FC" w14:textId="77777777" w:rsidR="00F5673C" w:rsidRPr="00237385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</w:p>
                          <w:p w14:paraId="6EFDB7BA" w14:textId="77777777" w:rsidR="00F5673C" w:rsidRDefault="00F5673C" w:rsidP="00F5673C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05B86EEC" id="Rectangle: Rounded Corners 65" o:spid="_x0000_s1080" style="position:absolute;left:0;text-align:left;margin-left:-2.35pt;margin-top:0;width:456.8pt;height:176.3pt;z-index:-251571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3780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" fillcolor="#f2f2f2 [3052]" stroked="f" strokeweight="1pt">
                <v:stroke joinstyle="miter"/>
                <v:textbox>
                  <w:txbxContent>
                    <w:p w14:paraId="5615140C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write.table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aml.up.genes, "result/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a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/dea_AMLPatient-CD34pHSPC_Up.txt", </w:t>
                      </w:r>
                    </w:p>
                    <w:p w14:paraId="01AEE389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quote=F,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row.names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=F, col.names=F)</w:t>
                      </w:r>
                    </w:p>
                    <w:p w14:paraId="2D5BA3B6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down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subset(tT, logFC &lt; -1 &amp; adj.P.Val &lt; 0.05)</w:t>
                      </w:r>
                    </w:p>
                    <w:p w14:paraId="2FA445A7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down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.genes &lt;- unique(as.character(strsplit2(unique(aml.down$Gene.symbol), "///")))</w:t>
                      </w:r>
                    </w:p>
                    <w:p w14:paraId="4C10DB8D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write.table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aml.down.genes, "result/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a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/dea_AMLPatient-CD34pHSPC_Down.txt", </w:t>
                      </w:r>
                    </w:p>
                    <w:p w14:paraId="3DC39FCB" w14:textId="77777777" w:rsidR="00F5673C" w:rsidRPr="00237385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quote=F,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row.names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=F, col.names=F)</w:t>
                      </w:r>
                    </w:p>
                    <w:p w14:paraId="14D5F3FC" w14:textId="77777777" w:rsidR="00F5673C" w:rsidRPr="00237385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</w:p>
                    <w:p w14:paraId="6EFDB7BA" w14:textId="77777777" w:rsidR="00F5673C" w:rsidRDefault="00F5673C" w:rsidP="00F5673C"/>
                  </w:txbxContent>
                </v:textbox>
                <w10:wrap type="square"/>
              </v:roundrect>
            </w:pict>
          </mc:Fallback>
        </mc:AlternateContent>
      </w:r>
    </w:p>
    <w:p w14:paraId="4A46AE0D" w14:textId="20F7ED82" w:rsidR="00F84A29" w:rsidRDefault="00982C09" w:rsidP="00F5673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هرکدام از ژ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ه افزایش یا کاهش بیان داشت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فایل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جزا در دایرکتوری </w:t>
      </w:r>
      <w:r w:rsidRPr="009D75B4">
        <w:rPr>
          <w:rFonts w:cs="B Lotus"/>
          <w:color w:val="000000" w:themeColor="text1"/>
          <w:sz w:val="28"/>
          <w:szCs w:val="28"/>
          <w:lang w:val="en-US" w:bidi="fa-IR"/>
        </w:rPr>
        <w:t>result/</w:t>
      </w:r>
      <w:proofErr w:type="spellStart"/>
      <w:r w:rsidRPr="009D75B4">
        <w:rPr>
          <w:rFonts w:cs="B Lotus"/>
          <w:color w:val="000000" w:themeColor="text1"/>
          <w:sz w:val="28"/>
          <w:szCs w:val="28"/>
          <w:lang w:val="en-US" w:bidi="fa-IR"/>
        </w:rPr>
        <w:t>dea</w:t>
      </w:r>
      <w:proofErr w:type="spellEnd"/>
      <w:r w:rsidRPr="009D75B4">
        <w:rPr>
          <w:rFonts w:cs="B Lotus"/>
          <w:color w:val="000000" w:themeColor="text1"/>
          <w:sz w:val="28"/>
          <w:szCs w:val="28"/>
          <w:lang w:val="en-US" w:bidi="fa-IR"/>
        </w:rPr>
        <w:t>/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ذخیره 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؛ همچنین به صورت یکپارچه ژ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هر دسته در </w:t>
      </w:r>
      <w:r w:rsidR="00A11FB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فایل </w:t>
      </w:r>
      <w:r w:rsidR="00A11FBC" w:rsidRPr="00A11FBC">
        <w:rPr>
          <w:rFonts w:cs="B Lotus"/>
          <w:color w:val="000000" w:themeColor="text1"/>
          <w:sz w:val="28"/>
          <w:szCs w:val="28"/>
          <w:lang w:val="en-US" w:bidi="fa-IR"/>
        </w:rPr>
        <w:t>DifferentialExpressionAnalysis</w:t>
      </w:r>
      <w:r w:rsidR="00A11FBC">
        <w:rPr>
          <w:rFonts w:cs="B Lotus"/>
          <w:color w:val="000000" w:themeColor="text1"/>
          <w:sz w:val="28"/>
          <w:szCs w:val="28"/>
          <w:lang w:val="en-US" w:bidi="fa-IR"/>
        </w:rPr>
        <w:t>.xlsx</w:t>
      </w:r>
      <w:r w:rsidR="00A11FB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قابل مشاهده 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57A7B613" w14:textId="193384EA" w:rsidR="009958EA" w:rsidRPr="00530868" w:rsidRDefault="00B82BEF" w:rsidP="0022453E">
      <w:pPr>
        <w:pStyle w:val="Heading1"/>
        <w:bidi/>
        <w:rPr>
          <w:rFonts w:cs="B Lotus"/>
          <w:b/>
          <w:bCs/>
          <w:color w:val="000000" w:themeColor="text1"/>
          <w:rtl/>
          <w:lang w:val="en-US" w:bidi="fa-IR"/>
        </w:rPr>
      </w:pPr>
      <w:bookmarkStart w:id="9" w:name="_Toc95075333"/>
      <w:r>
        <w:rPr>
          <w:rFonts w:cs="B Lotus" w:hint="cs"/>
          <w:b/>
          <w:bCs/>
          <w:color w:val="000000" w:themeColor="text1"/>
          <w:rtl/>
        </w:rPr>
        <w:t>4</w:t>
      </w:r>
      <w:r w:rsidR="00111DB0" w:rsidRPr="00530868">
        <w:rPr>
          <w:rFonts w:cs="B Lotus" w:hint="cs"/>
          <w:b/>
          <w:bCs/>
          <w:color w:val="000000" w:themeColor="text1"/>
          <w:rtl/>
        </w:rPr>
        <w:t xml:space="preserve">. </w:t>
      </w:r>
      <w:r w:rsidR="0022453E" w:rsidRPr="00530868">
        <w:rPr>
          <w:rFonts w:cs="B Lotus"/>
          <w:b/>
          <w:bCs/>
          <w:color w:val="000000" w:themeColor="text1"/>
          <w:rtl/>
        </w:rPr>
        <w:t>آنالیز</w:t>
      </w:r>
      <w:r w:rsidR="0022453E" w:rsidRPr="00530868">
        <w:rPr>
          <w:rFonts w:cs="B Lotus"/>
          <w:b/>
          <w:bCs/>
          <w:color w:val="000000" w:themeColor="text1"/>
        </w:rPr>
        <w:t xml:space="preserve"> </w:t>
      </w:r>
      <w:r w:rsidR="00A52E98">
        <w:rPr>
          <w:rFonts w:cs="B Lotus"/>
          <w:b/>
          <w:bCs/>
          <w:color w:val="000000" w:themeColor="text1"/>
          <w:lang w:val="en-US" w:bidi="fa-IR"/>
        </w:rPr>
        <w:t xml:space="preserve">Gene ontology </w:t>
      </w:r>
      <w:r w:rsidR="0022453E" w:rsidRPr="00530868">
        <w:rPr>
          <w:rFonts w:cs="B Lotus"/>
          <w:b/>
          <w:bCs/>
          <w:color w:val="000000" w:themeColor="text1"/>
          <w:rtl/>
        </w:rPr>
        <w:t>و</w:t>
      </w:r>
      <w:r w:rsidR="0022453E" w:rsidRPr="00530868">
        <w:rPr>
          <w:rFonts w:cs="B Lotus"/>
          <w:b/>
          <w:bCs/>
          <w:color w:val="000000" w:themeColor="text1"/>
        </w:rPr>
        <w:t xml:space="preserve"> pathway</w:t>
      </w:r>
      <w:r w:rsidR="000C4034">
        <w:rPr>
          <w:rFonts w:cs="B Lotus"/>
          <w:b/>
          <w:bCs/>
          <w:color w:val="000000" w:themeColor="text1"/>
          <w:rtl/>
        </w:rPr>
        <w:t>‌ها</w:t>
      </w:r>
      <w:bookmarkEnd w:id="9"/>
    </w:p>
    <w:p w14:paraId="37422278" w14:textId="787E07CB" w:rsidR="00BD43EE" w:rsidRDefault="00420E03" w:rsidP="00BD43EE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 w:rsidR="00486A9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ژ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486A9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دست آمده در قسمت قبل شامل سه دسته مقایسه زیر هستند:</w:t>
      </w:r>
    </w:p>
    <w:p w14:paraId="0660A799" w14:textId="4B5F155E" w:rsidR="00486A93" w:rsidRDefault="00486A93" w:rsidP="00486A93">
      <w:pPr>
        <w:pStyle w:val="ListParagraph"/>
        <w:numPr>
          <w:ilvl w:val="0"/>
          <w:numId w:val="4"/>
        </w:numPr>
        <w:bidi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قایس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تمامی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الم</w:t>
      </w:r>
    </w:p>
    <w:p w14:paraId="60C118C9" w14:textId="04913294" w:rsidR="00486A93" w:rsidRDefault="00486A93" w:rsidP="00486A93">
      <w:pPr>
        <w:pStyle w:val="ListParagraph"/>
        <w:numPr>
          <w:ilvl w:val="0"/>
          <w:numId w:val="4"/>
        </w:numPr>
        <w:bidi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قایس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بیشتری میزان همبستگی را با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ارند</w:t>
      </w:r>
    </w:p>
    <w:p w14:paraId="26A4F250" w14:textId="0AEC014F" w:rsidR="00486A93" w:rsidRDefault="00486A93" w:rsidP="00486A93">
      <w:pPr>
        <w:pStyle w:val="ListParagraph"/>
        <w:numPr>
          <w:ilvl w:val="0"/>
          <w:numId w:val="4"/>
        </w:numPr>
        <w:bidi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قایس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CD34+HSPC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بعد از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یشترین میزان همبستگی را با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ارند.</w:t>
      </w:r>
    </w:p>
    <w:p w14:paraId="0CEA0C0D" w14:textId="6AD0B23A" w:rsidR="00486A93" w:rsidRPr="00486A93" w:rsidRDefault="00486A93" w:rsidP="00486A93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 ادامه به بررسی ژ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که افزایش یا کاهش بیان </w:t>
      </w:r>
      <w:r w:rsidR="00B91CC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ر دسته مقایسه </w:t>
      </w:r>
      <w:r w:rsidR="00B91CCC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B91CC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B91CCC"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 w:rsidR="00B91CC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3270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و همچنین </w:t>
      </w:r>
      <w:r w:rsidR="00327041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3270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327041">
        <w:rPr>
          <w:rFonts w:cs="B Lotus"/>
          <w:color w:val="000000" w:themeColor="text1"/>
          <w:sz w:val="28"/>
          <w:szCs w:val="28"/>
          <w:lang w:val="en-US" w:bidi="fa-IR"/>
        </w:rPr>
        <w:t>CD34</w:t>
      </w:r>
      <w:r w:rsidR="003270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اشته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اند،</w:t>
      </w:r>
      <w:r w:rsidR="00B91CC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پرداخته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pathway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و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Gene ontology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ربوط به هر دسته به کمک وبسایت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Enrichr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ورد بررسی قرار گرفت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B91CC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</w:p>
    <w:p w14:paraId="574A3F5F" w14:textId="6283672E" w:rsidR="00C5707C" w:rsidRDefault="00C5707C" w:rsidP="00572E25">
      <w:pPr>
        <w:pStyle w:val="Heading2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0" w:name="_Toc95075334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1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بررسی </w:t>
      </w:r>
      <w:r w:rsidR="001E76B7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pathway</w:t>
      </w:r>
      <w:r w:rsidR="000C403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‌ها</w:t>
      </w:r>
      <w:bookmarkEnd w:id="10"/>
    </w:p>
    <w:p w14:paraId="79E10504" w14:textId="62F2DAF2" w:rsidR="00AA16D3" w:rsidRPr="00AA16D3" w:rsidRDefault="00AA16D3" w:rsidP="00B91CCC">
      <w:pPr>
        <w:bidi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tl/>
          <w:lang w:val="en-US" w:bidi="fa-IR"/>
        </w:rPr>
        <w:tab/>
      </w:r>
      <w:r w:rsidRPr="00AA16D3">
        <w:rPr>
          <w:rFonts w:cs="B Lotus" w:hint="cs"/>
          <w:sz w:val="28"/>
          <w:szCs w:val="28"/>
          <w:rtl/>
          <w:lang w:val="en-US" w:bidi="fa-IR"/>
        </w:rPr>
        <w:t xml:space="preserve">منظور از </w:t>
      </w:r>
      <w:r w:rsidRPr="00AA16D3">
        <w:rPr>
          <w:rFonts w:cs="B Lotus"/>
          <w:sz w:val="28"/>
          <w:szCs w:val="28"/>
          <w:lang w:val="en-US" w:bidi="fa-IR"/>
        </w:rPr>
        <w:t>pathway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Pr="00AA16D3">
        <w:rPr>
          <w:rFonts w:cs="B Lotus" w:hint="cs"/>
          <w:sz w:val="28"/>
          <w:szCs w:val="28"/>
          <w:rtl/>
          <w:lang w:val="en-US" w:bidi="fa-IR"/>
        </w:rPr>
        <w:t>مجموعه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ای </w:t>
      </w:r>
      <w:r w:rsidRPr="00AA16D3">
        <w:rPr>
          <w:rFonts w:cs="B Lotus" w:hint="cs"/>
          <w:sz w:val="28"/>
          <w:szCs w:val="28"/>
          <w:rtl/>
          <w:lang w:val="en-US" w:bidi="fa-IR"/>
        </w:rPr>
        <w:t>از فرآین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AA16D3">
        <w:rPr>
          <w:rFonts w:cs="B Lotus" w:hint="cs"/>
          <w:sz w:val="28"/>
          <w:szCs w:val="28"/>
          <w:rtl/>
          <w:lang w:val="en-US" w:bidi="fa-IR"/>
        </w:rPr>
        <w:t>سلول و مولکولی است که عملکر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AA16D3">
        <w:rPr>
          <w:rFonts w:cs="B Lotus" w:hint="cs"/>
          <w:sz w:val="28"/>
          <w:szCs w:val="28"/>
          <w:rtl/>
          <w:lang w:val="en-US" w:bidi="fa-IR"/>
        </w:rPr>
        <w:t>سلول را تشکیل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Pr="00AA16D3">
        <w:rPr>
          <w:rFonts w:cs="B Lotus" w:hint="cs"/>
          <w:sz w:val="28"/>
          <w:szCs w:val="28"/>
          <w:rtl/>
          <w:lang w:val="en-US" w:bidi="fa-IR"/>
        </w:rPr>
        <w:t>دهند. در این قسمت با بررسی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AA16D3">
        <w:rPr>
          <w:rFonts w:cs="B Lotus" w:hint="cs"/>
          <w:sz w:val="28"/>
          <w:szCs w:val="28"/>
          <w:rtl/>
          <w:lang w:val="en-US" w:bidi="fa-IR"/>
        </w:rPr>
        <w:t>به دست آمده در قسمت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AA16D3">
        <w:rPr>
          <w:rFonts w:cs="B Lotus" w:hint="cs"/>
          <w:sz w:val="28"/>
          <w:szCs w:val="28"/>
          <w:rtl/>
          <w:lang w:val="en-US" w:bidi="fa-IR"/>
        </w:rPr>
        <w:t>قبل و مقایسه آ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Pr="00AA16D3">
        <w:rPr>
          <w:rFonts w:cs="B Lotus" w:hint="cs"/>
          <w:sz w:val="28"/>
          <w:szCs w:val="28"/>
          <w:rtl/>
          <w:lang w:val="en-US" w:bidi="fa-IR"/>
        </w:rPr>
        <w:t>با فرآیندهای مختلف سلولی و مولکولی بررس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Pr="00AA16D3">
        <w:rPr>
          <w:rFonts w:cs="B Lotus" w:hint="cs"/>
          <w:sz w:val="28"/>
          <w:szCs w:val="28"/>
          <w:rtl/>
          <w:lang w:val="en-US" w:bidi="fa-IR"/>
        </w:rPr>
        <w:t>شود که این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Pr="00AA16D3">
        <w:rPr>
          <w:rFonts w:cs="B Lotus" w:hint="cs"/>
          <w:sz w:val="28"/>
          <w:szCs w:val="28"/>
          <w:rtl/>
          <w:lang w:val="en-US" w:bidi="fa-IR"/>
        </w:rPr>
        <w:t>در چه مسیرها و فرآین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ی </w:t>
      </w:r>
      <w:r w:rsidRPr="00AA16D3">
        <w:rPr>
          <w:rFonts w:cs="B Lotus" w:hint="cs"/>
          <w:sz w:val="28"/>
          <w:szCs w:val="28"/>
          <w:rtl/>
          <w:lang w:val="en-US" w:bidi="fa-IR"/>
        </w:rPr>
        <w:t>موثر</w:t>
      </w:r>
      <w:r w:rsidR="000C4034">
        <w:rPr>
          <w:rFonts w:cs="B Lotus" w:hint="cs"/>
          <w:sz w:val="28"/>
          <w:szCs w:val="28"/>
          <w:rtl/>
          <w:lang w:val="en-US" w:bidi="fa-IR"/>
        </w:rPr>
        <w:t>‌اند</w:t>
      </w:r>
      <w:r w:rsidRPr="00AA16D3">
        <w:rPr>
          <w:rFonts w:cs="B Lotus" w:hint="cs"/>
          <w:sz w:val="28"/>
          <w:szCs w:val="28"/>
          <w:rtl/>
          <w:lang w:val="en-US" w:bidi="fa-IR"/>
        </w:rPr>
        <w:t>.</w:t>
      </w:r>
    </w:p>
    <w:p w14:paraId="4D51CABF" w14:textId="19BA34B3" w:rsidR="00AA16D3" w:rsidRPr="00BE3F87" w:rsidRDefault="00B91CCC" w:rsidP="00AA16D3">
      <w:pPr>
        <w:pStyle w:val="Heading3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1" w:name="_Toc95075335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lastRenderedPageBreak/>
        <w:t>1</w:t>
      </w:r>
      <w:r w:rsidR="00AA16D3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1</w:t>
      </w:r>
      <w:r w:rsidR="00AA16D3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 w:rsidR="00AA16D3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="00AA16D3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 w:rsidR="00AA16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pathway</w:t>
      </w:r>
      <w:r w:rsidR="000C403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‌های </w:t>
      </w:r>
      <w:r w:rsidR="00AA16D3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مرتبط با دسته </w:t>
      </w:r>
      <w:r w:rsidR="00AA16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 w:rsidR="00AA16D3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 w:rsidR="00AA16D3" w:rsidRPr="00AA16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Monocytes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افزایش بیان داشته</w:t>
      </w:r>
      <w:r w:rsidR="000C403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‌اند</w:t>
      </w:r>
      <w:bookmarkEnd w:id="11"/>
    </w:p>
    <w:p w14:paraId="10DC80DE" w14:textId="2FE058BD" w:rsidR="00DA7686" w:rsidRPr="00DA7686" w:rsidRDefault="00AA16D3" w:rsidP="00DA7686">
      <w:pPr>
        <w:bidi/>
        <w:jc w:val="both"/>
        <w:rPr>
          <w:rFonts w:cs="B Lotus"/>
          <w:sz w:val="28"/>
          <w:szCs w:val="28"/>
        </w:rPr>
      </w:pPr>
      <w:r>
        <w:rPr>
          <w:rtl/>
          <w:lang w:val="en-US" w:bidi="fa-IR"/>
        </w:rPr>
        <w:tab/>
      </w:r>
      <w:r w:rsidR="0014535D" w:rsidRPr="006E32F4">
        <w:rPr>
          <w:rFonts w:cs="B Lotus" w:hint="cs"/>
          <w:sz w:val="28"/>
          <w:szCs w:val="28"/>
          <w:rtl/>
        </w:rPr>
        <w:t>با بررسی ژن</w:t>
      </w:r>
      <w:r w:rsidR="000C4034">
        <w:rPr>
          <w:rFonts w:cs="B Lotus" w:hint="cs"/>
          <w:sz w:val="28"/>
          <w:szCs w:val="28"/>
          <w:rtl/>
        </w:rPr>
        <w:t xml:space="preserve">‌هایی </w:t>
      </w:r>
      <w:r w:rsidR="0014535D" w:rsidRPr="006E32F4">
        <w:rPr>
          <w:rFonts w:cs="B Lotus" w:hint="cs"/>
          <w:sz w:val="28"/>
          <w:szCs w:val="28"/>
          <w:rtl/>
        </w:rPr>
        <w:t>که افزایش بیان در نمونه</w:t>
      </w:r>
      <w:r w:rsidR="000C4034">
        <w:rPr>
          <w:rFonts w:cs="B Lotus" w:hint="cs"/>
          <w:sz w:val="28"/>
          <w:szCs w:val="28"/>
          <w:rtl/>
        </w:rPr>
        <w:t xml:space="preserve">‌های </w:t>
      </w:r>
      <w:r w:rsidR="0014535D" w:rsidRPr="006E32F4">
        <w:rPr>
          <w:rFonts w:cs="B Lotus" w:hint="cs"/>
          <w:sz w:val="28"/>
          <w:szCs w:val="28"/>
          <w:rtl/>
        </w:rPr>
        <w:t>بیمار داشته</w:t>
      </w:r>
      <w:r w:rsidR="000C4034">
        <w:rPr>
          <w:rFonts w:cs="B Lotus" w:hint="cs"/>
          <w:sz w:val="28"/>
          <w:szCs w:val="28"/>
          <w:rtl/>
        </w:rPr>
        <w:t>‌اند</w:t>
      </w:r>
      <w:r w:rsidR="0014535D" w:rsidRPr="006E32F4">
        <w:rPr>
          <w:rFonts w:cs="B Lotus" w:hint="cs"/>
          <w:sz w:val="28"/>
          <w:szCs w:val="28"/>
          <w:rtl/>
        </w:rPr>
        <w:t xml:space="preserve"> در مقایسه با </w:t>
      </w:r>
      <w:r w:rsidR="0014535D" w:rsidRPr="006E32F4">
        <w:rPr>
          <w:rFonts w:cs="B Lotus"/>
          <w:sz w:val="28"/>
          <w:szCs w:val="28"/>
        </w:rPr>
        <w:t>Monocytes</w:t>
      </w:r>
      <w:r w:rsidR="000C4034">
        <w:rPr>
          <w:rFonts w:cs="B Lotus" w:hint="cs"/>
          <w:sz w:val="28"/>
          <w:szCs w:val="28"/>
          <w:rtl/>
        </w:rPr>
        <w:t>‌ها</w:t>
      </w:r>
      <w:r w:rsidR="0014535D" w:rsidRPr="006E32F4">
        <w:rPr>
          <w:rFonts w:cs="B Lotus" w:hint="cs"/>
          <w:sz w:val="28"/>
          <w:szCs w:val="28"/>
          <w:rtl/>
        </w:rPr>
        <w:t>(سالم)، 1489 ژن به دست</w:t>
      </w:r>
      <w:r w:rsidR="000C4034">
        <w:rPr>
          <w:rFonts w:cs="B Lotus" w:hint="cs"/>
          <w:sz w:val="28"/>
          <w:szCs w:val="28"/>
          <w:rtl/>
        </w:rPr>
        <w:t xml:space="preserve"> می‌</w:t>
      </w:r>
      <w:r w:rsidR="0014535D" w:rsidRPr="006E32F4">
        <w:rPr>
          <w:rFonts w:cs="B Lotus" w:hint="cs"/>
          <w:sz w:val="28"/>
          <w:szCs w:val="28"/>
          <w:rtl/>
        </w:rPr>
        <w:t xml:space="preserve">آید. در مقایسه با </w:t>
      </w:r>
      <w:r w:rsidR="0014535D" w:rsidRPr="006E32F4">
        <w:rPr>
          <w:rFonts w:cs="B Lotus"/>
          <w:sz w:val="28"/>
          <w:szCs w:val="28"/>
        </w:rPr>
        <w:t>pathway</w:t>
      </w:r>
      <w:r w:rsidR="000C4034">
        <w:rPr>
          <w:rFonts w:cs="B Lotus" w:hint="cs"/>
          <w:sz w:val="28"/>
          <w:szCs w:val="28"/>
          <w:rtl/>
        </w:rPr>
        <w:t xml:space="preserve">‌های </w:t>
      </w:r>
      <w:r w:rsidR="00035E83">
        <w:rPr>
          <w:rFonts w:cs="B Lotus" w:hint="cs"/>
          <w:sz w:val="28"/>
          <w:szCs w:val="28"/>
          <w:rtl/>
        </w:rPr>
        <w:t>کتاب‌خانه</w:t>
      </w:r>
      <w:r w:rsidR="0014535D" w:rsidRPr="006E32F4">
        <w:rPr>
          <w:rFonts w:cs="B Lotus" w:hint="cs"/>
          <w:sz w:val="28"/>
          <w:szCs w:val="28"/>
          <w:rtl/>
        </w:rPr>
        <w:t xml:space="preserve"> </w:t>
      </w:r>
      <w:r w:rsidR="0014535D" w:rsidRPr="006E32F4">
        <w:rPr>
          <w:rFonts w:cs="B Lotus"/>
          <w:sz w:val="28"/>
          <w:szCs w:val="28"/>
        </w:rPr>
        <w:t>Kegg</w:t>
      </w:r>
      <w:r w:rsidR="00CB10BA">
        <w:rPr>
          <w:rStyle w:val="FootnoteReference"/>
          <w:rFonts w:cs="B Lotus"/>
          <w:sz w:val="28"/>
          <w:szCs w:val="28"/>
        </w:rPr>
        <w:footnoteReference w:id="6"/>
      </w:r>
      <w:r w:rsidR="0014535D" w:rsidRPr="006E32F4">
        <w:rPr>
          <w:rFonts w:cs="B Lotus" w:hint="cs"/>
          <w:sz w:val="28"/>
          <w:szCs w:val="28"/>
          <w:rtl/>
        </w:rPr>
        <w:t xml:space="preserve"> بیشترین مواردی که به عنوان ارتباط یافته </w:t>
      </w:r>
      <w:r w:rsidR="000C4034">
        <w:rPr>
          <w:rFonts w:cs="B Lotus" w:hint="cs"/>
          <w:sz w:val="28"/>
          <w:szCs w:val="28"/>
          <w:rtl/>
        </w:rPr>
        <w:t>شده‌است</w:t>
      </w:r>
      <w:r w:rsidR="0014535D" w:rsidRPr="006E32F4">
        <w:rPr>
          <w:rFonts w:cs="B Lotus" w:hint="cs"/>
          <w:sz w:val="28"/>
          <w:szCs w:val="28"/>
          <w:rtl/>
        </w:rPr>
        <w:t xml:space="preserve"> که با مقدار </w:t>
      </w:r>
      <w:r w:rsidR="0014535D" w:rsidRPr="006E32F4">
        <w:rPr>
          <w:rFonts w:cs="B Lotus"/>
          <w:sz w:val="28"/>
          <w:szCs w:val="28"/>
        </w:rPr>
        <w:t>adj.</w:t>
      </w:r>
      <w:r w:rsidR="006E32F4" w:rsidRPr="006E32F4">
        <w:rPr>
          <w:rFonts w:cs="B Lotus"/>
          <w:sz w:val="28"/>
          <w:szCs w:val="28"/>
        </w:rPr>
        <w:t>P</w:t>
      </w:r>
      <w:r w:rsidR="0014535D" w:rsidRPr="006E32F4">
        <w:rPr>
          <w:rFonts w:cs="B Lotus"/>
          <w:sz w:val="28"/>
          <w:szCs w:val="28"/>
        </w:rPr>
        <w:t>.</w:t>
      </w:r>
      <w:r w:rsidR="006E32F4" w:rsidRPr="006E32F4">
        <w:rPr>
          <w:rFonts w:cs="B Lotus"/>
          <w:sz w:val="28"/>
          <w:szCs w:val="28"/>
        </w:rPr>
        <w:t>V</w:t>
      </w:r>
      <w:r w:rsidR="0014535D" w:rsidRPr="006E32F4">
        <w:rPr>
          <w:rFonts w:cs="B Lotus"/>
          <w:sz w:val="28"/>
          <w:szCs w:val="28"/>
        </w:rPr>
        <w:t>al</w:t>
      </w:r>
      <w:r w:rsidR="0014535D" w:rsidRPr="006E32F4">
        <w:rPr>
          <w:rFonts w:cs="B Lotus" w:hint="cs"/>
          <w:sz w:val="28"/>
          <w:szCs w:val="28"/>
          <w:rtl/>
        </w:rPr>
        <w:t xml:space="preserve"> بسیار پایینی هستند، موارد مرتبط با فرآیند تقسیم </w:t>
      </w:r>
      <w:r w:rsidR="0014535D" w:rsidRPr="006E32F4">
        <w:rPr>
          <w:rFonts w:cs="B Lotus"/>
          <w:sz w:val="28"/>
          <w:szCs w:val="28"/>
          <w:rtl/>
        </w:rPr>
        <w:t xml:space="preserve">سلول است که شامل خود فرآیند تقسیم سلول، فرآیند رونویسی </w:t>
      </w:r>
      <w:r w:rsidR="0014535D" w:rsidRPr="006E32F4">
        <w:rPr>
          <w:rFonts w:cs="B Lotus"/>
          <w:sz w:val="28"/>
          <w:szCs w:val="28"/>
        </w:rPr>
        <w:t>DNA</w:t>
      </w:r>
      <w:r w:rsidR="0014535D" w:rsidRPr="006E32F4">
        <w:rPr>
          <w:rFonts w:cs="B Lotus"/>
          <w:sz w:val="28"/>
          <w:szCs w:val="28"/>
          <w:rtl/>
        </w:rPr>
        <w:t xml:space="preserve"> و همچنین فرآیند غلط گیری از رونویسی </w:t>
      </w:r>
      <w:r w:rsidR="0014535D" w:rsidRPr="006E32F4">
        <w:rPr>
          <w:rFonts w:cs="B Lotus"/>
          <w:sz w:val="28"/>
          <w:szCs w:val="28"/>
        </w:rPr>
        <w:t>DNA</w:t>
      </w:r>
      <w:r w:rsidR="000C4034">
        <w:rPr>
          <w:rFonts w:cs="B Lotus"/>
          <w:sz w:val="28"/>
          <w:szCs w:val="28"/>
          <w:rtl/>
        </w:rPr>
        <w:t xml:space="preserve"> می‌</w:t>
      </w:r>
      <w:r w:rsidR="0014535D" w:rsidRPr="006E32F4">
        <w:rPr>
          <w:rFonts w:cs="B Lotus"/>
          <w:sz w:val="28"/>
          <w:szCs w:val="28"/>
          <w:rtl/>
        </w:rPr>
        <w:t xml:space="preserve">باشد؛ این موارد شامل </w:t>
      </w:r>
      <w:r w:rsidR="0014535D" w:rsidRPr="006E32F4">
        <w:rPr>
          <w:rFonts w:cs="B Lotus"/>
          <w:sz w:val="28"/>
          <w:szCs w:val="28"/>
        </w:rPr>
        <w:t>Cell Cycle</w:t>
      </w:r>
      <w:r w:rsidR="001B0DC1" w:rsidRPr="006E32F4">
        <w:rPr>
          <w:rFonts w:cs="B Lotus"/>
          <w:sz w:val="28"/>
          <w:szCs w:val="28"/>
          <w:rtl/>
        </w:rPr>
        <w:t xml:space="preserve"> ،</w:t>
      </w:r>
      <w:r w:rsidR="006E32F4" w:rsidRPr="006E32F4">
        <w:rPr>
          <w:rFonts w:cs="B Lotus"/>
          <w:sz w:val="28"/>
          <w:szCs w:val="28"/>
          <w:rtl/>
        </w:rPr>
        <w:t xml:space="preserve"> </w:t>
      </w:r>
      <w:r w:rsidR="0014535D" w:rsidRPr="006E32F4">
        <w:rPr>
          <w:rFonts w:cs="B Lotus"/>
          <w:sz w:val="28"/>
          <w:szCs w:val="28"/>
        </w:rPr>
        <w:t xml:space="preserve"> </w:t>
      </w:r>
      <w:r w:rsidR="00BF6DCE" w:rsidRPr="006E32F4">
        <w:rPr>
          <w:rFonts w:cs="B Lotus"/>
          <w:sz w:val="28"/>
          <w:szCs w:val="28"/>
        </w:rPr>
        <w:t>DNA Replication</w:t>
      </w:r>
      <w:r w:rsidR="001B0DC1" w:rsidRPr="006E32F4">
        <w:rPr>
          <w:rFonts w:cs="B Lotus"/>
          <w:sz w:val="28"/>
          <w:szCs w:val="28"/>
          <w:rtl/>
        </w:rPr>
        <w:t>،</w:t>
      </w:r>
      <w:r w:rsidR="00BF6DCE" w:rsidRPr="006E32F4">
        <w:rPr>
          <w:rFonts w:cs="B Lotus"/>
          <w:sz w:val="28"/>
          <w:szCs w:val="28"/>
        </w:rPr>
        <w:t xml:space="preserve"> Fanconi anemia pathway</w:t>
      </w:r>
      <w:r w:rsidR="00BF6DCE" w:rsidRPr="006E32F4">
        <w:rPr>
          <w:rFonts w:cs="B Lotus"/>
          <w:sz w:val="28"/>
          <w:szCs w:val="28"/>
          <w:rtl/>
        </w:rPr>
        <w:t xml:space="preserve"> ، </w:t>
      </w:r>
      <w:r w:rsidR="00BF6DCE" w:rsidRPr="006E32F4">
        <w:rPr>
          <w:rFonts w:cs="B Lotus"/>
          <w:sz w:val="28"/>
          <w:szCs w:val="28"/>
        </w:rPr>
        <w:t>Mismatch repair</w:t>
      </w:r>
      <w:r w:rsidR="00BF6DCE" w:rsidRPr="006E32F4">
        <w:rPr>
          <w:rFonts w:cs="B Lotus"/>
          <w:sz w:val="28"/>
          <w:szCs w:val="28"/>
          <w:rtl/>
        </w:rPr>
        <w:t xml:space="preserve"> </w:t>
      </w:r>
      <w:r w:rsidR="001B0DC1" w:rsidRPr="006E32F4">
        <w:rPr>
          <w:rFonts w:cs="B Lotus"/>
          <w:sz w:val="28"/>
          <w:szCs w:val="28"/>
          <w:rtl/>
        </w:rPr>
        <w:t>را</w:t>
      </w:r>
      <w:r w:rsidR="000C4034">
        <w:rPr>
          <w:rFonts w:cs="B Lotus"/>
          <w:sz w:val="28"/>
          <w:szCs w:val="28"/>
          <w:rtl/>
        </w:rPr>
        <w:t xml:space="preserve"> می‌</w:t>
      </w:r>
      <w:r w:rsidR="001B0DC1" w:rsidRPr="006E32F4">
        <w:rPr>
          <w:rFonts w:cs="B Lotus"/>
          <w:sz w:val="28"/>
          <w:szCs w:val="28"/>
          <w:rtl/>
        </w:rPr>
        <w:t>توان نام برد که همه در ارتباط با شروع</w:t>
      </w:r>
      <w:r w:rsidR="00F168D2">
        <w:rPr>
          <w:rFonts w:cs="B Lotus" w:hint="cs"/>
          <w:sz w:val="28"/>
          <w:szCs w:val="28"/>
          <w:rtl/>
        </w:rPr>
        <w:t xml:space="preserve"> و ادامه</w:t>
      </w:r>
      <w:r w:rsidR="001B0DC1" w:rsidRPr="006E32F4">
        <w:rPr>
          <w:rFonts w:cs="B Lotus"/>
          <w:sz w:val="28"/>
          <w:szCs w:val="28"/>
          <w:rtl/>
        </w:rPr>
        <w:t xml:space="preserve"> فرآیند تکثیر سلول هستند.</w:t>
      </w:r>
      <w:r w:rsidR="00F168D2">
        <w:rPr>
          <w:rFonts w:cs="B Lotus" w:hint="cs"/>
          <w:sz w:val="28"/>
          <w:szCs w:val="28"/>
          <w:rtl/>
        </w:rPr>
        <w:t xml:space="preserve"> (جدول2 </w:t>
      </w:r>
      <w:r w:rsidR="00DA7686">
        <w:rPr>
          <w:rFonts w:cs="B Lotus" w:hint="cs"/>
          <w:sz w:val="28"/>
          <w:szCs w:val="28"/>
          <w:rtl/>
        </w:rPr>
        <w:t xml:space="preserve">شامل 13 مورد از کمترین </w:t>
      </w:r>
      <w:r w:rsidR="00DA7686">
        <w:rPr>
          <w:rFonts w:cs="B Lotus"/>
          <w:sz w:val="28"/>
          <w:szCs w:val="28"/>
          <w:lang w:val="en-US"/>
        </w:rPr>
        <w:t>adj.P.Val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DA7686">
        <w:rPr>
          <w:rFonts w:cs="B Lotus" w:hint="cs"/>
          <w:sz w:val="28"/>
          <w:szCs w:val="28"/>
          <w:rtl/>
          <w:lang w:val="en-US" w:bidi="fa-IR"/>
        </w:rPr>
        <w:t>مرتبط با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DA7686">
        <w:rPr>
          <w:rFonts w:cs="B Lotus" w:hint="cs"/>
          <w:sz w:val="28"/>
          <w:szCs w:val="28"/>
          <w:rtl/>
          <w:lang w:val="en-US" w:bidi="fa-IR"/>
        </w:rPr>
        <w:t>یافته شده در قسمت قبل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DA7686">
        <w:rPr>
          <w:rFonts w:cs="B Lotus" w:hint="cs"/>
          <w:sz w:val="28"/>
          <w:szCs w:val="28"/>
          <w:rtl/>
          <w:lang w:val="en-US" w:bidi="fa-IR"/>
        </w:rPr>
        <w:t>باشد.</w:t>
      </w:r>
      <w:r w:rsidR="00F168D2">
        <w:rPr>
          <w:rFonts w:cs="B Lotus" w:hint="cs"/>
          <w:sz w:val="28"/>
          <w:szCs w:val="28"/>
          <w:rtl/>
        </w:rPr>
        <w:t>)</w:t>
      </w:r>
      <w:r w:rsidR="001B0DC1" w:rsidRPr="006E32F4">
        <w:rPr>
          <w:rFonts w:cs="B Lotus"/>
          <w:sz w:val="28"/>
          <w:szCs w:val="28"/>
          <w:rtl/>
        </w:rPr>
        <w:t xml:space="preserve"> ایجاد جهش</w:t>
      </w:r>
      <w:r w:rsidR="000C4034">
        <w:rPr>
          <w:rFonts w:cs="B Lotus"/>
          <w:sz w:val="28"/>
          <w:szCs w:val="28"/>
          <w:rtl/>
        </w:rPr>
        <w:t xml:space="preserve">‌هایی </w:t>
      </w:r>
      <w:r w:rsidR="001B0DC1" w:rsidRPr="006E32F4">
        <w:rPr>
          <w:rFonts w:cs="B Lotus"/>
          <w:sz w:val="28"/>
          <w:szCs w:val="28"/>
          <w:rtl/>
        </w:rPr>
        <w:t>در ژن</w:t>
      </w:r>
      <w:r w:rsidR="000C4034">
        <w:rPr>
          <w:rFonts w:cs="B Lotus"/>
          <w:sz w:val="28"/>
          <w:szCs w:val="28"/>
          <w:rtl/>
        </w:rPr>
        <w:t xml:space="preserve">‌هایی </w:t>
      </w:r>
      <w:r w:rsidR="001B0DC1" w:rsidRPr="006E32F4">
        <w:rPr>
          <w:rFonts w:cs="B Lotus"/>
          <w:sz w:val="28"/>
          <w:szCs w:val="28"/>
          <w:rtl/>
        </w:rPr>
        <w:t>که این فرآیند</w:t>
      </w:r>
      <w:r w:rsidR="000C4034">
        <w:rPr>
          <w:rFonts w:cs="B Lotus"/>
          <w:sz w:val="28"/>
          <w:szCs w:val="28"/>
          <w:rtl/>
        </w:rPr>
        <w:t xml:space="preserve">‌ها </w:t>
      </w:r>
      <w:r w:rsidR="001B0DC1" w:rsidRPr="006E32F4">
        <w:rPr>
          <w:rFonts w:cs="B Lotus"/>
          <w:sz w:val="28"/>
          <w:szCs w:val="28"/>
          <w:rtl/>
        </w:rPr>
        <w:t>را کنترل و مدیریت</w:t>
      </w:r>
      <w:r w:rsidR="000C4034">
        <w:rPr>
          <w:rFonts w:cs="B Lotus"/>
          <w:sz w:val="28"/>
          <w:szCs w:val="28"/>
          <w:rtl/>
        </w:rPr>
        <w:t xml:space="preserve"> می‌</w:t>
      </w:r>
      <w:r w:rsidR="001B0DC1" w:rsidRPr="006E32F4">
        <w:rPr>
          <w:rFonts w:cs="B Lotus"/>
          <w:sz w:val="28"/>
          <w:szCs w:val="28"/>
          <w:rtl/>
        </w:rPr>
        <w:t>کنند باعث بروز خطا در تکثیر سلول</w:t>
      </w:r>
      <w:r w:rsidR="000C4034">
        <w:rPr>
          <w:rFonts w:cs="B Lotus"/>
          <w:sz w:val="28"/>
          <w:szCs w:val="28"/>
          <w:rtl/>
        </w:rPr>
        <w:t xml:space="preserve"> می‌</w:t>
      </w:r>
      <w:r w:rsidR="001B0DC1" w:rsidRPr="006E32F4">
        <w:rPr>
          <w:rFonts w:cs="B Lotus"/>
          <w:sz w:val="28"/>
          <w:szCs w:val="28"/>
          <w:rtl/>
        </w:rPr>
        <w:t xml:space="preserve">شود. همچنین از جمله مواردی که در </w:t>
      </w:r>
      <w:r w:rsidR="001B0DC1" w:rsidRPr="006E32F4">
        <w:rPr>
          <w:rFonts w:cs="B Lotus"/>
          <w:sz w:val="28"/>
          <w:szCs w:val="28"/>
        </w:rPr>
        <w:t>pathway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1B0DC1" w:rsidRPr="006E32F4">
        <w:rPr>
          <w:rFonts w:cs="B Lotus"/>
          <w:sz w:val="28"/>
          <w:szCs w:val="28"/>
          <w:rtl/>
        </w:rPr>
        <w:t xml:space="preserve">به دست آمده وجود دارد </w:t>
      </w:r>
      <w:r w:rsidR="001B0DC1" w:rsidRPr="006E32F4">
        <w:rPr>
          <w:rFonts w:cs="B Lotus"/>
          <w:sz w:val="28"/>
          <w:szCs w:val="28"/>
        </w:rPr>
        <w:t>p53</w:t>
      </w:r>
      <w:r w:rsidR="001B0DC1" w:rsidRPr="006E32F4">
        <w:rPr>
          <w:rFonts w:cs="B Lotus"/>
          <w:sz w:val="28"/>
          <w:szCs w:val="28"/>
          <w:rtl/>
        </w:rPr>
        <w:t xml:space="preserve"> است که یکی از ژن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1B0DC1" w:rsidRPr="006E32F4">
        <w:rPr>
          <w:rFonts w:cs="B Lotus"/>
          <w:sz w:val="28"/>
          <w:szCs w:val="28"/>
          <w:rtl/>
        </w:rPr>
        <w:t>مهم کنترل کننده و جلوگیری کننده از سرطان</w:t>
      </w:r>
      <w:r w:rsidR="000C4034">
        <w:rPr>
          <w:rFonts w:cs="B Lotus"/>
          <w:sz w:val="28"/>
          <w:szCs w:val="28"/>
          <w:rtl/>
        </w:rPr>
        <w:t xml:space="preserve"> می‌</w:t>
      </w:r>
      <w:r w:rsidR="001B0DC1" w:rsidRPr="006E32F4">
        <w:rPr>
          <w:rFonts w:cs="B Lotus"/>
          <w:sz w:val="28"/>
          <w:szCs w:val="28"/>
          <w:rtl/>
        </w:rPr>
        <w:t xml:space="preserve">باشد، با توجه به </w:t>
      </w:r>
      <w:r w:rsidR="001B0DC1" w:rsidRPr="006E32F4">
        <w:rPr>
          <w:rFonts w:cs="B Lotus"/>
          <w:sz w:val="28"/>
          <w:szCs w:val="28"/>
        </w:rPr>
        <w:t>adj.</w:t>
      </w:r>
      <w:r w:rsidR="006E32F4" w:rsidRPr="006E32F4">
        <w:rPr>
          <w:rFonts w:cs="B Lotus"/>
          <w:sz w:val="28"/>
          <w:szCs w:val="28"/>
        </w:rPr>
        <w:t>P</w:t>
      </w:r>
      <w:r w:rsidR="001B0DC1" w:rsidRPr="006E32F4">
        <w:rPr>
          <w:rFonts w:cs="B Lotus"/>
          <w:sz w:val="28"/>
          <w:szCs w:val="28"/>
        </w:rPr>
        <w:t>.</w:t>
      </w:r>
      <w:r w:rsidR="006E32F4" w:rsidRPr="006E32F4">
        <w:rPr>
          <w:rFonts w:cs="B Lotus"/>
          <w:sz w:val="28"/>
          <w:szCs w:val="28"/>
        </w:rPr>
        <w:t>V</w:t>
      </w:r>
      <w:r w:rsidR="001B0DC1" w:rsidRPr="006E32F4">
        <w:rPr>
          <w:rFonts w:cs="B Lotus"/>
          <w:sz w:val="28"/>
          <w:szCs w:val="28"/>
        </w:rPr>
        <w:t>al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1B0DC1" w:rsidRPr="006E32F4">
        <w:rPr>
          <w:rFonts w:cs="B Lotus"/>
          <w:sz w:val="28"/>
          <w:szCs w:val="28"/>
          <w:rtl/>
        </w:rPr>
        <w:t>به دست آمده نشان</w:t>
      </w:r>
      <w:r w:rsidR="000C4034">
        <w:rPr>
          <w:rFonts w:cs="B Lotus"/>
          <w:sz w:val="28"/>
          <w:szCs w:val="28"/>
          <w:rtl/>
        </w:rPr>
        <w:t xml:space="preserve"> می‌</w:t>
      </w:r>
      <w:r w:rsidR="001B0DC1" w:rsidRPr="006E32F4">
        <w:rPr>
          <w:rFonts w:cs="B Lotus"/>
          <w:sz w:val="28"/>
          <w:szCs w:val="28"/>
          <w:rtl/>
        </w:rPr>
        <w:t>دهد ژن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1B0DC1" w:rsidRPr="006E32F4">
        <w:rPr>
          <w:rFonts w:cs="B Lotus"/>
          <w:sz w:val="28"/>
          <w:szCs w:val="28"/>
          <w:rtl/>
        </w:rPr>
        <w:t>به دست آمده بر روی عملکرد این ژن موثر بوده و باعث بروز عملکرد نادرست این ژن شده و در نتیجه آن یکی از مکانیزم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1B0DC1" w:rsidRPr="006E32F4">
        <w:rPr>
          <w:rFonts w:cs="B Lotus"/>
          <w:sz w:val="28"/>
          <w:szCs w:val="28"/>
          <w:rtl/>
        </w:rPr>
        <w:t xml:space="preserve">مهم دفاعی سلول در مقابل سرطانی شدن خود دچار مشکل جدی </w:t>
      </w:r>
      <w:r w:rsidR="000C4034">
        <w:rPr>
          <w:rFonts w:cs="B Lotus"/>
          <w:sz w:val="28"/>
          <w:szCs w:val="28"/>
          <w:rtl/>
        </w:rPr>
        <w:t>شده‌است</w:t>
      </w:r>
      <w:r w:rsidR="001B0DC1" w:rsidRPr="006E32F4">
        <w:rPr>
          <w:rFonts w:cs="B Lotus"/>
          <w:sz w:val="28"/>
          <w:szCs w:val="28"/>
          <w:rtl/>
        </w:rPr>
        <w:t>.</w:t>
      </w:r>
      <w:r w:rsidR="006E32F4" w:rsidRPr="006E32F4">
        <w:rPr>
          <w:rFonts w:cs="B Lotus"/>
          <w:sz w:val="28"/>
          <w:szCs w:val="28"/>
          <w:rtl/>
        </w:rPr>
        <w:t xml:space="preserve"> از دیگر </w:t>
      </w:r>
      <w:r w:rsidR="006E32F4" w:rsidRPr="006E32F4">
        <w:rPr>
          <w:rFonts w:cs="B Lotus"/>
          <w:sz w:val="28"/>
          <w:szCs w:val="28"/>
        </w:rPr>
        <w:t>pathway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6E32F4" w:rsidRPr="006E32F4">
        <w:rPr>
          <w:rFonts w:cs="B Lotus"/>
          <w:sz w:val="28"/>
          <w:szCs w:val="28"/>
          <w:rtl/>
        </w:rPr>
        <w:t>موثر یافته شده فرآیند اشتباه رونویسی در سرطان</w:t>
      </w:r>
      <w:r w:rsidR="007F3460">
        <w:rPr>
          <w:rStyle w:val="FootnoteReference"/>
          <w:rFonts w:cs="B Lotus"/>
          <w:sz w:val="28"/>
          <w:szCs w:val="28"/>
          <w:rtl/>
        </w:rPr>
        <w:footnoteReference w:id="7"/>
      </w:r>
      <w:r w:rsidR="000C4034">
        <w:rPr>
          <w:rFonts w:cs="B Lotus"/>
          <w:sz w:val="28"/>
          <w:szCs w:val="28"/>
          <w:rtl/>
        </w:rPr>
        <w:t xml:space="preserve"> می‌</w:t>
      </w:r>
      <w:r w:rsidR="006E32F4" w:rsidRPr="006E32F4">
        <w:rPr>
          <w:rFonts w:cs="B Lotus"/>
          <w:sz w:val="28"/>
          <w:szCs w:val="28"/>
          <w:rtl/>
        </w:rPr>
        <w:t>باشد که باعث بروز خطا در عملکرد فاکتور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F168D2">
        <w:rPr>
          <w:rFonts w:cs="B Lotus" w:hint="cs"/>
          <w:sz w:val="28"/>
          <w:szCs w:val="28"/>
          <w:rtl/>
        </w:rPr>
        <w:t>رونویسی</w:t>
      </w:r>
      <w:r w:rsidR="006E32F4" w:rsidRPr="006E32F4">
        <w:rPr>
          <w:rFonts w:cs="B Lotus"/>
          <w:sz w:val="28"/>
          <w:szCs w:val="28"/>
          <w:rtl/>
        </w:rPr>
        <w:t xml:space="preserve"> و کنترل کننده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6E32F4" w:rsidRPr="006E32F4">
        <w:rPr>
          <w:rFonts w:cs="B Lotus"/>
          <w:sz w:val="28"/>
          <w:szCs w:val="28"/>
          <w:rtl/>
        </w:rPr>
        <w:t>آن</w:t>
      </w:r>
      <w:r w:rsidR="000C4034">
        <w:rPr>
          <w:rFonts w:cs="B Lotus"/>
          <w:sz w:val="28"/>
          <w:szCs w:val="28"/>
          <w:rtl/>
        </w:rPr>
        <w:t xml:space="preserve"> می‌</w:t>
      </w:r>
      <w:r w:rsidR="006E32F4" w:rsidRPr="006E32F4">
        <w:rPr>
          <w:rFonts w:cs="B Lotus"/>
          <w:sz w:val="28"/>
          <w:szCs w:val="28"/>
          <w:rtl/>
        </w:rPr>
        <w:t>شود</w:t>
      </w:r>
      <w:r w:rsidR="00587B18">
        <w:rPr>
          <w:rFonts w:cs="B Lotus" w:hint="cs"/>
          <w:sz w:val="28"/>
          <w:szCs w:val="28"/>
          <w:rtl/>
        </w:rPr>
        <w:t xml:space="preserve">، در این مورد در </w:t>
      </w:r>
      <w:r w:rsidR="00587B18">
        <w:rPr>
          <w:rFonts w:cs="B Lotus"/>
          <w:sz w:val="28"/>
          <w:szCs w:val="28"/>
          <w:lang w:val="en-US"/>
        </w:rPr>
        <w:t>AML</w:t>
      </w:r>
      <w:r w:rsidR="00587B18">
        <w:rPr>
          <w:rFonts w:cs="B Lotus" w:hint="cs"/>
          <w:sz w:val="28"/>
          <w:szCs w:val="28"/>
          <w:rtl/>
          <w:lang w:val="en-US" w:bidi="fa-IR"/>
        </w:rPr>
        <w:t xml:space="preserve"> جهش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587B18">
        <w:rPr>
          <w:rFonts w:cs="B Lotus" w:hint="cs"/>
          <w:sz w:val="28"/>
          <w:szCs w:val="28"/>
          <w:rtl/>
          <w:lang w:val="en-US" w:bidi="fa-IR"/>
        </w:rPr>
        <w:t>انجام شده در برخی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587B18">
        <w:rPr>
          <w:rFonts w:cs="B Lotus" w:hint="cs"/>
          <w:sz w:val="28"/>
          <w:szCs w:val="28"/>
          <w:rtl/>
          <w:lang w:val="en-US" w:bidi="fa-IR"/>
        </w:rPr>
        <w:t xml:space="preserve">از جمله </w:t>
      </w:r>
      <w:r w:rsidR="00587B18">
        <w:rPr>
          <w:rFonts w:cs="B Lotus"/>
          <w:sz w:val="28"/>
          <w:szCs w:val="28"/>
          <w:lang w:val="en-US" w:bidi="fa-IR"/>
        </w:rPr>
        <w:t>IL3</w:t>
      </w:r>
      <w:r w:rsidR="00587B18">
        <w:rPr>
          <w:rFonts w:cs="B Lotus" w:hint="cs"/>
          <w:sz w:val="28"/>
          <w:szCs w:val="28"/>
          <w:rtl/>
          <w:lang w:val="en-US" w:bidi="fa-IR"/>
        </w:rPr>
        <w:t xml:space="preserve"> ، </w:t>
      </w:r>
      <w:r w:rsidR="00587B18">
        <w:rPr>
          <w:rFonts w:cs="B Lotus"/>
          <w:sz w:val="28"/>
          <w:szCs w:val="28"/>
          <w:lang w:val="en-US" w:bidi="fa-IR"/>
        </w:rPr>
        <w:t>MPO</w:t>
      </w:r>
      <w:r w:rsidR="00587B18">
        <w:rPr>
          <w:rFonts w:cs="B Lotus" w:hint="cs"/>
          <w:sz w:val="28"/>
          <w:szCs w:val="28"/>
          <w:rtl/>
          <w:lang w:val="en-US" w:bidi="fa-IR"/>
        </w:rPr>
        <w:t xml:space="preserve"> باعث خطا در عملکرد</w:t>
      </w:r>
      <w:r w:rsidR="000C4034">
        <w:rPr>
          <w:rFonts w:cs="B Lotus" w:hint="cs"/>
          <w:sz w:val="28"/>
          <w:szCs w:val="28"/>
          <w:rtl/>
          <w:lang w:val="en-US" w:bidi="fa-IR"/>
        </w:rPr>
        <w:t>‌تر</w:t>
      </w:r>
      <w:r w:rsidR="00587B18">
        <w:rPr>
          <w:rFonts w:cs="B Lotus" w:hint="cs"/>
          <w:sz w:val="28"/>
          <w:szCs w:val="28"/>
          <w:rtl/>
          <w:lang w:val="en-US" w:bidi="fa-IR"/>
        </w:rPr>
        <w:t>جمه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587B18">
        <w:rPr>
          <w:rFonts w:cs="B Lotus" w:hint="cs"/>
          <w:sz w:val="28"/>
          <w:szCs w:val="28"/>
          <w:rtl/>
          <w:lang w:val="en-US" w:bidi="fa-IR"/>
        </w:rPr>
        <w:t>شود.(شکل12-قسمت سمت چپ بالا)</w:t>
      </w:r>
      <w:r w:rsidR="006E32F4" w:rsidRPr="006E32F4">
        <w:rPr>
          <w:rFonts w:cs="B Lotus"/>
          <w:sz w:val="28"/>
          <w:szCs w:val="28"/>
          <w:rtl/>
        </w:rPr>
        <w:t xml:space="preserve"> (تصاویر برخی از </w:t>
      </w:r>
      <w:r w:rsidR="006E32F4" w:rsidRPr="006E32F4">
        <w:rPr>
          <w:rFonts w:cs="B Lotus"/>
          <w:sz w:val="28"/>
          <w:szCs w:val="28"/>
        </w:rPr>
        <w:t>pathway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6E32F4" w:rsidRPr="006E32F4">
        <w:rPr>
          <w:rFonts w:cs="B Lotus"/>
          <w:sz w:val="28"/>
          <w:szCs w:val="28"/>
          <w:rtl/>
        </w:rPr>
        <w:t>مهم نام برده شده</w:t>
      </w:r>
      <w:r w:rsidR="00587B18">
        <w:rPr>
          <w:rFonts w:cs="B Lotus" w:hint="cs"/>
          <w:sz w:val="28"/>
          <w:szCs w:val="28"/>
          <w:rtl/>
        </w:rPr>
        <w:t xml:space="preserve"> در</w:t>
      </w:r>
      <w:r w:rsidR="007F3460">
        <w:rPr>
          <w:rFonts w:cs="B Lotus" w:hint="cs"/>
          <w:sz w:val="28"/>
          <w:szCs w:val="28"/>
          <w:rtl/>
        </w:rPr>
        <w:t xml:space="preserve"> دایرکتوری </w:t>
      </w:r>
      <w:r w:rsidR="007F3460">
        <w:rPr>
          <w:rFonts w:cs="B Lotus"/>
          <w:sz w:val="28"/>
          <w:szCs w:val="28"/>
          <w:lang w:val="en-US"/>
        </w:rPr>
        <w:t>result/pathways</w:t>
      </w:r>
      <w:r w:rsidR="00A067C1">
        <w:rPr>
          <w:rFonts w:cs="B Lotus"/>
          <w:sz w:val="28"/>
          <w:szCs w:val="28"/>
          <w:lang w:val="en-US"/>
        </w:rPr>
        <w:t>/amu</w:t>
      </w:r>
      <w:r w:rsidR="007F3460" w:rsidRPr="006E32F4">
        <w:rPr>
          <w:rFonts w:cs="B Lotus"/>
          <w:sz w:val="28"/>
          <w:szCs w:val="28"/>
          <w:rtl/>
        </w:rPr>
        <w:t xml:space="preserve"> ضمیمه </w:t>
      </w:r>
      <w:r w:rsidR="000C4034">
        <w:rPr>
          <w:rFonts w:cs="B Lotus"/>
          <w:sz w:val="28"/>
          <w:szCs w:val="28"/>
          <w:rtl/>
        </w:rPr>
        <w:t>شده‌است</w:t>
      </w:r>
      <w:r w:rsidR="007F3460" w:rsidRPr="006E32F4">
        <w:rPr>
          <w:rFonts w:cs="B Lotus"/>
          <w:sz w:val="28"/>
          <w:szCs w:val="28"/>
          <w:rtl/>
        </w:rPr>
        <w:t>.)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131"/>
        <w:gridCol w:w="1281"/>
        <w:gridCol w:w="1486"/>
        <w:gridCol w:w="1013"/>
        <w:gridCol w:w="1428"/>
      </w:tblGrid>
      <w:tr w:rsidR="00DA7686" w:rsidRPr="00DA7686" w14:paraId="250B57CF" w14:textId="77777777" w:rsidTr="00DA7686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59960A9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81DF69A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08A6F8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9E55201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D87C08A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BF22F3F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DA7686" w:rsidRPr="00DA7686" w14:paraId="62F4E6BD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F34647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7FEC88D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ell cycl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460A03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96E-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9EF336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77E-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893AC98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451033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75.87</w:t>
            </w:r>
          </w:p>
        </w:tc>
      </w:tr>
      <w:tr w:rsidR="00DA7686" w:rsidRPr="00DA7686" w14:paraId="16ACC2C4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44BC72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FE4ED0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NA replicat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223C88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11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790560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63E-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CFF0CB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.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556912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17.1</w:t>
            </w:r>
          </w:p>
        </w:tc>
      </w:tr>
      <w:tr w:rsidR="00DA7686" w:rsidRPr="00DA7686" w14:paraId="48E2CE6A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CB889FA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E92458A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anconi anemia pathwa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C829393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11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8646371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1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E47B540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00131DE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2.22</w:t>
            </w:r>
          </w:p>
        </w:tc>
      </w:tr>
      <w:tr w:rsidR="00DA7686" w:rsidRPr="00DA7686" w14:paraId="2E9AE138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159E43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654B4E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53 signaling pathwa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06B672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7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91F559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34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7E518A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0B0A6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0.35</w:t>
            </w:r>
          </w:p>
        </w:tc>
      </w:tr>
      <w:tr w:rsidR="00DA7686" w:rsidRPr="00DA7686" w14:paraId="640A541F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6BEE5FB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4899058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yrimidine metabolis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C7368B9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98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2853223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57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AE133A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C870CFE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2.86</w:t>
            </w:r>
          </w:p>
        </w:tc>
      </w:tr>
      <w:tr w:rsidR="00DA7686" w:rsidRPr="00DA7686" w14:paraId="45C96074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4A202B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C11BF0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ranscriptional misregulation in canc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59AC0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3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28E98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67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938BE0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69F42E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8.19</w:t>
            </w:r>
          </w:p>
        </w:tc>
      </w:tr>
      <w:tr w:rsidR="00DA7686" w:rsidRPr="00DA7686" w14:paraId="621A546C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986108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lastRenderedPageBreak/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73471A5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smatch repai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1F88AAE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21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6ECF07B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90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AD26C2A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58C4AB2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6.36</w:t>
            </w:r>
          </w:p>
        </w:tc>
      </w:tr>
      <w:tr w:rsidR="00DA7686" w:rsidRPr="00DA7686" w14:paraId="61718798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259132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3FFC76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rogesterone-mediated oocyte maturat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C517C8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40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2E101F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14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2D6582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9BE372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1.71</w:t>
            </w:r>
          </w:p>
        </w:tc>
      </w:tr>
      <w:tr w:rsidR="00DA7686" w:rsidRPr="00DA7686" w14:paraId="5A8B3684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B6BC3BC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040E441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Oocyte meiosi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4816D19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74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4434FF7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24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55FA88C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1D1D95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5.88</w:t>
            </w:r>
          </w:p>
        </w:tc>
      </w:tr>
      <w:tr w:rsidR="00DA7686" w:rsidRPr="00DA7686" w14:paraId="7ABCD480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B75F57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D149F8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ase excision repai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0FA63B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95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68F81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28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01FE85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28DF35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0.28</w:t>
            </w:r>
          </w:p>
        </w:tc>
      </w:tr>
      <w:tr w:rsidR="00DA7686" w:rsidRPr="00DA7686" w14:paraId="3FB852DD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9311D6C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C4299DE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Hematopoietic cell lineag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215A721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1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3B9496B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30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642830F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0AAB39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7.08</w:t>
            </w:r>
          </w:p>
        </w:tc>
      </w:tr>
      <w:tr w:rsidR="00DA7686" w:rsidRPr="00DA7686" w14:paraId="1DD67204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4FCC2B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5845F8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Human T-cell leukemia virus 1 infect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A810558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87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B70165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21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BD664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09322C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.04</w:t>
            </w:r>
          </w:p>
        </w:tc>
      </w:tr>
      <w:tr w:rsidR="00DA7686" w:rsidRPr="00DA7686" w14:paraId="1EF627A0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6E0C77D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851DD8D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ellular senescenc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7AD4D9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12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E85FB10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28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4FD558D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5C7D9AA" w14:textId="77777777" w:rsidR="00DA7686" w:rsidRPr="00DA7686" w:rsidRDefault="00DA7686" w:rsidP="00DA7686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.49</w:t>
            </w:r>
          </w:p>
        </w:tc>
      </w:tr>
    </w:tbl>
    <w:p w14:paraId="30653CD1" w14:textId="360B7095" w:rsidR="00DA7686" w:rsidRPr="00DA7686" w:rsidRDefault="00DA7686" w:rsidP="00A067C1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</w:rPr>
        <w:sectPr w:rsidR="00DA7686" w:rsidRPr="00DA7686" w:rsidSect="00E40A12">
          <w:footerReference w:type="default" r:id="rId31"/>
          <w:footnotePr>
            <w:numRestart w:val="eachPage"/>
          </w:footnotePr>
          <w:pgSz w:w="11906" w:h="16838" w:code="9"/>
          <w:pgMar w:top="1440" w:right="1440" w:bottom="1440" w:left="1440" w:header="720" w:footer="720" w:gutter="0"/>
          <w:cols w:space="720"/>
          <w:titlePg/>
          <w:docGrid w:linePitch="360"/>
        </w:sectPr>
      </w:pPr>
      <w:r w:rsidRPr="00D35457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337FF0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2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- مجموعه</w:t>
      </w:r>
      <w:r w:rsidR="000C4034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ای 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از مرتبط</w:t>
      </w:r>
      <w:r w:rsidR="000C4034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‌تر</w:t>
      </w:r>
      <w:r w:rsidRPr="00DA7686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DA7686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ن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lang w:bidi="fa-IR"/>
        </w:rPr>
        <w:t>pathway</w:t>
      </w:r>
      <w:r w:rsidR="000C4034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 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با ژن</w:t>
      </w:r>
      <w:r w:rsidR="000C4034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افزا</w:t>
      </w:r>
      <w:r w:rsidRPr="00DA7686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DA7686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ش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ب</w:t>
      </w:r>
      <w:r w:rsidRPr="00DA7686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DA7686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ان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</w:t>
      </w:r>
      <w:r w:rsidRPr="00DA7686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DA7686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افته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در سلول</w:t>
      </w:r>
      <w:r w:rsidR="000C4034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ب</w:t>
      </w:r>
      <w:r w:rsidRPr="00DA7686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DA7686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مار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در </w:t>
      </w:r>
      <w:r w:rsidR="00035E83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کتاب‌خانه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lang w:bidi="fa-IR"/>
        </w:rPr>
        <w:t>Kegg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.</w:t>
      </w:r>
    </w:p>
    <w:p w14:paraId="36DAE542" w14:textId="5B4C4FC7" w:rsidR="007F3460" w:rsidRDefault="007F3460" w:rsidP="00587B18">
      <w:pPr>
        <w:bidi/>
        <w:jc w:val="both"/>
        <w:rPr>
          <w:rFonts w:cs="B Lotus"/>
          <w:sz w:val="28"/>
          <w:szCs w:val="28"/>
          <w:rtl/>
        </w:rPr>
        <w:sectPr w:rsidR="007F3460" w:rsidSect="007F3460">
          <w:footnotePr>
            <w:numRestart w:val="eachPage"/>
          </w:footnotePr>
          <w:type w:val="continuous"/>
          <w:pgSz w:w="11906" w:h="16838" w:code="9"/>
          <w:pgMar w:top="1440" w:right="1440" w:bottom="1440" w:left="1440" w:header="720" w:footer="720" w:gutter="0"/>
          <w:cols w:space="720"/>
          <w:docGrid w:linePitch="360"/>
        </w:sectPr>
      </w:pPr>
    </w:p>
    <w:p w14:paraId="0FF270E4" w14:textId="017FC31B" w:rsidR="00810D37" w:rsidRPr="00CB10BA" w:rsidRDefault="00CB10BA" w:rsidP="00A067C1">
      <w:pPr>
        <w:bidi/>
        <w:ind w:firstLine="720"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Fonts w:cs="B Lotus" w:hint="cs"/>
          <w:sz w:val="28"/>
          <w:szCs w:val="28"/>
          <w:rtl/>
          <w:lang w:bidi="fa-IR"/>
        </w:rPr>
        <w:t xml:space="preserve">مشابه مقایسه بالا در </w:t>
      </w:r>
      <w:r w:rsidR="00035E83">
        <w:rPr>
          <w:rFonts w:cs="B Lotus" w:hint="cs"/>
          <w:sz w:val="28"/>
          <w:szCs w:val="28"/>
          <w:rtl/>
          <w:lang w:bidi="fa-IR"/>
        </w:rPr>
        <w:t>کتاب‌خانه</w:t>
      </w:r>
      <w:r>
        <w:rPr>
          <w:rFonts w:cs="B Lotus" w:hint="cs"/>
          <w:sz w:val="28"/>
          <w:szCs w:val="28"/>
          <w:rtl/>
          <w:lang w:bidi="fa-IR"/>
        </w:rPr>
        <w:t xml:space="preserve"> </w:t>
      </w:r>
      <w:r>
        <w:rPr>
          <w:rFonts w:cs="B Lotus"/>
          <w:sz w:val="28"/>
          <w:szCs w:val="28"/>
          <w:lang w:val="en-US" w:bidi="fa-IR"/>
        </w:rPr>
        <w:t>WikiPathway</w:t>
      </w:r>
      <w:r>
        <w:rPr>
          <w:rStyle w:val="FootnoteReference"/>
          <w:rFonts w:cs="B Lotus"/>
          <w:sz w:val="28"/>
          <w:szCs w:val="28"/>
          <w:lang w:val="en-US" w:bidi="fa-IR"/>
        </w:rPr>
        <w:footnoteReference w:id="8"/>
      </w:r>
      <w:r>
        <w:rPr>
          <w:rFonts w:cs="B Lotus" w:hint="cs"/>
          <w:sz w:val="28"/>
          <w:szCs w:val="28"/>
          <w:rtl/>
          <w:lang w:val="en-US" w:bidi="fa-IR"/>
        </w:rPr>
        <w:t xml:space="preserve"> نیز انجام </w:t>
      </w:r>
      <w:r w:rsidR="000C4034">
        <w:rPr>
          <w:rFonts w:cs="B Lotus" w:hint="cs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sz w:val="28"/>
          <w:szCs w:val="28"/>
          <w:rtl/>
          <w:lang w:val="en-US" w:bidi="fa-IR"/>
        </w:rPr>
        <w:t xml:space="preserve"> و فایل جدول آن در دایرکتوری </w:t>
      </w:r>
      <w:r>
        <w:rPr>
          <w:rFonts w:cs="B Lotus"/>
          <w:sz w:val="28"/>
          <w:szCs w:val="28"/>
          <w:lang w:val="en-US" w:bidi="fa-IR"/>
        </w:rPr>
        <w:t>result/pathways</w:t>
      </w:r>
      <w:r w:rsidR="00A067C1">
        <w:rPr>
          <w:rFonts w:cs="B Lotus"/>
          <w:sz w:val="28"/>
          <w:szCs w:val="28"/>
          <w:lang w:val="en-US" w:bidi="fa-IR"/>
        </w:rPr>
        <w:t>/amu</w:t>
      </w:r>
      <w:r>
        <w:rPr>
          <w:rFonts w:cs="B Lotus" w:hint="cs"/>
          <w:sz w:val="28"/>
          <w:szCs w:val="28"/>
          <w:rtl/>
          <w:lang w:val="en-US" w:bidi="fa-IR"/>
        </w:rPr>
        <w:t xml:space="preserve"> ضمیمه </w:t>
      </w:r>
      <w:r w:rsidR="000C4034">
        <w:rPr>
          <w:rFonts w:cs="B Lotus" w:hint="cs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sz w:val="28"/>
          <w:szCs w:val="28"/>
          <w:rtl/>
          <w:lang w:val="en-US" w:bidi="fa-IR"/>
        </w:rPr>
        <w:t>.</w:t>
      </w:r>
    </w:p>
    <w:p w14:paraId="03452AB1" w14:textId="199D6880" w:rsidR="00810D37" w:rsidRDefault="00A067C1" w:rsidP="00810D37">
      <w:pPr>
        <w:bidi/>
        <w:jc w:val="both"/>
        <w:rPr>
          <w:rFonts w:cs="B Lotus"/>
          <w:sz w:val="28"/>
          <w:szCs w:val="28"/>
        </w:rPr>
      </w:pPr>
      <w:r>
        <w:rPr>
          <w:rFonts w:cs="B Lotus" w:hint="cs"/>
          <w:noProof/>
          <w:sz w:val="28"/>
          <w:szCs w:val="28"/>
          <w:rtl/>
          <w:lang w:val="ar-SA"/>
        </w:rPr>
        <mc:AlternateContent>
          <mc:Choice Requires="wpg">
            <w:drawing>
              <wp:anchor distT="0" distB="0" distL="114300" distR="114300" simplePos="0" relativeHeight="251737088" behindDoc="0" locked="0" layoutInCell="1" allowOverlap="1" wp14:anchorId="571C4905" wp14:editId="3850BA7C">
                <wp:simplePos x="0" y="0"/>
                <wp:positionH relativeFrom="column">
                  <wp:posOffset>199198</wp:posOffset>
                </wp:positionH>
                <wp:positionV relativeFrom="paragraph">
                  <wp:posOffset>337</wp:posOffset>
                </wp:positionV>
                <wp:extent cx="5287010" cy="4103652"/>
                <wp:effectExtent l="0" t="0" r="8890" b="0"/>
                <wp:wrapTight wrapText="bothSides">
                  <wp:wrapPolygon edited="0">
                    <wp:start x="0" y="0"/>
                    <wp:lineTo x="0" y="21460"/>
                    <wp:lineTo x="21558" y="21460"/>
                    <wp:lineTo x="21558" y="0"/>
                    <wp:lineTo x="0" y="0"/>
                  </wp:wrapPolygon>
                </wp:wrapTight>
                <wp:docPr id="60" name="Group 6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87010" cy="4103652"/>
                          <a:chOff x="0" y="0"/>
                          <a:chExt cx="5287010" cy="4103652"/>
                        </a:xfrm>
                      </wpg:grpSpPr>
                      <pic:pic xmlns:pic="http://schemas.openxmlformats.org/drawingml/2006/picture">
                        <pic:nvPicPr>
                          <pic:cNvPr id="34" name="Picture 34"/>
                          <pic:cNvPicPr>
                            <a:picLocks noChangeAspect="1"/>
                          </pic:cNvPicPr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287010" cy="35407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59" name="Text Box 59"/>
                        <wps:cNvSpPr txBox="1"/>
                        <wps:spPr>
                          <a:xfrm>
                            <a:off x="0" y="3558822"/>
                            <a:ext cx="5287010" cy="54483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531DDF9" w14:textId="3672FB37" w:rsidR="00810D37" w:rsidRPr="007F3460" w:rsidRDefault="00810D37" w:rsidP="00810D37">
                              <w:pPr>
                                <w:pStyle w:val="Caption"/>
                                <w:bidi/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</w:pPr>
                              <w:r w:rsidRPr="007F3460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شکل</w:t>
                              </w:r>
                              <w:r w:rsidR="007F3460" w:rsidRPr="007F3460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="007F3460" w:rsidRPr="007F3460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12</w:t>
                              </w:r>
                              <w:r w:rsidRPr="007F3460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- </w:t>
                              </w:r>
                              <w:r w:rsidR="007F3460" w:rsidRPr="007F3460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برخی از جهش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ی </w:t>
                              </w:r>
                              <w:r w:rsidR="007F3460" w:rsidRPr="007F3460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که در اثر سرطان باعث ایجاد خطا در فرآیند رونویسی و کنترل آن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می‌</w:t>
                              </w:r>
                              <w:r w:rsidR="007F3460" w:rsidRPr="007F3460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شود</w:t>
                              </w:r>
                              <w:r w:rsidRPr="007F3460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.</w:t>
                              </w:r>
                              <w:r w:rsidR="007F3460" w:rsidRPr="007F3460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سمت چپ بالا مربوط به </w:t>
                              </w:r>
                              <w:r w:rsidR="007F3460" w:rsidRPr="007F3460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AML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می‌</w:t>
                              </w:r>
                              <w:r w:rsidR="007F3460" w:rsidRPr="007F3460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باشد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571C4905" id="Group 60" o:spid="_x0000_s1081" style="position:absolute;left:0;text-align:left;margin-left:15.7pt;margin-top:.05pt;width:416.3pt;height:323.1pt;z-index:251737088" coordsize="52870,4103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">
                <v:shape id="Picture 34" o:spid="_x0000_s1082" type="#_x0000_t75" style="position:absolute;width:52870;height:354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">
                  <v:imagedata r:id="rId33" o:title=""/>
                </v:shape>
                <v:shape id="Text Box 59" o:spid="_x0000_s1083" type="#_x0000_t202" style="position:absolute;top:35588;width:52870;height:544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" stroked="f">
                  <v:textbox inset="0,0,0,0">
                    <w:txbxContent>
                      <w:p w14:paraId="2531DDF9" w14:textId="3672FB37" w:rsidR="00810D37" w:rsidRPr="007F3460" w:rsidRDefault="00810D37" w:rsidP="00810D37">
                        <w:pPr>
                          <w:pStyle w:val="Caption"/>
                          <w:bidi/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</w:pPr>
                        <w:r w:rsidRPr="007F3460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شکل</w:t>
                        </w:r>
                        <w:r w:rsidR="007F3460" w:rsidRPr="007F3460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t xml:space="preserve"> </w:t>
                        </w:r>
                        <w:r w:rsidR="007F3460" w:rsidRPr="007F3460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12</w:t>
                        </w:r>
                        <w:r w:rsidRPr="007F3460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- </w:t>
                        </w:r>
                        <w:r w:rsidR="007F3460" w:rsidRPr="007F3460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برخی از جهش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ی </w:t>
                        </w:r>
                        <w:r w:rsidR="007F3460" w:rsidRPr="007F3460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که در اثر سرطان باعث ایجاد خطا در فرآیند رونویسی و کنترل آن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می‌</w:t>
                        </w:r>
                        <w:r w:rsidR="007F3460" w:rsidRPr="007F3460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شود</w:t>
                        </w:r>
                        <w:r w:rsidRPr="007F3460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.</w:t>
                        </w:r>
                        <w:r w:rsidR="007F3460" w:rsidRPr="007F3460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سمت چپ بالا مربوط به </w:t>
                        </w:r>
                        <w:r w:rsidR="007F3460" w:rsidRPr="007F3460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AML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می‌</w:t>
                        </w:r>
                        <w:r w:rsidR="007F3460" w:rsidRPr="007F3460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باشد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065F0911" w14:textId="0B46CF3D" w:rsidR="00B91CCC" w:rsidRPr="00BE3F87" w:rsidRDefault="00B91CCC" w:rsidP="00B91CCC">
      <w:pPr>
        <w:pStyle w:val="Heading3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2" w:name="_Toc95075336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lastRenderedPageBreak/>
        <w:t>2-1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pathway</w:t>
      </w:r>
      <w:r w:rsidR="000C403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‌های 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مرتبط با دسته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 w:rsidRPr="00AA16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Monocytes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کاهش بیان داشته</w:t>
      </w:r>
      <w:r w:rsidR="000C403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‌اند</w:t>
      </w:r>
      <w:bookmarkEnd w:id="12"/>
    </w:p>
    <w:p w14:paraId="59012089" w14:textId="67EB55EB" w:rsidR="000C4034" w:rsidRDefault="00FD583B" w:rsidP="000C4034">
      <w:pPr>
        <w:bidi/>
        <w:ind w:firstLine="720"/>
        <w:jc w:val="both"/>
        <w:rPr>
          <w:rFonts w:cs="B Lotus"/>
          <w:sz w:val="28"/>
          <w:szCs w:val="28"/>
          <w:rtl/>
          <w:lang w:val="en-US" w:bidi="fa-IR"/>
        </w:rPr>
      </w:pPr>
      <w:r w:rsidRPr="006E32F4">
        <w:rPr>
          <w:rFonts w:cs="B Lotus" w:hint="cs"/>
          <w:sz w:val="28"/>
          <w:szCs w:val="28"/>
          <w:rtl/>
        </w:rPr>
        <w:t>با بررسی ژن</w:t>
      </w:r>
      <w:r w:rsidR="000C4034">
        <w:rPr>
          <w:rFonts w:cs="B Lotus" w:hint="cs"/>
          <w:sz w:val="28"/>
          <w:szCs w:val="28"/>
          <w:rtl/>
        </w:rPr>
        <w:t xml:space="preserve">‌هایی </w:t>
      </w:r>
      <w:r w:rsidRPr="006E32F4">
        <w:rPr>
          <w:rFonts w:cs="B Lotus" w:hint="cs"/>
          <w:sz w:val="28"/>
          <w:szCs w:val="28"/>
          <w:rtl/>
        </w:rPr>
        <w:t>که افزایش بیان در نمونه</w:t>
      </w:r>
      <w:r w:rsidR="000C4034">
        <w:rPr>
          <w:rFonts w:cs="B Lotus" w:hint="cs"/>
          <w:sz w:val="28"/>
          <w:szCs w:val="28"/>
          <w:rtl/>
        </w:rPr>
        <w:t xml:space="preserve">‌های </w:t>
      </w:r>
      <w:r w:rsidRPr="006E32F4">
        <w:rPr>
          <w:rFonts w:cs="B Lotus" w:hint="cs"/>
          <w:sz w:val="28"/>
          <w:szCs w:val="28"/>
          <w:rtl/>
        </w:rPr>
        <w:t>بیمار داشته</w:t>
      </w:r>
      <w:r w:rsidR="000C4034">
        <w:rPr>
          <w:rFonts w:cs="B Lotus" w:hint="cs"/>
          <w:sz w:val="28"/>
          <w:szCs w:val="28"/>
          <w:rtl/>
        </w:rPr>
        <w:t>‌اند</w:t>
      </w:r>
      <w:r w:rsidRPr="006E32F4">
        <w:rPr>
          <w:rFonts w:cs="B Lotus" w:hint="cs"/>
          <w:sz w:val="28"/>
          <w:szCs w:val="28"/>
          <w:rtl/>
        </w:rPr>
        <w:t xml:space="preserve"> در مقایسه با </w:t>
      </w:r>
      <w:r w:rsidRPr="006E32F4">
        <w:rPr>
          <w:rFonts w:cs="B Lotus"/>
          <w:sz w:val="28"/>
          <w:szCs w:val="28"/>
        </w:rPr>
        <w:t>Monocytes</w:t>
      </w:r>
      <w:r w:rsidR="000C4034">
        <w:rPr>
          <w:rFonts w:cs="B Lotus" w:hint="cs"/>
          <w:sz w:val="28"/>
          <w:szCs w:val="28"/>
          <w:rtl/>
        </w:rPr>
        <w:t>‌ها</w:t>
      </w:r>
      <w:r w:rsidRPr="006E32F4">
        <w:rPr>
          <w:rFonts w:cs="B Lotus" w:hint="cs"/>
          <w:sz w:val="28"/>
          <w:szCs w:val="28"/>
          <w:rtl/>
        </w:rPr>
        <w:t xml:space="preserve">(سالم)، </w:t>
      </w:r>
      <w:r>
        <w:rPr>
          <w:rFonts w:cs="B Lotus" w:hint="cs"/>
          <w:sz w:val="28"/>
          <w:szCs w:val="28"/>
          <w:rtl/>
          <w:lang w:bidi="fa-IR"/>
        </w:rPr>
        <w:t>1415</w:t>
      </w:r>
      <w:r w:rsidRPr="006E32F4">
        <w:rPr>
          <w:rFonts w:cs="B Lotus" w:hint="cs"/>
          <w:sz w:val="28"/>
          <w:szCs w:val="28"/>
          <w:rtl/>
        </w:rPr>
        <w:t xml:space="preserve"> ژن به دست</w:t>
      </w:r>
      <w:r w:rsidR="000C4034">
        <w:rPr>
          <w:rFonts w:cs="B Lotus" w:hint="cs"/>
          <w:sz w:val="28"/>
          <w:szCs w:val="28"/>
          <w:rtl/>
        </w:rPr>
        <w:t xml:space="preserve"> می‌</w:t>
      </w:r>
      <w:r w:rsidRPr="006E32F4">
        <w:rPr>
          <w:rFonts w:cs="B Lotus" w:hint="cs"/>
          <w:sz w:val="28"/>
          <w:szCs w:val="28"/>
          <w:rtl/>
        </w:rPr>
        <w:t xml:space="preserve">آید. در مقایسه با </w:t>
      </w:r>
      <w:r w:rsidRPr="006E32F4">
        <w:rPr>
          <w:rFonts w:cs="B Lotus"/>
          <w:sz w:val="28"/>
          <w:szCs w:val="28"/>
        </w:rPr>
        <w:t>pathway</w:t>
      </w:r>
      <w:r w:rsidR="000C4034">
        <w:rPr>
          <w:rFonts w:cs="B Lotus" w:hint="cs"/>
          <w:sz w:val="28"/>
          <w:szCs w:val="28"/>
          <w:rtl/>
        </w:rPr>
        <w:t xml:space="preserve">‌های </w:t>
      </w:r>
      <w:r w:rsidR="00035E83">
        <w:rPr>
          <w:rFonts w:cs="B Lotus" w:hint="cs"/>
          <w:sz w:val="28"/>
          <w:szCs w:val="28"/>
          <w:rtl/>
        </w:rPr>
        <w:t>کتاب‌خانه</w:t>
      </w:r>
      <w:r>
        <w:rPr>
          <w:rFonts w:cs="B Lotus" w:hint="cs"/>
          <w:sz w:val="28"/>
          <w:szCs w:val="28"/>
          <w:rtl/>
          <w:lang w:bidi="fa-IR"/>
        </w:rPr>
        <w:t xml:space="preserve"> </w:t>
      </w:r>
      <w:r>
        <w:rPr>
          <w:rFonts w:cs="B Lotus"/>
          <w:sz w:val="28"/>
          <w:szCs w:val="28"/>
          <w:lang w:val="en-US" w:bidi="fa-IR"/>
        </w:rPr>
        <w:t>Reactome</w:t>
      </w:r>
      <w:r w:rsidR="00157FB6">
        <w:rPr>
          <w:rStyle w:val="FootnoteReference"/>
          <w:rFonts w:cs="B Lotus"/>
          <w:sz w:val="28"/>
          <w:szCs w:val="28"/>
          <w:lang w:val="en-US" w:bidi="fa-IR"/>
        </w:rPr>
        <w:footnoteReference w:id="9"/>
      </w:r>
      <w:r w:rsidRPr="006E32F4">
        <w:rPr>
          <w:rFonts w:cs="B Lotus" w:hint="cs"/>
          <w:sz w:val="28"/>
          <w:szCs w:val="28"/>
          <w:rtl/>
        </w:rPr>
        <w:t xml:space="preserve"> بیشترین مواردی که به عنوان ارتباط یافته </w:t>
      </w:r>
      <w:r w:rsidR="000C4034">
        <w:rPr>
          <w:rFonts w:cs="B Lotus" w:hint="cs"/>
          <w:sz w:val="28"/>
          <w:szCs w:val="28"/>
          <w:rtl/>
        </w:rPr>
        <w:t>شده‌است</w:t>
      </w:r>
      <w:r w:rsidRPr="006E32F4">
        <w:rPr>
          <w:rFonts w:cs="B Lotus" w:hint="cs"/>
          <w:sz w:val="28"/>
          <w:szCs w:val="28"/>
          <w:rtl/>
        </w:rPr>
        <w:t xml:space="preserve"> که با مقدار </w:t>
      </w:r>
      <w:r w:rsidRPr="006E32F4">
        <w:rPr>
          <w:rFonts w:cs="B Lotus"/>
          <w:sz w:val="28"/>
          <w:szCs w:val="28"/>
        </w:rPr>
        <w:t>adj.P.Val</w:t>
      </w:r>
      <w:r w:rsidRPr="006E32F4">
        <w:rPr>
          <w:rFonts w:cs="B Lotus" w:hint="cs"/>
          <w:sz w:val="28"/>
          <w:szCs w:val="28"/>
          <w:rtl/>
        </w:rPr>
        <w:t xml:space="preserve"> بسیار پایینی هستند، </w:t>
      </w:r>
      <w:r w:rsidR="007727CE">
        <w:rPr>
          <w:rFonts w:cs="B Lotus" w:hint="cs"/>
          <w:sz w:val="28"/>
          <w:szCs w:val="28"/>
          <w:rtl/>
        </w:rPr>
        <w:t xml:space="preserve">همانگونه که در جدول3 مشخص است هر 8 مورد اول آن و بسیاری از موارد دیگر آن </w:t>
      </w:r>
      <w:r>
        <w:rPr>
          <w:rFonts w:cs="B Lotus" w:hint="cs"/>
          <w:sz w:val="28"/>
          <w:szCs w:val="28"/>
          <w:rtl/>
        </w:rPr>
        <w:t>مرتبط با عملکرد سیستم ایمنی</w:t>
      </w:r>
      <w:r w:rsidR="000C4034">
        <w:rPr>
          <w:rFonts w:cs="B Lotus" w:hint="cs"/>
          <w:sz w:val="28"/>
          <w:szCs w:val="28"/>
          <w:rtl/>
        </w:rPr>
        <w:t xml:space="preserve"> می‌</w:t>
      </w:r>
      <w:r>
        <w:rPr>
          <w:rFonts w:cs="B Lotus" w:hint="cs"/>
          <w:sz w:val="28"/>
          <w:szCs w:val="28"/>
          <w:rtl/>
        </w:rPr>
        <w:t>باشد.</w:t>
      </w:r>
      <w:r w:rsidR="007727CE">
        <w:rPr>
          <w:rFonts w:cs="B Lotus" w:hint="cs"/>
          <w:sz w:val="28"/>
          <w:szCs w:val="28"/>
          <w:rtl/>
        </w:rPr>
        <w:t xml:space="preserve"> از عملکرد ذاتی سیستم ایمنی تا آنزیم</w:t>
      </w:r>
      <w:r w:rsidR="000C4034">
        <w:rPr>
          <w:rFonts w:cs="B Lotus" w:hint="cs"/>
          <w:sz w:val="28"/>
          <w:szCs w:val="28"/>
          <w:rtl/>
        </w:rPr>
        <w:t xml:space="preserve">‌هایی </w:t>
      </w:r>
      <w:r w:rsidR="007727CE">
        <w:rPr>
          <w:rFonts w:cs="B Lotus" w:hint="cs"/>
          <w:sz w:val="28"/>
          <w:szCs w:val="28"/>
          <w:rtl/>
        </w:rPr>
        <w:t>مثل کیناز و ... که عملکرد ماکروفاژ</w:t>
      </w:r>
      <w:r w:rsidR="000C4034">
        <w:rPr>
          <w:rFonts w:cs="B Lotus" w:hint="cs"/>
          <w:sz w:val="28"/>
          <w:szCs w:val="28"/>
          <w:rtl/>
        </w:rPr>
        <w:t xml:space="preserve">‌ها </w:t>
      </w:r>
      <w:r w:rsidR="007727CE">
        <w:rPr>
          <w:rFonts w:cs="B Lotus" w:hint="cs"/>
          <w:sz w:val="28"/>
          <w:szCs w:val="28"/>
          <w:rtl/>
        </w:rPr>
        <w:t>و سلول</w:t>
      </w:r>
      <w:r w:rsidR="000C4034">
        <w:rPr>
          <w:rFonts w:cs="B Lotus" w:hint="cs"/>
          <w:sz w:val="28"/>
          <w:szCs w:val="28"/>
          <w:rtl/>
        </w:rPr>
        <w:t xml:space="preserve">‌های </w:t>
      </w:r>
      <w:r w:rsidR="007727CE">
        <w:rPr>
          <w:rFonts w:cs="B Lotus" w:hint="cs"/>
          <w:sz w:val="28"/>
          <w:szCs w:val="28"/>
          <w:rtl/>
        </w:rPr>
        <w:t>مختلف را تحت تاثیر قرار</w:t>
      </w:r>
      <w:r w:rsidR="000C4034">
        <w:rPr>
          <w:rFonts w:cs="B Lotus" w:hint="cs"/>
          <w:sz w:val="28"/>
          <w:szCs w:val="28"/>
          <w:rtl/>
        </w:rPr>
        <w:t xml:space="preserve"> می‌</w:t>
      </w:r>
      <w:r w:rsidR="007727CE">
        <w:rPr>
          <w:rFonts w:cs="B Lotus" w:hint="cs"/>
          <w:sz w:val="28"/>
          <w:szCs w:val="28"/>
          <w:rtl/>
        </w:rPr>
        <w:t>دهد تحت تاثیر ژن</w:t>
      </w:r>
      <w:r w:rsidR="000C4034">
        <w:rPr>
          <w:rFonts w:cs="B Lotus" w:hint="cs"/>
          <w:sz w:val="28"/>
          <w:szCs w:val="28"/>
          <w:rtl/>
        </w:rPr>
        <w:t xml:space="preserve">‌های </w:t>
      </w:r>
      <w:r w:rsidR="007727CE">
        <w:rPr>
          <w:rFonts w:cs="B Lotus" w:hint="cs"/>
          <w:sz w:val="28"/>
          <w:szCs w:val="28"/>
          <w:rtl/>
        </w:rPr>
        <w:t xml:space="preserve">یافته شده هستند و از مقادیر </w:t>
      </w:r>
      <w:r w:rsidR="007727CE">
        <w:rPr>
          <w:rFonts w:cs="B Lotus"/>
          <w:sz w:val="28"/>
          <w:szCs w:val="28"/>
          <w:lang w:val="en-US"/>
        </w:rPr>
        <w:t>adj.P.Val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7727CE">
        <w:rPr>
          <w:rFonts w:cs="B Lotus" w:hint="cs"/>
          <w:sz w:val="28"/>
          <w:szCs w:val="28"/>
          <w:rtl/>
          <w:lang w:val="en-US" w:bidi="fa-IR"/>
        </w:rPr>
        <w:t>توان فهمید که ارتباط بسیار زیادی با یکدیگر دارند. این ارتباط باعث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7727CE">
        <w:rPr>
          <w:rFonts w:cs="B Lotus" w:hint="cs"/>
          <w:sz w:val="28"/>
          <w:szCs w:val="28"/>
          <w:rtl/>
          <w:lang w:val="en-US" w:bidi="fa-IR"/>
        </w:rPr>
        <w:t>شود در نتیجه کاهش بیان این ژن</w:t>
      </w:r>
      <w:r w:rsidR="000C4034">
        <w:rPr>
          <w:rFonts w:cs="B Lotus" w:hint="cs"/>
          <w:sz w:val="28"/>
          <w:szCs w:val="28"/>
          <w:rtl/>
          <w:lang w:val="en-US" w:bidi="fa-IR"/>
        </w:rPr>
        <w:t>‌ها</w:t>
      </w:r>
      <w:r w:rsidR="007727CE">
        <w:rPr>
          <w:rFonts w:cs="B Lotus" w:hint="cs"/>
          <w:sz w:val="28"/>
          <w:szCs w:val="28"/>
          <w:rtl/>
          <w:lang w:val="en-US" w:bidi="fa-IR"/>
        </w:rPr>
        <w:t>، مشکلات جدی عملکردی در سیستم ایمنی ایجاد شده و در نتیجه نتواند فعالیت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727CE">
        <w:rPr>
          <w:rFonts w:cs="B Lotus" w:hint="cs"/>
          <w:sz w:val="28"/>
          <w:szCs w:val="28"/>
          <w:rtl/>
          <w:lang w:val="en-US" w:bidi="fa-IR"/>
        </w:rPr>
        <w:t>غیرطبیعی سلول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7727CE">
        <w:rPr>
          <w:rFonts w:cs="B Lotus" w:hint="cs"/>
          <w:sz w:val="28"/>
          <w:szCs w:val="28"/>
          <w:rtl/>
          <w:lang w:val="en-US" w:bidi="fa-IR"/>
        </w:rPr>
        <w:t>را کنترل و مدیریت نماید.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</w:t>
      </w:r>
      <w:r w:rsidR="000C4034" w:rsidRPr="00721CBB">
        <w:rPr>
          <w:rFonts w:cs="B Lotus" w:hint="cs"/>
          <w:sz w:val="28"/>
          <w:szCs w:val="28"/>
          <w:rtl/>
          <w:lang w:bidi="fa-IR"/>
        </w:rPr>
        <w:t>نمونه</w:t>
      </w:r>
      <w:r w:rsidR="000C4034">
        <w:rPr>
          <w:rFonts w:cs="B Lotus" w:hint="cs"/>
          <w:sz w:val="28"/>
          <w:szCs w:val="28"/>
          <w:rtl/>
          <w:lang w:bidi="fa-IR"/>
        </w:rPr>
        <w:t xml:space="preserve">‌های </w:t>
      </w:r>
      <w:r w:rsidR="000C4034" w:rsidRPr="00721CBB">
        <w:rPr>
          <w:rFonts w:cs="B Lotus" w:hint="cs"/>
          <w:sz w:val="28"/>
          <w:szCs w:val="28"/>
          <w:rtl/>
          <w:lang w:bidi="fa-IR"/>
        </w:rPr>
        <w:t xml:space="preserve">مختلفی از </w:t>
      </w:r>
      <w:r w:rsidR="000C4034" w:rsidRPr="00721CBB">
        <w:rPr>
          <w:rFonts w:cs="B Lotus"/>
          <w:sz w:val="28"/>
          <w:szCs w:val="28"/>
          <w:lang w:val="en-US" w:bidi="fa-IR"/>
        </w:rPr>
        <w:t>pathway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C4034" w:rsidRPr="00721CBB">
        <w:rPr>
          <w:rFonts w:cs="B Lotus" w:hint="cs"/>
          <w:sz w:val="28"/>
          <w:szCs w:val="28"/>
          <w:rtl/>
          <w:lang w:val="en-US" w:bidi="fa-IR"/>
        </w:rPr>
        <w:t xml:space="preserve">سیستم ایمنی همانند شکل13 در دایرکتوری </w:t>
      </w:r>
      <w:r w:rsidR="000C4034" w:rsidRPr="00721CBB">
        <w:rPr>
          <w:rFonts w:cs="B Lotus"/>
          <w:sz w:val="28"/>
          <w:szCs w:val="28"/>
          <w:lang w:val="en-US" w:bidi="fa-IR"/>
        </w:rPr>
        <w:t>result/pathways/</w:t>
      </w:r>
      <w:r w:rsidR="000C4034">
        <w:rPr>
          <w:rFonts w:cs="B Lotus"/>
          <w:sz w:val="28"/>
          <w:szCs w:val="28"/>
          <w:lang w:val="en-US" w:bidi="fa-IR"/>
        </w:rPr>
        <w:t>amd</w:t>
      </w:r>
      <w:r w:rsidR="000C4034" w:rsidRPr="00721CBB">
        <w:rPr>
          <w:rFonts w:cs="B Lotus" w:hint="cs"/>
          <w:sz w:val="28"/>
          <w:szCs w:val="28"/>
          <w:rtl/>
          <w:lang w:val="en-US" w:bidi="fa-IR"/>
        </w:rPr>
        <w:t xml:space="preserve"> ضمیمه </w:t>
      </w:r>
      <w:r w:rsidR="000C4034">
        <w:rPr>
          <w:rFonts w:cs="B Lotus" w:hint="cs"/>
          <w:sz w:val="28"/>
          <w:szCs w:val="28"/>
          <w:rtl/>
          <w:lang w:val="en-US" w:bidi="fa-IR"/>
        </w:rPr>
        <w:t>شده‌است</w:t>
      </w:r>
      <w:r w:rsidR="000C4034" w:rsidRPr="00721CBB">
        <w:rPr>
          <w:rFonts w:cs="B Lotus" w:hint="cs"/>
          <w:sz w:val="28"/>
          <w:szCs w:val="28"/>
          <w:rtl/>
          <w:lang w:val="en-US" w:bidi="fa-IR"/>
        </w:rPr>
        <w:t>.</w:t>
      </w:r>
    </w:p>
    <w:p w14:paraId="1732F4B8" w14:textId="36BC7269" w:rsidR="00F03E9F" w:rsidRDefault="00EE6D74" w:rsidP="00F03E9F">
      <w:pPr>
        <w:bidi/>
        <w:ind w:firstLine="720"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noProof/>
          <w:rtl/>
          <w:lang w:val="ar-SA"/>
        </w:rPr>
        <mc:AlternateContent>
          <mc:Choice Requires="wpg">
            <w:drawing>
              <wp:anchor distT="0" distB="0" distL="114300" distR="114300" simplePos="0" relativeHeight="251741184" behindDoc="0" locked="0" layoutInCell="1" allowOverlap="1" wp14:anchorId="6D4C8F45" wp14:editId="0C0EFEB7">
                <wp:simplePos x="0" y="0"/>
                <wp:positionH relativeFrom="column">
                  <wp:posOffset>-90170</wp:posOffset>
                </wp:positionH>
                <wp:positionV relativeFrom="paragraph">
                  <wp:posOffset>341630</wp:posOffset>
                </wp:positionV>
                <wp:extent cx="5731510" cy="3825875"/>
                <wp:effectExtent l="0" t="0" r="2540" b="3175"/>
                <wp:wrapTight wrapText="bothSides">
                  <wp:wrapPolygon edited="0">
                    <wp:start x="144" y="0"/>
                    <wp:lineTo x="144" y="16993"/>
                    <wp:lineTo x="10769" y="17208"/>
                    <wp:lineTo x="0" y="17854"/>
                    <wp:lineTo x="0" y="21510"/>
                    <wp:lineTo x="21538" y="21510"/>
                    <wp:lineTo x="21538" y="17854"/>
                    <wp:lineTo x="10769" y="17208"/>
                    <wp:lineTo x="21538" y="16993"/>
                    <wp:lineTo x="21466" y="0"/>
                    <wp:lineTo x="144" y="0"/>
                  </wp:wrapPolygon>
                </wp:wrapTight>
                <wp:docPr id="63" name="Group 6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3825875"/>
                          <a:chOff x="0" y="64198"/>
                          <a:chExt cx="5731529" cy="3826633"/>
                        </a:xfrm>
                      </wpg:grpSpPr>
                      <pic:pic xmlns:pic="http://schemas.openxmlformats.org/drawingml/2006/picture">
                        <pic:nvPicPr>
                          <pic:cNvPr id="61" name="Picture 6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3415" b="4387"/>
                          <a:stretch/>
                        </pic:blipFill>
                        <pic:spPr bwMode="auto">
                          <a:xfrm>
                            <a:off x="24888" y="64198"/>
                            <a:ext cx="5706641" cy="30059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62" name="Text Box 62"/>
                        <wps:cNvSpPr txBox="1"/>
                        <wps:spPr>
                          <a:xfrm>
                            <a:off x="0" y="3237986"/>
                            <a:ext cx="5731510" cy="65284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2FF0681" w14:textId="74BD4266" w:rsidR="00721CBB" w:rsidRPr="00721CBB" w:rsidRDefault="00721CBB" w:rsidP="00721CBB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721CBB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13</w:t>
                              </w:r>
                              <w:r w:rsidRPr="00721CB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ت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صو</w:t>
                              </w:r>
                              <w:r w:rsidRPr="00721CB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ی</w:t>
                              </w:r>
                              <w:r w:rsidRPr="00721CBB">
                                <w:rPr>
                                  <w:rFonts w:cs="B Lotus" w:hint="eastAsia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ر</w:t>
                              </w:r>
                              <w:r w:rsidRPr="00721CB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ی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از 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bidi="fa-IR"/>
                                </w:rPr>
                                <w:t>pathway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مرتبط با س</w:t>
                              </w:r>
                              <w:r w:rsidRPr="00721CB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ی</w:t>
                              </w:r>
                              <w:r w:rsidRPr="00721CBB">
                                <w:rPr>
                                  <w:rFonts w:cs="B Lotus" w:hint="eastAsia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ستم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ا</w:t>
                              </w:r>
                              <w:r w:rsidRPr="00721CB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ی</w:t>
                              </w:r>
                              <w:r w:rsidRPr="00721CBB">
                                <w:rPr>
                                  <w:rFonts w:cs="B Lotus" w:hint="eastAsia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من</w:t>
                              </w:r>
                              <w:r w:rsidRPr="00721CB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ی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(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bidi="fa-IR"/>
                                </w:rPr>
                                <w:t>Immune System Homo sapiens R-HSA-168256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) از </w:t>
                              </w:r>
                              <w:r w:rsidR="00035E83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کتاب‌خانه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bidi="fa-IR"/>
                                </w:rPr>
                                <w:t>Reactome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D4C8F45" id="Group 63" o:spid="_x0000_s1084" style="position:absolute;left:0;text-align:left;margin-left:-7.1pt;margin-top:26.9pt;width:451.3pt;height:301.25pt;z-index:251741184;mso-width-relative:margin;mso-height-relative:margin" coordorigin=",641" coordsize="57315,3826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">
                <v:shape id="Picture 61" o:spid="_x0000_s1085" type="#_x0000_t75" style="position:absolute;left:248;top:641;width:57067;height:3006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">
                  <v:imagedata r:id="rId35" o:title="" croptop="2238f" cropbottom="2875f"/>
                </v:shape>
                <v:shape id="Text Box 62" o:spid="_x0000_s1086" type="#_x0000_t202" style="position:absolute;top:32379;width:57315;height:652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" stroked="f">
                  <v:textbox style="mso-fit-shape-to-text:t" inset="0,0,0,0">
                    <w:txbxContent>
                      <w:p w14:paraId="62FF0681" w14:textId="74BD4266" w:rsidR="00721CBB" w:rsidRPr="00721CBB" w:rsidRDefault="00721CBB" w:rsidP="00721CBB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721CBB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13</w:t>
                        </w:r>
                        <w:r w:rsidRPr="00721CB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ت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صو</w:t>
                        </w:r>
                        <w:r w:rsidRPr="00721CB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ی</w:t>
                        </w:r>
                        <w:r w:rsidRPr="00721CBB">
                          <w:rPr>
                            <w:rFonts w:cs="B Lotus" w:hint="eastAsia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ر</w:t>
                        </w:r>
                        <w:r w:rsidRPr="00721CB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ی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از 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bidi="fa-IR"/>
                          </w:rPr>
                          <w:t>pathway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مرتبط با س</w:t>
                        </w:r>
                        <w:r w:rsidRPr="00721CB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ی</w:t>
                        </w:r>
                        <w:r w:rsidRPr="00721CBB">
                          <w:rPr>
                            <w:rFonts w:cs="B Lotus" w:hint="eastAsia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ستم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ا</w:t>
                        </w:r>
                        <w:r w:rsidRPr="00721CB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ی</w:t>
                        </w:r>
                        <w:r w:rsidRPr="00721CBB">
                          <w:rPr>
                            <w:rFonts w:cs="B Lotus" w:hint="eastAsia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من</w:t>
                        </w:r>
                        <w:r w:rsidRPr="00721CB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ی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(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bidi="fa-IR"/>
                          </w:rPr>
                          <w:t>Immune System Homo sapiens R-HSA-168256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) از </w:t>
                        </w:r>
                        <w:r w:rsidR="00035E83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کتاب‌خانه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bidi="fa-IR"/>
                          </w:rPr>
                          <w:t>Reactome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997"/>
        <w:gridCol w:w="1080"/>
        <w:gridCol w:w="1195"/>
        <w:gridCol w:w="832"/>
        <w:gridCol w:w="1235"/>
      </w:tblGrid>
      <w:tr w:rsidR="007727CE" w:rsidRPr="007727CE" w14:paraId="19111F6A" w14:textId="77777777" w:rsidTr="007727CE">
        <w:trPr>
          <w:trHeight w:val="4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85CC8D7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lastRenderedPageBreak/>
              <w:t>Index</w:t>
            </w:r>
          </w:p>
        </w:tc>
        <w:tc>
          <w:tcPr>
            <w:tcW w:w="39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A91DB4A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8967109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E7B473B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8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7A68578E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1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FF3DA79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7727CE" w:rsidRPr="007727CE" w14:paraId="7BB931E7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0EED59D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585B30A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Immune System Homo </w:t>
            </w:r>
            <w:proofErr w:type="gramStart"/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apiens</w:t>
            </w:r>
            <w:proofErr w:type="gramEnd"/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R-HSA-16825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53259A8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30E-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7A63F66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2E-40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FDAFCD4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08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F222384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03.76</w:t>
            </w:r>
          </w:p>
        </w:tc>
      </w:tr>
      <w:tr w:rsidR="007727CE" w:rsidRPr="007727CE" w14:paraId="3D426B48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BC588B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9D7614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nterferon gamma signaling Homo sapiens R-HSA-8773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C7D634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20E-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7142F6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9E-21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22A871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12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A4BF0F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98.37</w:t>
            </w:r>
          </w:p>
        </w:tc>
      </w:tr>
      <w:tr w:rsidR="007727CE" w:rsidRPr="007727CE" w14:paraId="54D8E015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81A71EA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990DFCB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Innate Immune System Homo </w:t>
            </w:r>
            <w:proofErr w:type="gramStart"/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apiens</w:t>
            </w:r>
            <w:proofErr w:type="gramEnd"/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R-HSA-16824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5E65B04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66E-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13E945A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1E-19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8CE09BF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84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358E86A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8.42</w:t>
            </w:r>
          </w:p>
        </w:tc>
      </w:tr>
      <w:tr w:rsidR="007727CE" w:rsidRPr="007727CE" w14:paraId="4BF21100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F195A9A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B578AC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tokine Signaling in Immune system Homo sapiens R-HSA-12802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E33734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3E-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C97BC4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6E-19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9DD8AE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3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8E7A2E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0.05</w:t>
            </w:r>
          </w:p>
        </w:tc>
      </w:tr>
      <w:tr w:rsidR="007727CE" w:rsidRPr="007727CE" w14:paraId="65C51982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083021F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CF51FEC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Interferon Signaling Homo </w:t>
            </w:r>
            <w:proofErr w:type="gramStart"/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apiens</w:t>
            </w:r>
            <w:proofErr w:type="gramEnd"/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R-HSA-9135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2D69792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92E-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D819907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72E-18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FD864FB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57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BA6B6F2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57.81</w:t>
            </w:r>
          </w:p>
        </w:tc>
      </w:tr>
      <w:tr w:rsidR="007727CE" w:rsidRPr="007727CE" w14:paraId="5B12F161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7087E3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19EC60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mmunoregulatory interactions between a Lymphoid and a non-Lymphoid cell Homo sapiens R-HSA-19893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8E01B4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93E-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CE446A2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80E-1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769270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25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DCA781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1.24</w:t>
            </w:r>
          </w:p>
        </w:tc>
      </w:tr>
      <w:tr w:rsidR="007727CE" w:rsidRPr="007727CE" w14:paraId="6CB4B80C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0C2F746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294F485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nterferon alpha/beta signaling Homo sapiens R-HSA-90973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7758615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00E-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2A5AAEC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66E-1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89AEAAA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6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A2947D0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12.97</w:t>
            </w:r>
          </w:p>
        </w:tc>
      </w:tr>
      <w:tr w:rsidR="007727CE" w:rsidRPr="007727CE" w14:paraId="47B5A11F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059B1E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1CCA5B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Adaptive Immune System Homo </w:t>
            </w:r>
            <w:proofErr w:type="gramStart"/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apiens</w:t>
            </w:r>
            <w:proofErr w:type="gramEnd"/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R-HSA-12802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8BD3A9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27E-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43C2A1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72E-12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8E51DD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3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E747AD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7.62</w:t>
            </w:r>
          </w:p>
        </w:tc>
      </w:tr>
      <w:tr w:rsidR="007727CE" w:rsidRPr="007727CE" w14:paraId="32679701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DF303F8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EEC158B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Toll-Like Receptors Cascades Homo </w:t>
            </w:r>
            <w:proofErr w:type="gramStart"/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apiens</w:t>
            </w:r>
            <w:proofErr w:type="gramEnd"/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R-HSA-16889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2031DD0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24E-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C9B5D67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33E-12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F5AEBAC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19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E0FE241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8.62</w:t>
            </w:r>
          </w:p>
        </w:tc>
      </w:tr>
      <w:tr w:rsidR="007727CE" w:rsidRPr="007727CE" w14:paraId="2623E9D9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18CE77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B5818D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oll Like Receptor 4 (TLR4) Cascade Homo sapiens R-HSA-16601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37BB49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59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18E126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82E-08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822B92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55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CE65CB" w14:textId="77777777" w:rsidR="007727CE" w:rsidRPr="007727CE" w:rsidRDefault="007727CE" w:rsidP="007727CE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0.48</w:t>
            </w:r>
          </w:p>
        </w:tc>
      </w:tr>
    </w:tbl>
    <w:p w14:paraId="3DDC3772" w14:textId="4FD9E6A6" w:rsidR="007727CE" w:rsidRDefault="007727CE" w:rsidP="00157FB6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4E6E17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337FF0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3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7727C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عملکرد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7727C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مرتبط با ژن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7727C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کاهش بیان یافته در </w:t>
      </w:r>
      <w:r w:rsidRPr="007727CE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AML</w:t>
      </w:r>
      <w:r w:rsidRPr="007727C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نسبت به </w:t>
      </w:r>
      <w:r w:rsidRPr="007727CE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nocytes</w:t>
      </w:r>
      <w:r w:rsidRPr="007727C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. جدول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تکمیلی </w:t>
      </w:r>
      <w:r w:rsidRPr="007727C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موارد فوق در فایل</w:t>
      </w:r>
      <w:r w:rsidR="004E6E1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</w:t>
      </w:r>
      <w:r w:rsidR="004E6E17" w:rsidRPr="004E6E17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actome_AML_Monocytes_Down.xlsx</w:t>
      </w:r>
      <w:r w:rsidR="004E6E1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 w:rsidR="004E6E17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pathways</w:t>
      </w:r>
      <w:r w:rsidR="00A067C1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/amd</w:t>
      </w:r>
      <w:r w:rsidR="004E6E1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 w:rsidR="004E6E1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5A720AA6" w14:textId="1E8F685A" w:rsidR="008F3F63" w:rsidRDefault="008F3F63" w:rsidP="008F3F63">
      <w:pPr>
        <w:bidi/>
        <w:rPr>
          <w:rFonts w:cs="B Lotus"/>
          <w:sz w:val="28"/>
          <w:szCs w:val="28"/>
          <w:lang w:val="en-US" w:bidi="fa-IR"/>
        </w:rPr>
      </w:pPr>
    </w:p>
    <w:p w14:paraId="3A24EBE5" w14:textId="58B4BDBD" w:rsidR="006E149A" w:rsidRPr="00BE3F87" w:rsidRDefault="006E149A" w:rsidP="00927D0A">
      <w:pPr>
        <w:pStyle w:val="Heading3"/>
        <w:bidi/>
        <w:jc w:val="both"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3" w:name="_Toc95075337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3-1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pathway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‌های مرتبط با دسته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CD34+HSPC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افزایش بیان داشته‌اند</w:t>
      </w:r>
      <w:bookmarkEnd w:id="13"/>
    </w:p>
    <w:p w14:paraId="5055CF0C" w14:textId="6084CD25" w:rsidR="0026521C" w:rsidRDefault="00DF2836" w:rsidP="00FF7A06">
      <w:pPr>
        <w:bidi/>
        <w:ind w:firstLine="720"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Fonts w:cs="B Lotus" w:hint="cs"/>
          <w:sz w:val="28"/>
          <w:szCs w:val="28"/>
          <w:rtl/>
        </w:rPr>
        <w:t>ب</w:t>
      </w:r>
      <w:r w:rsidRPr="006E32F4">
        <w:rPr>
          <w:rFonts w:cs="B Lotus" w:hint="cs"/>
          <w:sz w:val="28"/>
          <w:szCs w:val="28"/>
          <w:rtl/>
        </w:rPr>
        <w:t>ا بررسی ژن</w:t>
      </w:r>
      <w:r>
        <w:rPr>
          <w:rFonts w:cs="B Lotus" w:hint="cs"/>
          <w:sz w:val="28"/>
          <w:szCs w:val="28"/>
          <w:rtl/>
        </w:rPr>
        <w:t xml:space="preserve">‌هایی </w:t>
      </w:r>
      <w:r w:rsidRPr="006E32F4">
        <w:rPr>
          <w:rFonts w:cs="B Lotus" w:hint="cs"/>
          <w:sz w:val="28"/>
          <w:szCs w:val="28"/>
          <w:rtl/>
        </w:rPr>
        <w:t>که افزایش بیان در نمونه</w:t>
      </w:r>
      <w:r>
        <w:rPr>
          <w:rFonts w:cs="B Lotus" w:hint="cs"/>
          <w:sz w:val="28"/>
          <w:szCs w:val="28"/>
          <w:rtl/>
        </w:rPr>
        <w:t xml:space="preserve">‌های </w:t>
      </w:r>
      <w:r w:rsidRPr="006E32F4">
        <w:rPr>
          <w:rFonts w:cs="B Lotus" w:hint="cs"/>
          <w:sz w:val="28"/>
          <w:szCs w:val="28"/>
          <w:rtl/>
        </w:rPr>
        <w:t>بیمار داشته</w:t>
      </w:r>
      <w:r>
        <w:rPr>
          <w:rFonts w:cs="B Lotus" w:hint="cs"/>
          <w:sz w:val="28"/>
          <w:szCs w:val="28"/>
          <w:rtl/>
        </w:rPr>
        <w:t>‌اند</w:t>
      </w:r>
      <w:r w:rsidRPr="006E32F4">
        <w:rPr>
          <w:rFonts w:cs="B Lotus" w:hint="cs"/>
          <w:sz w:val="28"/>
          <w:szCs w:val="28"/>
          <w:rtl/>
        </w:rPr>
        <w:t xml:space="preserve"> در مقایسه با </w:t>
      </w:r>
      <w:r>
        <w:rPr>
          <w:rFonts w:cs="B Lotus"/>
          <w:sz w:val="28"/>
          <w:szCs w:val="28"/>
          <w:lang w:val="en-US"/>
        </w:rPr>
        <w:t>CD34</w:t>
      </w:r>
      <w:r>
        <w:rPr>
          <w:rFonts w:cs="B Lotus" w:hint="cs"/>
          <w:sz w:val="28"/>
          <w:szCs w:val="28"/>
          <w:rtl/>
        </w:rPr>
        <w:t xml:space="preserve"> ‌ها</w:t>
      </w:r>
      <w:r w:rsidRPr="006E32F4">
        <w:rPr>
          <w:rFonts w:cs="B Lotus" w:hint="cs"/>
          <w:sz w:val="28"/>
          <w:szCs w:val="28"/>
          <w:rtl/>
        </w:rPr>
        <w:t xml:space="preserve">(سالم)، </w:t>
      </w:r>
      <w:r>
        <w:rPr>
          <w:rFonts w:cs="B Lotus" w:hint="cs"/>
          <w:sz w:val="28"/>
          <w:szCs w:val="28"/>
          <w:rtl/>
        </w:rPr>
        <w:t>859</w:t>
      </w:r>
      <w:r w:rsidRPr="006E32F4">
        <w:rPr>
          <w:rFonts w:cs="B Lotus" w:hint="cs"/>
          <w:sz w:val="28"/>
          <w:szCs w:val="28"/>
          <w:rtl/>
        </w:rPr>
        <w:t xml:space="preserve"> ژن به دست</w:t>
      </w:r>
      <w:r>
        <w:rPr>
          <w:rFonts w:cs="B Lotus" w:hint="cs"/>
          <w:sz w:val="28"/>
          <w:szCs w:val="28"/>
          <w:rtl/>
        </w:rPr>
        <w:t xml:space="preserve"> می‌</w:t>
      </w:r>
      <w:r w:rsidRPr="006E32F4">
        <w:rPr>
          <w:rFonts w:cs="B Lotus" w:hint="cs"/>
          <w:sz w:val="28"/>
          <w:szCs w:val="28"/>
          <w:rtl/>
        </w:rPr>
        <w:t xml:space="preserve">آید. در مقایسه با </w:t>
      </w:r>
      <w:r w:rsidRPr="006E32F4">
        <w:rPr>
          <w:rFonts w:cs="B Lotus"/>
          <w:sz w:val="28"/>
          <w:szCs w:val="28"/>
        </w:rPr>
        <w:t>pathway</w:t>
      </w:r>
      <w:r>
        <w:rPr>
          <w:rFonts w:cs="B Lotus" w:hint="cs"/>
          <w:sz w:val="28"/>
          <w:szCs w:val="28"/>
          <w:rtl/>
        </w:rPr>
        <w:t xml:space="preserve">‌های </w:t>
      </w:r>
      <w:r w:rsidR="00035E83">
        <w:rPr>
          <w:rFonts w:cs="B Lotus" w:hint="cs"/>
          <w:sz w:val="28"/>
          <w:szCs w:val="28"/>
          <w:rtl/>
        </w:rPr>
        <w:t>کتاب‌خانه</w:t>
      </w:r>
      <w:r w:rsidRPr="006E32F4">
        <w:rPr>
          <w:rFonts w:cs="B Lotus" w:hint="cs"/>
          <w:sz w:val="28"/>
          <w:szCs w:val="28"/>
          <w:rtl/>
        </w:rPr>
        <w:t xml:space="preserve"> </w:t>
      </w:r>
      <w:r w:rsidR="00DD3A5C">
        <w:rPr>
          <w:rFonts w:cs="B Lotus"/>
          <w:sz w:val="28"/>
          <w:szCs w:val="28"/>
          <w:lang w:val="en-US" w:bidi="fa-IR"/>
        </w:rPr>
        <w:t>Reactome</w:t>
      </w:r>
      <w:r w:rsidRPr="006E32F4">
        <w:rPr>
          <w:rFonts w:cs="B Lotus" w:hint="cs"/>
          <w:sz w:val="28"/>
          <w:szCs w:val="28"/>
          <w:rtl/>
        </w:rPr>
        <w:t xml:space="preserve"> بیشترین مواردی که به عنوان ارتباط</w:t>
      </w:r>
      <w:r w:rsidR="00DD3A5C">
        <w:rPr>
          <w:rFonts w:cs="B Lotus" w:hint="cs"/>
          <w:sz w:val="28"/>
          <w:szCs w:val="28"/>
          <w:rtl/>
          <w:lang w:bidi="fa-IR"/>
        </w:rPr>
        <w:t>،</w:t>
      </w:r>
      <w:r w:rsidRPr="006E32F4">
        <w:rPr>
          <w:rFonts w:cs="B Lotus" w:hint="cs"/>
          <w:sz w:val="28"/>
          <w:szCs w:val="28"/>
          <w:rtl/>
        </w:rPr>
        <w:t xml:space="preserve"> یافته </w:t>
      </w:r>
      <w:r>
        <w:rPr>
          <w:rFonts w:cs="B Lotus" w:hint="cs"/>
          <w:sz w:val="28"/>
          <w:szCs w:val="28"/>
          <w:rtl/>
        </w:rPr>
        <w:t>شده‌است</w:t>
      </w:r>
      <w:r w:rsidRPr="006E32F4">
        <w:rPr>
          <w:rFonts w:cs="B Lotus" w:hint="cs"/>
          <w:sz w:val="28"/>
          <w:szCs w:val="28"/>
          <w:rtl/>
        </w:rPr>
        <w:t xml:space="preserve"> که با مقدار </w:t>
      </w:r>
      <w:r w:rsidRPr="006E32F4">
        <w:rPr>
          <w:rFonts w:cs="B Lotus"/>
          <w:sz w:val="28"/>
          <w:szCs w:val="28"/>
        </w:rPr>
        <w:t>adj.P.Val</w:t>
      </w:r>
      <w:r w:rsidRPr="006E32F4">
        <w:rPr>
          <w:rFonts w:cs="B Lotus" w:hint="cs"/>
          <w:sz w:val="28"/>
          <w:szCs w:val="28"/>
          <w:rtl/>
        </w:rPr>
        <w:t xml:space="preserve"> بسیار پایینی هستند، موارد مرتبط با فرآیند</w:t>
      </w:r>
      <w:r w:rsidR="00E40A12">
        <w:rPr>
          <w:rFonts w:cs="B Lotus" w:hint="cs"/>
          <w:sz w:val="28"/>
          <w:szCs w:val="28"/>
          <w:rtl/>
        </w:rPr>
        <w:t xml:space="preserve">‌های </w:t>
      </w:r>
      <w:r w:rsidR="00DD3A5C">
        <w:rPr>
          <w:rFonts w:cs="B Lotus" w:hint="cs"/>
          <w:sz w:val="28"/>
          <w:szCs w:val="28"/>
          <w:rtl/>
        </w:rPr>
        <w:t>سیستم ایمنی</w:t>
      </w:r>
      <w:r w:rsidR="00565827">
        <w:rPr>
          <w:rFonts w:cs="B Lotus" w:hint="cs"/>
          <w:sz w:val="28"/>
          <w:szCs w:val="28"/>
          <w:rtl/>
        </w:rPr>
        <w:t xml:space="preserve"> ذاتی</w:t>
      </w:r>
      <w:r w:rsidR="00DD3A5C">
        <w:rPr>
          <w:rFonts w:cs="B Lotus" w:hint="cs"/>
          <w:sz w:val="28"/>
          <w:szCs w:val="28"/>
          <w:rtl/>
        </w:rPr>
        <w:t>، جلوگیری از خونریزی و انعقاد خون، فرآیندهای تطبیقی سیستم ایمنی و ساخت آنتی بادی</w:t>
      </w:r>
      <w:r w:rsidR="00E40A12">
        <w:rPr>
          <w:rFonts w:cs="B Lotus" w:hint="cs"/>
          <w:sz w:val="28"/>
          <w:szCs w:val="28"/>
          <w:rtl/>
        </w:rPr>
        <w:t xml:space="preserve">‌های </w:t>
      </w:r>
      <w:r w:rsidR="00DD3A5C">
        <w:rPr>
          <w:rFonts w:cs="B Lotus" w:hint="cs"/>
          <w:sz w:val="28"/>
          <w:szCs w:val="28"/>
          <w:rtl/>
        </w:rPr>
        <w:t>مناسب</w:t>
      </w:r>
      <w:r w:rsidR="00565827">
        <w:rPr>
          <w:rFonts w:cs="B Lotus" w:hint="cs"/>
          <w:sz w:val="28"/>
          <w:szCs w:val="28"/>
          <w:rtl/>
        </w:rPr>
        <w:t>، همچنین فرآیند</w:t>
      </w:r>
      <w:r w:rsidR="00E40A12">
        <w:rPr>
          <w:rFonts w:cs="B Lotus" w:hint="cs"/>
          <w:sz w:val="28"/>
          <w:szCs w:val="28"/>
          <w:rtl/>
        </w:rPr>
        <w:t xml:space="preserve">‌های </w:t>
      </w:r>
      <w:r w:rsidR="00565827">
        <w:rPr>
          <w:rFonts w:cs="B Lotus"/>
          <w:sz w:val="28"/>
          <w:szCs w:val="28"/>
          <w:lang w:val="en-US"/>
        </w:rPr>
        <w:t>GTPase</w:t>
      </w:r>
      <w:r w:rsidR="00565827">
        <w:rPr>
          <w:rFonts w:cs="B Lotus" w:hint="cs"/>
          <w:sz w:val="28"/>
          <w:szCs w:val="28"/>
          <w:rtl/>
          <w:lang w:val="en-US" w:bidi="fa-IR"/>
        </w:rPr>
        <w:t xml:space="preserve"> که تحت تاثیر این ژن</w:t>
      </w:r>
      <w:r w:rsidR="00E40A12">
        <w:rPr>
          <w:rFonts w:cs="B Lotus" w:hint="cs"/>
          <w:sz w:val="28"/>
          <w:szCs w:val="28"/>
          <w:rtl/>
          <w:lang w:val="en-US" w:bidi="fa-IR"/>
        </w:rPr>
        <w:t>‌ها می‌</w:t>
      </w:r>
      <w:r w:rsidR="00565827">
        <w:rPr>
          <w:rFonts w:cs="B Lotus" w:hint="cs"/>
          <w:sz w:val="28"/>
          <w:szCs w:val="28"/>
          <w:rtl/>
          <w:lang w:val="en-US" w:bidi="fa-IR"/>
        </w:rPr>
        <w:t>باشد و موارد متعدد دیگر که برخی از این موارد در جدول4</w:t>
      </w:r>
      <w:r w:rsidR="00640741">
        <w:rPr>
          <w:rFonts w:cs="B Lotus" w:hint="cs"/>
          <w:sz w:val="28"/>
          <w:szCs w:val="28"/>
          <w:rtl/>
          <w:lang w:val="en-US" w:bidi="fa-IR"/>
        </w:rPr>
        <w:t xml:space="preserve"> لیست </w:t>
      </w:r>
      <w:r w:rsidR="00E40A12">
        <w:rPr>
          <w:rFonts w:cs="B Lotus" w:hint="cs"/>
          <w:sz w:val="28"/>
          <w:szCs w:val="28"/>
          <w:rtl/>
          <w:lang w:val="en-US" w:bidi="fa-IR"/>
        </w:rPr>
        <w:t>شده‌است</w:t>
      </w:r>
      <w:r w:rsidR="00640741">
        <w:rPr>
          <w:rFonts w:cs="B Lotus" w:hint="cs"/>
          <w:sz w:val="28"/>
          <w:szCs w:val="28"/>
          <w:rtl/>
          <w:lang w:val="en-US" w:bidi="fa-IR"/>
        </w:rPr>
        <w:t>. به عنوان مثال فرآین</w:t>
      </w:r>
      <w:r w:rsidR="0045043B">
        <w:rPr>
          <w:rFonts w:cs="B Lotus" w:hint="cs"/>
          <w:sz w:val="28"/>
          <w:szCs w:val="28"/>
          <w:rtl/>
          <w:lang w:val="en-US" w:bidi="fa-IR"/>
        </w:rPr>
        <w:t>د انعقاد خون در شکل14،</w:t>
      </w:r>
      <w:r w:rsidR="000B46D4">
        <w:rPr>
          <w:rFonts w:cs="B Lotus" w:hint="cs"/>
          <w:sz w:val="28"/>
          <w:szCs w:val="28"/>
          <w:rtl/>
          <w:lang w:val="en-US" w:bidi="fa-IR"/>
        </w:rPr>
        <w:t xml:space="preserve"> 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هموستاز 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ک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پاسخ ف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ز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ولوژ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ک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است که با توقف خونر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ز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از رگ آس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ب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د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ده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به اوج خود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رسد. در شرا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ط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عاد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اندوتل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وم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عروق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از گشاد شدن عروق پشت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بان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کند، چسبندگ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و فعال شدن پلاکت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‌ها 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را مهار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کند</w:t>
      </w:r>
      <w:r w:rsidR="000B46D4">
        <w:rPr>
          <w:rFonts w:cs="B Lotus" w:hint="cs"/>
          <w:sz w:val="28"/>
          <w:szCs w:val="28"/>
          <w:rtl/>
          <w:lang w:val="en-US" w:bidi="fa-IR"/>
        </w:rPr>
        <w:t xml:space="preserve"> و به تبع 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انعقاد را سرکوب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کند، شکاف ف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بر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ن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را افزا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ش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دهد و خاص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ت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ضد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التهاب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دارد. تحت تروما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حاد عروق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>
        <w:rPr>
          <w:rFonts w:cs="B Lotus" w:hint="cs"/>
          <w:sz w:val="28"/>
          <w:szCs w:val="28"/>
          <w:rtl/>
          <w:lang w:val="en-US" w:bidi="fa-IR"/>
        </w:rPr>
        <w:t xml:space="preserve">(پارگی رگ </w:t>
      </w:r>
      <w:r w:rsidR="000B46D4">
        <w:rPr>
          <w:rFonts w:cs="B Lotus" w:hint="cs"/>
          <w:sz w:val="28"/>
          <w:szCs w:val="28"/>
          <w:rtl/>
          <w:lang w:val="en-US" w:bidi="fa-IR"/>
        </w:rPr>
        <w:lastRenderedPageBreak/>
        <w:t xml:space="preserve">یا عواملی که باعث ایجاد ضعف دیواره رگ شود) 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مکان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سم‌ها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منقبض کننده عروق غالب م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شوند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و اندوتل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وم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ماه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ت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پ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ش‌انعقاد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و پ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ش‌التهاب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پ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دا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م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کند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.</w:t>
      </w:r>
      <w:r w:rsidR="00FF7A06">
        <w:rPr>
          <w:rFonts w:cs="B Lotus" w:hint="cs"/>
          <w:sz w:val="28"/>
          <w:szCs w:val="28"/>
          <w:rtl/>
          <w:lang w:val="en-US" w:bidi="fa-IR"/>
        </w:rPr>
        <w:t xml:space="preserve"> و با استفاده از پلاکت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FF7A06">
        <w:rPr>
          <w:rFonts w:cs="B Lotus" w:hint="cs"/>
          <w:sz w:val="28"/>
          <w:szCs w:val="28"/>
          <w:rtl/>
          <w:lang w:val="en-US" w:bidi="fa-IR"/>
        </w:rPr>
        <w:t>و مواد آزاد درون خون ساختار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FF7A06">
        <w:rPr>
          <w:rFonts w:cs="B Lotus" w:hint="cs"/>
          <w:sz w:val="28"/>
          <w:szCs w:val="28"/>
          <w:rtl/>
          <w:lang w:val="en-US" w:bidi="fa-IR"/>
        </w:rPr>
        <w:t>غیر حل شونده در خون تولید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FF7A06">
        <w:rPr>
          <w:rFonts w:cs="B Lotus" w:hint="cs"/>
          <w:sz w:val="28"/>
          <w:szCs w:val="28"/>
          <w:rtl/>
          <w:lang w:val="en-US" w:bidi="fa-IR"/>
        </w:rPr>
        <w:t>کنند تا بتوانند دیواره رگ را ترمیم کنند</w:t>
      </w:r>
      <w:r w:rsidR="00FF7A06">
        <w:rPr>
          <w:rStyle w:val="FootnoteReference"/>
          <w:rFonts w:cs="B Lotus"/>
          <w:sz w:val="28"/>
          <w:szCs w:val="28"/>
          <w:rtl/>
          <w:lang w:val="en-US" w:bidi="fa-IR"/>
        </w:rPr>
        <w:footnoteReference w:id="10"/>
      </w:r>
      <w:r w:rsidR="00FF7A06">
        <w:rPr>
          <w:rFonts w:cs="B Lotus" w:hint="cs"/>
          <w:sz w:val="28"/>
          <w:szCs w:val="28"/>
          <w:rtl/>
          <w:lang w:val="en-US" w:bidi="fa-IR"/>
        </w:rPr>
        <w:t>. این فرآیند به صورت کلی جزئی از فرآیند انعقاد خو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FF7A06">
        <w:rPr>
          <w:rFonts w:cs="B Lotus" w:hint="cs"/>
          <w:sz w:val="28"/>
          <w:szCs w:val="28"/>
          <w:rtl/>
          <w:lang w:val="en-US" w:bidi="fa-IR"/>
        </w:rPr>
        <w:t>باشد. ژ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ی </w:t>
      </w:r>
      <w:r w:rsidR="00FF7A06">
        <w:rPr>
          <w:rFonts w:cs="B Lotus" w:hint="cs"/>
          <w:sz w:val="28"/>
          <w:szCs w:val="28"/>
          <w:rtl/>
          <w:lang w:val="en-US" w:bidi="fa-IR"/>
        </w:rPr>
        <w:t>که افزایش بیان داشته اند به صورت جدی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ای </w:t>
      </w:r>
      <w:r w:rsidR="00FF7A06">
        <w:rPr>
          <w:rFonts w:cs="B Lotus" w:hint="cs"/>
          <w:sz w:val="28"/>
          <w:szCs w:val="28"/>
          <w:rtl/>
          <w:lang w:val="en-US" w:bidi="fa-IR"/>
        </w:rPr>
        <w:t>در این فرآیند موثر</w:t>
      </w:r>
      <w:r w:rsidR="00E40A12">
        <w:rPr>
          <w:rFonts w:cs="B Lotus" w:hint="cs"/>
          <w:sz w:val="28"/>
          <w:szCs w:val="28"/>
          <w:rtl/>
          <w:lang w:val="en-US" w:bidi="fa-IR"/>
        </w:rPr>
        <w:t>‌اند.</w:t>
      </w:r>
    </w:p>
    <w:p w14:paraId="7D4B3F06" w14:textId="4ABDB779" w:rsidR="0026521C" w:rsidRDefault="0026521C" w:rsidP="0026521C">
      <w:pPr>
        <w:bidi/>
        <w:rPr>
          <w:rFonts w:cs="B Lotus"/>
          <w:sz w:val="28"/>
          <w:szCs w:val="28"/>
          <w:lang w:val="en-US" w:bidi="fa-IR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907"/>
        <w:gridCol w:w="992"/>
        <w:gridCol w:w="1394"/>
        <w:gridCol w:w="822"/>
        <w:gridCol w:w="1224"/>
      </w:tblGrid>
      <w:tr w:rsidR="0045043B" w:rsidRPr="0045043B" w14:paraId="4F9666F2" w14:textId="77777777" w:rsidTr="0045043B">
        <w:trPr>
          <w:trHeight w:val="414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EBB6208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39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5AC96A2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91BBADE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7DC8D59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32759BC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7AA694D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45043B" w:rsidRPr="0045043B" w14:paraId="05DA04F9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7F81FB0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4E4919B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Immune System Homo </w:t>
            </w:r>
            <w:proofErr w:type="gramStart"/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apiens</w:t>
            </w:r>
            <w:proofErr w:type="gramEnd"/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R-HSA-16825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FB2CC03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4E-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9496DB9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8E-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1033BDC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41C1EE5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4.41</w:t>
            </w:r>
          </w:p>
        </w:tc>
      </w:tr>
      <w:tr w:rsidR="0045043B" w:rsidRPr="0045043B" w14:paraId="3A859AB9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FD6667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4E3BC1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Hemostasis Homo sapiens R-HSA-10958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57601D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8E-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0EFBE5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34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E26557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56C30D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2.63</w:t>
            </w:r>
          </w:p>
        </w:tc>
      </w:tr>
      <w:tr w:rsidR="0045043B" w:rsidRPr="0045043B" w14:paraId="18055D97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28D6C3F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67E79D6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Adaptive Immune System Homo </w:t>
            </w:r>
            <w:proofErr w:type="gramStart"/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apiens</w:t>
            </w:r>
            <w:proofErr w:type="gramEnd"/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R-HSA-12802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D14F57C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13E-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81A81DE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34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BF50A2D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29422BC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2.86</w:t>
            </w:r>
          </w:p>
        </w:tc>
      </w:tr>
      <w:tr w:rsidR="0045043B" w:rsidRPr="0045043B" w14:paraId="2455F031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E434C9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C9CF12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ell Cycle, Mitotic Homo sapiens R-HSA-6927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19CD63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20E-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2E945E0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95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2A8668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730A11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1.93</w:t>
            </w:r>
          </w:p>
        </w:tc>
      </w:tr>
      <w:tr w:rsidR="0045043B" w:rsidRPr="0045043B" w14:paraId="3EDE4E7C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FEC3C41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4D042C8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Cell Cycle Homo </w:t>
            </w:r>
            <w:proofErr w:type="gramStart"/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apiens</w:t>
            </w:r>
            <w:proofErr w:type="gramEnd"/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R-HSA-164017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49EE332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5E-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E7EEEC7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3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69AF447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19A132B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1.49</w:t>
            </w:r>
          </w:p>
        </w:tc>
      </w:tr>
      <w:tr w:rsidR="0045043B" w:rsidRPr="0045043B" w14:paraId="58B81C7B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75BA3E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76DC80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mmunoregulatory interactions between a Lymphoid and a non-Lymphoid cell Homo sapiens R-HSA-19893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6F5FDA2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80E-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0FEF3E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64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59EAA0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8AD272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1.21</w:t>
            </w:r>
          </w:p>
        </w:tc>
      </w:tr>
      <w:tr w:rsidR="0045043B" w:rsidRPr="0045043B" w14:paraId="6CB48C44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A2975F3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39EA7E6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Innate Immune System Homo </w:t>
            </w:r>
            <w:proofErr w:type="gramStart"/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apiens</w:t>
            </w:r>
            <w:proofErr w:type="gramEnd"/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R-HSA-16824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89BD402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87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D212613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3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BBE561C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FFA3447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6.32</w:t>
            </w:r>
          </w:p>
        </w:tc>
      </w:tr>
      <w:tr w:rsidR="0045043B" w:rsidRPr="0045043B" w14:paraId="56B36A40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75EBEF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E92AEE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ignaling by Rho GTPases Homo sapiens R-HSA-19431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20D702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95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E54CF4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07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C615B0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3AF41B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5.91</w:t>
            </w:r>
          </w:p>
        </w:tc>
      </w:tr>
      <w:tr w:rsidR="0045043B" w:rsidRPr="0045043B" w14:paraId="6C7CAB3E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C000D2A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905DE05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0 and Early G1 Homo sapiens R-HSA-153813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12356E3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68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3C8F99C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4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01CC9E3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.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B79D8BD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57.07</w:t>
            </w:r>
          </w:p>
        </w:tc>
      </w:tr>
      <w:tr w:rsidR="0045043B" w:rsidRPr="0045043B" w14:paraId="5A6FF6FC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C24889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656F8A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ross-presentation of particulate exogenous antigens (phagosomes) Homo sapiens R-HSA-123697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74A45A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60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D1D267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5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81C516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7.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72A6A6" w14:textId="77777777" w:rsidR="0045043B" w:rsidRPr="0045043B" w:rsidRDefault="0045043B" w:rsidP="0045043B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53.12</w:t>
            </w:r>
          </w:p>
        </w:tc>
      </w:tr>
    </w:tbl>
    <w:p w14:paraId="6B34852E" w14:textId="3BDE6DA3" w:rsidR="0026521C" w:rsidRDefault="0045043B" w:rsidP="00A067FC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</w:pPr>
      <w:r w:rsidRPr="008946F9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337FF0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4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- بررسی </w:t>
      </w:r>
      <w:r w:rsidRPr="00A067FC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pathway</w:t>
      </w:r>
      <w:r w:rsidR="00E40A12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‌های </w:t>
      </w:r>
      <w:r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مرتبط با ژن</w:t>
      </w:r>
      <w:r w:rsidR="00E40A12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‌های </w:t>
      </w:r>
      <w:r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افزایش بیان داشته در نمونه</w:t>
      </w:r>
      <w:r w:rsidR="00E40A12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‌های </w:t>
      </w:r>
      <w:r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بیمار نسبت به </w:t>
      </w:r>
      <w:r w:rsidRPr="00A067FC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CD34</w:t>
      </w:r>
      <w:r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مبتنی بر </w:t>
      </w:r>
      <w:r w:rsidR="00035E83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کتاب‌خانه</w:t>
      </w:r>
      <w:r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</w:t>
      </w:r>
      <w:r w:rsidRPr="00A067FC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actome</w:t>
      </w:r>
      <w:r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 جدول تکمیلی در</w:t>
      </w:r>
      <w:r w:rsidR="00A067FC"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فایل </w:t>
      </w:r>
      <w:r w:rsidR="00A067FC" w:rsidRPr="00A067FC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actome_aml_cd34_up.xlsx</w:t>
      </w:r>
      <w:r w:rsidR="00A067FC"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 w:rsidR="00A067FC" w:rsidRPr="00A067FC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pathways/acu</w:t>
      </w:r>
      <w:r w:rsidR="00A067FC"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E40A12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 w:rsidR="00A067FC"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67E89A2F" w14:textId="5B0BB1FE" w:rsidR="00A067FC" w:rsidRDefault="00A067FC" w:rsidP="00A067FC">
      <w:pPr>
        <w:bidi/>
        <w:rPr>
          <w:lang w:val="en-US" w:bidi="fa-IR"/>
        </w:rPr>
      </w:pPr>
    </w:p>
    <w:p w14:paraId="1C9CE946" w14:textId="09F545D2" w:rsidR="00A067FC" w:rsidRPr="00FF7A06" w:rsidRDefault="00FF7A06" w:rsidP="00FF7A06">
      <w:pPr>
        <w:bidi/>
        <w:ind w:firstLine="720"/>
        <w:jc w:val="both"/>
        <w:rPr>
          <w:rFonts w:cs="B Lotus"/>
          <w:sz w:val="28"/>
          <w:szCs w:val="28"/>
          <w:rtl/>
          <w:lang w:val="en-US" w:bidi="fa-IR"/>
        </w:rPr>
      </w:pPr>
      <w:r w:rsidRPr="00FF7A06">
        <w:rPr>
          <w:rFonts w:cs="B Lotus" w:hint="cs"/>
          <w:sz w:val="28"/>
          <w:szCs w:val="28"/>
          <w:rtl/>
          <w:lang w:val="en-US" w:bidi="fa-IR"/>
        </w:rPr>
        <w:t>فرآیند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FF7A06">
        <w:rPr>
          <w:rFonts w:cs="B Lotus" w:hint="cs"/>
          <w:sz w:val="28"/>
          <w:szCs w:val="28"/>
          <w:rtl/>
          <w:lang w:val="en-US" w:bidi="fa-IR"/>
        </w:rPr>
        <w:t>متعددی دیگری نیز تحت تاثیر این ژ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Pr="00FF7A06">
        <w:rPr>
          <w:rFonts w:cs="B Lotus" w:hint="cs"/>
          <w:sz w:val="28"/>
          <w:szCs w:val="28"/>
          <w:rtl/>
          <w:lang w:val="en-US" w:bidi="fa-IR"/>
        </w:rPr>
        <w:t>هستند که در جدول لیست شده</w:t>
      </w:r>
      <w:r w:rsidR="00E40A12">
        <w:rPr>
          <w:rFonts w:cs="B Lotus" w:hint="cs"/>
          <w:sz w:val="28"/>
          <w:szCs w:val="28"/>
          <w:rtl/>
          <w:lang w:val="en-US" w:bidi="fa-IR"/>
        </w:rPr>
        <w:t>‌اند.</w:t>
      </w:r>
      <w:r w:rsidRPr="00FF7A06">
        <w:rPr>
          <w:rFonts w:cs="B Lotus" w:hint="cs"/>
          <w:sz w:val="28"/>
          <w:szCs w:val="28"/>
          <w:rtl/>
          <w:lang w:val="en-US" w:bidi="fa-IR"/>
        </w:rPr>
        <w:t xml:space="preserve"> از جمله آ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Pr="00FF7A06">
        <w:rPr>
          <w:rFonts w:cs="B Lotus"/>
          <w:sz w:val="28"/>
          <w:szCs w:val="28"/>
          <w:lang w:val="en-US" w:bidi="fa-IR"/>
        </w:rPr>
        <w:t>GTPase</w:t>
      </w:r>
      <w:r w:rsidRPr="00FF7A06">
        <w:rPr>
          <w:rFonts w:cs="B Lotus" w:hint="cs"/>
          <w:sz w:val="28"/>
          <w:szCs w:val="28"/>
          <w:rtl/>
          <w:lang w:val="en-US" w:bidi="fa-IR"/>
        </w:rPr>
        <w:t xml:space="preserve"> است که در فرآیند تولید پروتئی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Pr="00FF7A06">
        <w:rPr>
          <w:rFonts w:cs="B Lotus" w:hint="cs"/>
          <w:sz w:val="28"/>
          <w:szCs w:val="28"/>
          <w:rtl/>
          <w:lang w:val="en-US" w:bidi="fa-IR"/>
        </w:rPr>
        <w:t>و مواردی که نیاز به انرژی است مورد استفاده قرار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Pr="00FF7A06">
        <w:rPr>
          <w:rFonts w:cs="B Lotus" w:hint="cs"/>
          <w:sz w:val="28"/>
          <w:szCs w:val="28"/>
          <w:rtl/>
          <w:lang w:val="en-US" w:bidi="fa-IR"/>
        </w:rPr>
        <w:t>گیرد و همچنین فرآیند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FF7A06">
        <w:rPr>
          <w:rFonts w:cs="B Lotus" w:hint="cs"/>
          <w:sz w:val="28"/>
          <w:szCs w:val="28"/>
          <w:rtl/>
          <w:lang w:val="en-US" w:bidi="fa-IR"/>
        </w:rPr>
        <w:t>تکثیر سلولی که در قسمت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FF7A06">
        <w:rPr>
          <w:rFonts w:cs="B Lotus" w:hint="cs"/>
          <w:sz w:val="28"/>
          <w:szCs w:val="28"/>
          <w:rtl/>
          <w:lang w:val="en-US" w:bidi="fa-IR"/>
        </w:rPr>
        <w:t>قبل نیز با ژ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FF7A06">
        <w:rPr>
          <w:rFonts w:cs="B Lotus" w:hint="cs"/>
          <w:sz w:val="28"/>
          <w:szCs w:val="28"/>
          <w:rtl/>
          <w:lang w:val="en-US" w:bidi="fa-IR"/>
        </w:rPr>
        <w:t>به دست آمده ارتباط جدی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ای </w:t>
      </w:r>
      <w:r w:rsidRPr="00FF7A06">
        <w:rPr>
          <w:rFonts w:cs="B Lotus" w:hint="cs"/>
          <w:sz w:val="28"/>
          <w:szCs w:val="28"/>
          <w:rtl/>
          <w:lang w:val="en-US" w:bidi="fa-IR"/>
        </w:rPr>
        <w:t>داشته</w:t>
      </w:r>
      <w:r w:rsidR="00E40A12">
        <w:rPr>
          <w:rFonts w:cs="B Lotus" w:hint="cs"/>
          <w:sz w:val="28"/>
          <w:szCs w:val="28"/>
          <w:rtl/>
          <w:lang w:val="en-US" w:bidi="fa-IR"/>
        </w:rPr>
        <w:t>‌اند.</w:t>
      </w:r>
      <w:r w:rsidR="009514F1">
        <w:rPr>
          <w:rFonts w:cs="B Lotus" w:hint="cs"/>
          <w:sz w:val="28"/>
          <w:szCs w:val="28"/>
          <w:rtl/>
          <w:lang w:val="en-US" w:bidi="fa-IR"/>
        </w:rPr>
        <w:t xml:space="preserve"> (تصاویر برخی از این </w:t>
      </w:r>
      <w:r w:rsidR="009514F1">
        <w:rPr>
          <w:rFonts w:cs="B Lotus"/>
          <w:sz w:val="28"/>
          <w:szCs w:val="28"/>
          <w:lang w:val="en-US" w:bidi="fa-IR"/>
        </w:rPr>
        <w:t>pathway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9514F1">
        <w:rPr>
          <w:rFonts w:cs="B Lotus" w:hint="cs"/>
          <w:sz w:val="28"/>
          <w:szCs w:val="28"/>
          <w:rtl/>
          <w:lang w:val="en-US" w:bidi="fa-IR"/>
        </w:rPr>
        <w:t xml:space="preserve">در دایرکتوری </w:t>
      </w:r>
      <w:r w:rsidR="009514F1">
        <w:rPr>
          <w:rFonts w:cs="B Lotus"/>
          <w:sz w:val="28"/>
          <w:szCs w:val="28"/>
          <w:lang w:val="en-US" w:bidi="fa-IR"/>
        </w:rPr>
        <w:t>result/pathways/acu</w:t>
      </w:r>
      <w:r w:rsidR="009514F1">
        <w:rPr>
          <w:rFonts w:cs="B Lotus" w:hint="cs"/>
          <w:sz w:val="28"/>
          <w:szCs w:val="28"/>
          <w:rtl/>
          <w:lang w:val="en-US" w:bidi="fa-IR"/>
        </w:rPr>
        <w:t xml:space="preserve"> ضمیمه </w:t>
      </w:r>
      <w:r w:rsidR="00E40A12">
        <w:rPr>
          <w:rFonts w:cs="B Lotus" w:hint="cs"/>
          <w:sz w:val="28"/>
          <w:szCs w:val="28"/>
          <w:rtl/>
          <w:lang w:val="en-US" w:bidi="fa-IR"/>
        </w:rPr>
        <w:t>شده‌است</w:t>
      </w:r>
      <w:r w:rsidR="009514F1">
        <w:rPr>
          <w:rFonts w:cs="B Lotus" w:hint="cs"/>
          <w:sz w:val="28"/>
          <w:szCs w:val="28"/>
          <w:rtl/>
          <w:lang w:val="en-US" w:bidi="fa-IR"/>
        </w:rPr>
        <w:t>.)</w:t>
      </w:r>
    </w:p>
    <w:p w14:paraId="1FA13176" w14:textId="28D444E8" w:rsidR="0008542D" w:rsidRDefault="00CA78E8" w:rsidP="00FF7A06">
      <w:pPr>
        <w:bidi/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</w:pPr>
      <w:r>
        <w:rPr>
          <w:rFonts w:cs="B Lotus"/>
          <w:i/>
          <w:iCs/>
          <w:noProof/>
          <w:color w:val="000000" w:themeColor="text1"/>
          <w:sz w:val="24"/>
          <w:szCs w:val="24"/>
          <w:rtl/>
          <w:lang w:val="ar-SA"/>
        </w:rPr>
        <w:lastRenderedPageBreak/>
        <mc:AlternateContent>
          <mc:Choice Requires="wpg">
            <w:drawing>
              <wp:anchor distT="0" distB="0" distL="114300" distR="114300" simplePos="0" relativeHeight="251749376" behindDoc="0" locked="0" layoutInCell="1" allowOverlap="1" wp14:anchorId="12353B96" wp14:editId="364E79E3">
                <wp:simplePos x="0" y="0"/>
                <wp:positionH relativeFrom="column">
                  <wp:posOffset>-135255</wp:posOffset>
                </wp:positionH>
                <wp:positionV relativeFrom="paragraph">
                  <wp:posOffset>423</wp:posOffset>
                </wp:positionV>
                <wp:extent cx="5731510" cy="3728720"/>
                <wp:effectExtent l="0" t="0" r="2540" b="5080"/>
                <wp:wrapTight wrapText="bothSides">
                  <wp:wrapPolygon edited="0">
                    <wp:start x="72" y="110"/>
                    <wp:lineTo x="0" y="19312"/>
                    <wp:lineTo x="0" y="21519"/>
                    <wp:lineTo x="21538" y="21519"/>
                    <wp:lineTo x="21538" y="19312"/>
                    <wp:lineTo x="21466" y="110"/>
                    <wp:lineTo x="72" y="110"/>
                  </wp:wrapPolygon>
                </wp:wrapTight>
                <wp:docPr id="58" name="Group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3728720"/>
                          <a:chOff x="0" y="0"/>
                          <a:chExt cx="5731510" cy="3728720"/>
                        </a:xfrm>
                      </wpg:grpSpPr>
                      <pic:pic xmlns:pic="http://schemas.openxmlformats.org/drawingml/2006/picture">
                        <pic:nvPicPr>
                          <pic:cNvPr id="55" name="Picture 55"/>
                          <pic:cNvPicPr>
                            <a:picLocks noChangeAspect="1"/>
                          </pic:cNvPicPr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1510" cy="32772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57" name="Text Box 57"/>
                        <wps:cNvSpPr txBox="1"/>
                        <wps:spPr>
                          <a:xfrm>
                            <a:off x="0" y="3331210"/>
                            <a:ext cx="5731510" cy="39751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DC2229D" w14:textId="47F627C1" w:rsidR="00A067FC" w:rsidRPr="00A067FC" w:rsidRDefault="00A067FC" w:rsidP="00A067FC">
                              <w:pPr>
                                <w:pStyle w:val="Caption"/>
                                <w:bidi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A067FC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14</w:t>
                              </w:r>
                              <w:r w:rsidRPr="00A067FC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- فرآیند مرتبط با انعقاد خون در </w:t>
                              </w:r>
                              <w:r w:rsidR="00035E83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کتاب‌خانه</w:t>
                              </w:r>
                              <w:r w:rsidRPr="00A067FC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</w:t>
                              </w:r>
                              <w:r w:rsidRPr="00A067FC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Reactome</w:t>
                              </w:r>
                              <w:r w:rsidRPr="00A067FC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2353B96" id="Group 58" o:spid="_x0000_s1087" style="position:absolute;left:0;text-align:left;margin-left:-10.65pt;margin-top:.05pt;width:451.3pt;height:293.6pt;z-index:251749376" coordsize="57315,3728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">
                <v:shape id="Picture 55" o:spid="_x0000_s1088" type="#_x0000_t75" style="position:absolute;width:57315;height:327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">
                  <v:imagedata r:id="rId37" o:title=""/>
                </v:shape>
                <v:shape id="Text Box 57" o:spid="_x0000_s1089" type="#_x0000_t202" style="position:absolute;top:33312;width:57315;height:39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" stroked="f">
                  <v:textbox style="mso-fit-shape-to-text:t" inset="0,0,0,0">
                    <w:txbxContent>
                      <w:p w14:paraId="2DC2229D" w14:textId="47F627C1" w:rsidR="00A067FC" w:rsidRPr="00A067FC" w:rsidRDefault="00A067FC" w:rsidP="00A067FC">
                        <w:pPr>
                          <w:pStyle w:val="Caption"/>
                          <w:bidi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A067FC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14</w:t>
                        </w:r>
                        <w:r w:rsidRPr="00A067FC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- فرآیند مرتبط با انعقاد خون در </w:t>
                        </w:r>
                        <w:r w:rsidR="00035E83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کتاب‌خانه</w:t>
                        </w:r>
                        <w:r w:rsidRPr="00A067FC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</w:t>
                        </w:r>
                        <w:r w:rsidRPr="00A067FC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Reactome</w:t>
                        </w:r>
                        <w:r w:rsidRPr="00A067FC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625FBB9B" w14:textId="57BDB7FC" w:rsidR="0008542D" w:rsidRPr="00AC2E06" w:rsidRDefault="0008542D" w:rsidP="00AC2E06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  <w:tab/>
      </w:r>
      <w:r w:rsidRPr="00AC2E0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همچنین با بررسی </w:t>
      </w:r>
      <w:r w:rsidR="00035E8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تاب‌خانه</w:t>
      </w:r>
      <w:r w:rsidRPr="00AC2E0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Pr="00AC2E06">
        <w:rPr>
          <w:rFonts w:cs="B Lotus"/>
          <w:color w:val="000000" w:themeColor="text1"/>
          <w:sz w:val="28"/>
          <w:szCs w:val="28"/>
          <w:lang w:val="en-US" w:bidi="fa-IR"/>
        </w:rPr>
        <w:t>Kegg</w:t>
      </w:r>
      <w:r w:rsidRPr="00AC2E0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رخی از </w:t>
      </w:r>
      <w:r w:rsidRPr="00AC2E06">
        <w:rPr>
          <w:rFonts w:cs="B Lotus"/>
          <w:color w:val="000000" w:themeColor="text1"/>
          <w:sz w:val="28"/>
          <w:szCs w:val="28"/>
          <w:lang w:val="en-US" w:bidi="fa-IR"/>
        </w:rPr>
        <w:t>pathway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AC2E0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هم نیز تحت تاثیر این ژن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AC2E0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افت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AC2E0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شود. از جمله </w:t>
      </w:r>
      <w:r w:rsidRPr="00AC2E06">
        <w:rPr>
          <w:rFonts w:cs="B Lotus"/>
          <w:color w:val="000000"/>
          <w:sz w:val="28"/>
          <w:szCs w:val="28"/>
          <w:shd w:val="clear" w:color="auto" w:fill="FFFFFF"/>
        </w:rPr>
        <w:t>Lysosome</w:t>
      </w:r>
      <w:r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bidi="fa-IR"/>
        </w:rPr>
        <w:t xml:space="preserve"> را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bidi="fa-IR"/>
        </w:rPr>
        <w:t xml:space="preserve"> می‌</w:t>
      </w:r>
      <w:r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bidi="fa-IR"/>
        </w:rPr>
        <w:t xml:space="preserve">توان نام برد که با </w:t>
      </w:r>
      <w:r w:rsidR="00AC2E06" w:rsidRPr="00AC2E06">
        <w:rPr>
          <w:rFonts w:cs="B Lotus"/>
          <w:color w:val="000000"/>
          <w:sz w:val="28"/>
          <w:szCs w:val="28"/>
          <w:shd w:val="clear" w:color="auto" w:fill="FFFFFF"/>
          <w:lang w:val="en-US" w:bidi="fa-IR"/>
        </w:rPr>
        <w:t>adj.P.Val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برابر با </w:t>
      </w:r>
      <w:r w:rsidR="00AC2E06" w:rsidRPr="00AC2E06">
        <w:rPr>
          <w:rFonts w:cs="B Lotus"/>
          <w:color w:val="000000"/>
          <w:sz w:val="28"/>
          <w:szCs w:val="28"/>
          <w:shd w:val="clear" w:color="auto" w:fill="FFFFFF"/>
        </w:rPr>
        <w:t>0.00002571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</w:rPr>
        <w:t xml:space="preserve"> با این ژن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</w:rPr>
        <w:t xml:space="preserve">‌ها 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</w:rPr>
        <w:t xml:space="preserve">در ارتباط است. فرآیند مربوط به </w:t>
      </w:r>
      <w:r w:rsidR="00AC2E06" w:rsidRPr="00AC2E06">
        <w:rPr>
          <w:rFonts w:cs="B Lotus"/>
          <w:color w:val="000000"/>
          <w:sz w:val="28"/>
          <w:szCs w:val="28"/>
          <w:shd w:val="clear" w:color="auto" w:fill="FFFFFF"/>
          <w:lang w:val="en-US"/>
        </w:rPr>
        <w:t>Lysosome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درون سلول بسیار حیاتی است که به نوعی وظیفه شناخت و دفع زباله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‌های 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سلول را به عهده دارد. این زباله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‌ها 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شامل پروتئین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‌های 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اشتباه تا خورده یا اشتباه تولید شده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می‌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باشد که یکی از عوامل مهم در ایجاد و گسترش سرطان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می‌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باشد.</w:t>
      </w:r>
      <w:r w:rsid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جدول </w:t>
      </w:r>
      <w:r w:rsidR="00EA55AB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تکمیلی 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</w:t>
      </w:r>
      <w:r w:rsid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این </w:t>
      </w:r>
      <w:r w:rsidR="00035E83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کتاب‌خانه</w:t>
      </w:r>
      <w:r w:rsid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در فایل </w:t>
      </w:r>
      <w:r w:rsidR="00AC2E06">
        <w:rPr>
          <w:rFonts w:cs="B Lotus"/>
          <w:color w:val="000000"/>
          <w:sz w:val="28"/>
          <w:szCs w:val="28"/>
          <w:shd w:val="clear" w:color="auto" w:fill="FFFFFF"/>
          <w:lang w:val="en-US" w:bidi="fa-IR"/>
        </w:rPr>
        <w:t>keg_aml_cd34_up.xlsx</w:t>
      </w:r>
      <w:r w:rsid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در دایرکتوری </w:t>
      </w:r>
      <w:r w:rsidR="00AC2E06">
        <w:rPr>
          <w:rFonts w:cs="B Lotus"/>
          <w:color w:val="000000"/>
          <w:sz w:val="28"/>
          <w:szCs w:val="28"/>
          <w:shd w:val="clear" w:color="auto" w:fill="FFFFFF"/>
          <w:lang w:val="en-US" w:bidi="fa-IR"/>
        </w:rPr>
        <w:t>result/pathways/acu</w:t>
      </w:r>
      <w:r w:rsid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ضمیمه 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شده‌است</w:t>
      </w:r>
      <w:r w:rsidR="002264FD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.</w:t>
      </w:r>
    </w:p>
    <w:p w14:paraId="343CAB37" w14:textId="770C17E5" w:rsidR="0008542D" w:rsidRDefault="0008542D" w:rsidP="0008542D">
      <w:pPr>
        <w:bidi/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</w:pPr>
    </w:p>
    <w:p w14:paraId="6E098B8D" w14:textId="3D60FE61" w:rsidR="0026521C" w:rsidRPr="00BE3F87" w:rsidRDefault="0026521C" w:rsidP="000609A4">
      <w:pPr>
        <w:pStyle w:val="Heading3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4" w:name="_Toc95075338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-1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 w:rsidRPr="00236E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pathway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‌های مرتبط با دسته </w:t>
      </w:r>
      <w:r w:rsidRPr="00236E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 w:rsidRPr="00236E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CD34+HSPC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کاهش بیان داشته‌اند</w:t>
      </w:r>
      <w:bookmarkEnd w:id="14"/>
    </w:p>
    <w:p w14:paraId="52940016" w14:textId="72B1A747" w:rsidR="00B26D14" w:rsidRDefault="00B26D14" w:rsidP="00B26D14">
      <w:pPr>
        <w:bidi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Fonts w:cs="B Lotus"/>
          <w:sz w:val="28"/>
          <w:szCs w:val="28"/>
          <w:rtl/>
          <w:lang w:val="en-US" w:bidi="fa-IR"/>
        </w:rPr>
        <w:tab/>
      </w:r>
      <w:r w:rsidRPr="006E32F4">
        <w:rPr>
          <w:rFonts w:cs="B Lotus" w:hint="cs"/>
          <w:sz w:val="28"/>
          <w:szCs w:val="28"/>
          <w:rtl/>
        </w:rPr>
        <w:t>با بررسی ژن</w:t>
      </w:r>
      <w:r>
        <w:rPr>
          <w:rFonts w:cs="B Lotus" w:hint="cs"/>
          <w:sz w:val="28"/>
          <w:szCs w:val="28"/>
          <w:rtl/>
        </w:rPr>
        <w:t xml:space="preserve">‌هایی </w:t>
      </w:r>
      <w:r w:rsidRPr="006E32F4">
        <w:rPr>
          <w:rFonts w:cs="B Lotus" w:hint="cs"/>
          <w:sz w:val="28"/>
          <w:szCs w:val="28"/>
          <w:rtl/>
        </w:rPr>
        <w:t>که افزایش بیان در نمونه</w:t>
      </w:r>
      <w:r>
        <w:rPr>
          <w:rFonts w:cs="B Lotus" w:hint="cs"/>
          <w:sz w:val="28"/>
          <w:szCs w:val="28"/>
          <w:rtl/>
        </w:rPr>
        <w:t xml:space="preserve">‌های </w:t>
      </w:r>
      <w:r w:rsidRPr="006E32F4">
        <w:rPr>
          <w:rFonts w:cs="B Lotus" w:hint="cs"/>
          <w:sz w:val="28"/>
          <w:szCs w:val="28"/>
          <w:rtl/>
        </w:rPr>
        <w:t>بیمار داشته</w:t>
      </w:r>
      <w:r>
        <w:rPr>
          <w:rFonts w:cs="B Lotus" w:hint="cs"/>
          <w:sz w:val="28"/>
          <w:szCs w:val="28"/>
          <w:rtl/>
        </w:rPr>
        <w:t>‌اند</w:t>
      </w:r>
      <w:r w:rsidRPr="006E32F4">
        <w:rPr>
          <w:rFonts w:cs="B Lotus" w:hint="cs"/>
          <w:sz w:val="28"/>
          <w:szCs w:val="28"/>
          <w:rtl/>
        </w:rPr>
        <w:t xml:space="preserve"> در مقایسه با </w:t>
      </w:r>
      <w:r>
        <w:rPr>
          <w:rFonts w:cs="B Lotus"/>
          <w:sz w:val="28"/>
          <w:szCs w:val="28"/>
        </w:rPr>
        <w:t>CD34</w:t>
      </w:r>
      <w:r>
        <w:rPr>
          <w:rFonts w:cs="B Lotus" w:hint="cs"/>
          <w:sz w:val="28"/>
          <w:szCs w:val="28"/>
          <w:rtl/>
        </w:rPr>
        <w:t>‌</w:t>
      </w:r>
      <w:r>
        <w:rPr>
          <w:rFonts w:cs="B Lotus"/>
          <w:sz w:val="28"/>
          <w:szCs w:val="28"/>
        </w:rPr>
        <w:t xml:space="preserve"> </w:t>
      </w:r>
      <w:r>
        <w:rPr>
          <w:rFonts w:cs="B Lotus" w:hint="cs"/>
          <w:sz w:val="28"/>
          <w:szCs w:val="28"/>
          <w:rtl/>
        </w:rPr>
        <w:t>ها</w:t>
      </w:r>
      <w:r w:rsidRPr="006E32F4">
        <w:rPr>
          <w:rFonts w:cs="B Lotus" w:hint="cs"/>
          <w:sz w:val="28"/>
          <w:szCs w:val="28"/>
          <w:rtl/>
        </w:rPr>
        <w:t xml:space="preserve">(سالم)، </w:t>
      </w:r>
      <w:r>
        <w:rPr>
          <w:rFonts w:cs="B Lotus" w:hint="cs"/>
          <w:sz w:val="28"/>
          <w:szCs w:val="28"/>
          <w:rtl/>
          <w:lang w:bidi="fa-IR"/>
        </w:rPr>
        <w:t>845</w:t>
      </w:r>
      <w:r w:rsidRPr="006E32F4">
        <w:rPr>
          <w:rFonts w:cs="B Lotus" w:hint="cs"/>
          <w:sz w:val="28"/>
          <w:szCs w:val="28"/>
          <w:rtl/>
        </w:rPr>
        <w:t xml:space="preserve"> ژن به دست</w:t>
      </w:r>
      <w:r>
        <w:rPr>
          <w:rFonts w:cs="B Lotus" w:hint="cs"/>
          <w:sz w:val="28"/>
          <w:szCs w:val="28"/>
          <w:rtl/>
        </w:rPr>
        <w:t xml:space="preserve"> می‌</w:t>
      </w:r>
      <w:r w:rsidRPr="006E32F4">
        <w:rPr>
          <w:rFonts w:cs="B Lotus" w:hint="cs"/>
          <w:sz w:val="28"/>
          <w:szCs w:val="28"/>
          <w:rtl/>
        </w:rPr>
        <w:t>آید.</w:t>
      </w:r>
      <w:r>
        <w:rPr>
          <w:rFonts w:cs="B Lotus" w:hint="cs"/>
          <w:sz w:val="28"/>
          <w:szCs w:val="28"/>
          <w:rtl/>
        </w:rPr>
        <w:t xml:space="preserve"> در مقایسه این ژن</w:t>
      </w:r>
      <w:r w:rsidR="00E40A12">
        <w:rPr>
          <w:rFonts w:cs="B Lotus" w:hint="cs"/>
          <w:sz w:val="28"/>
          <w:szCs w:val="28"/>
          <w:rtl/>
        </w:rPr>
        <w:t xml:space="preserve">‌ها </w:t>
      </w:r>
      <w:r>
        <w:rPr>
          <w:rFonts w:cs="B Lotus" w:hint="cs"/>
          <w:sz w:val="28"/>
          <w:szCs w:val="28"/>
          <w:rtl/>
        </w:rPr>
        <w:t xml:space="preserve">با </w:t>
      </w:r>
      <w:r w:rsidR="00035E83">
        <w:rPr>
          <w:rFonts w:cs="B Lotus" w:hint="cs"/>
          <w:sz w:val="28"/>
          <w:szCs w:val="28"/>
          <w:rtl/>
        </w:rPr>
        <w:t>کتاب‌خانه</w:t>
      </w:r>
      <w:r w:rsidR="00E40A12">
        <w:rPr>
          <w:rFonts w:cs="B Lotus" w:hint="cs"/>
          <w:sz w:val="28"/>
          <w:szCs w:val="28"/>
          <w:rtl/>
        </w:rPr>
        <w:t xml:space="preserve">‌های </w:t>
      </w:r>
      <w:r>
        <w:rPr>
          <w:rFonts w:cs="B Lotus"/>
          <w:sz w:val="28"/>
          <w:szCs w:val="28"/>
          <w:lang w:val="en-US" w:bidi="fa-IR"/>
        </w:rPr>
        <w:t>pathway</w:t>
      </w:r>
      <w:r>
        <w:rPr>
          <w:rFonts w:cs="B Lotus" w:hint="cs"/>
          <w:sz w:val="28"/>
          <w:szCs w:val="28"/>
          <w:rtl/>
          <w:lang w:val="en-US" w:bidi="fa-IR"/>
        </w:rPr>
        <w:t xml:space="preserve"> در</w:t>
      </w:r>
      <w:r>
        <w:rPr>
          <w:rFonts w:cs="B Lotus" w:hint="cs"/>
          <w:sz w:val="28"/>
          <w:szCs w:val="28"/>
          <w:rtl/>
        </w:rPr>
        <w:t xml:space="preserve"> </w:t>
      </w:r>
      <w:r>
        <w:rPr>
          <w:rFonts w:cs="B Lotus"/>
          <w:sz w:val="28"/>
          <w:szCs w:val="28"/>
          <w:lang w:val="en-US"/>
        </w:rPr>
        <w:t>Enrichr</w:t>
      </w:r>
      <w:r>
        <w:rPr>
          <w:rFonts w:cs="B Lotus" w:hint="cs"/>
          <w:sz w:val="28"/>
          <w:szCs w:val="28"/>
          <w:rtl/>
          <w:lang w:val="en-US" w:bidi="fa-IR"/>
        </w:rPr>
        <w:t xml:space="preserve"> در </w:t>
      </w:r>
      <w:r w:rsidR="00035E83">
        <w:rPr>
          <w:rFonts w:cs="B Lotus" w:hint="cs"/>
          <w:sz w:val="28"/>
          <w:szCs w:val="28"/>
          <w:rtl/>
          <w:lang w:val="en-US" w:bidi="fa-IR"/>
        </w:rPr>
        <w:t>کتاب‌خانه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proofErr w:type="spellStart"/>
      <w:r>
        <w:rPr>
          <w:rFonts w:cs="B Lotus"/>
          <w:sz w:val="28"/>
          <w:szCs w:val="28"/>
          <w:lang w:val="en-US" w:bidi="fa-IR"/>
        </w:rPr>
        <w:t>kegg</w:t>
      </w:r>
      <w:proofErr w:type="spellEnd"/>
      <w:r>
        <w:rPr>
          <w:rFonts w:cs="B Lotus" w:hint="cs"/>
          <w:sz w:val="28"/>
          <w:szCs w:val="28"/>
          <w:rtl/>
          <w:lang w:val="en-US" w:bidi="fa-IR"/>
        </w:rPr>
        <w:t xml:space="preserve"> ، </w:t>
      </w:r>
      <w:proofErr w:type="spellStart"/>
      <w:r>
        <w:rPr>
          <w:rFonts w:cs="B Lotus"/>
          <w:sz w:val="28"/>
          <w:szCs w:val="28"/>
          <w:lang w:val="en-US" w:bidi="fa-IR"/>
        </w:rPr>
        <w:t>Reatome</w:t>
      </w:r>
      <w:proofErr w:type="spellEnd"/>
      <w:r>
        <w:rPr>
          <w:rFonts w:cs="B Lotus" w:hint="cs"/>
          <w:sz w:val="28"/>
          <w:szCs w:val="28"/>
          <w:rtl/>
          <w:lang w:val="en-US" w:bidi="fa-IR"/>
        </w:rPr>
        <w:t xml:space="preserve"> ، </w:t>
      </w:r>
      <w:r>
        <w:rPr>
          <w:rFonts w:cs="B Lotus"/>
          <w:sz w:val="28"/>
          <w:szCs w:val="28"/>
          <w:lang w:val="en-US" w:bidi="fa-IR"/>
        </w:rPr>
        <w:t>WikiPathway</w:t>
      </w:r>
      <w:r>
        <w:rPr>
          <w:rFonts w:cs="B Lotus" w:hint="cs"/>
          <w:sz w:val="28"/>
          <w:szCs w:val="28"/>
          <w:rtl/>
          <w:lang w:val="en-US" w:bidi="fa-IR"/>
        </w:rPr>
        <w:t xml:space="preserve"> در </w:t>
      </w:r>
      <w:r>
        <w:rPr>
          <w:rFonts w:cs="B Lotus"/>
          <w:sz w:val="28"/>
          <w:szCs w:val="28"/>
          <w:lang w:val="en-US" w:bidi="fa-IR"/>
        </w:rPr>
        <w:t>adj.P.Val</w:t>
      </w:r>
      <w:r>
        <w:rPr>
          <w:rFonts w:cs="B Lotus" w:hint="cs"/>
          <w:sz w:val="28"/>
          <w:szCs w:val="28"/>
          <w:rtl/>
          <w:lang w:val="en-US" w:bidi="fa-IR"/>
        </w:rPr>
        <w:t xml:space="preserve"> آ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sz w:val="28"/>
          <w:szCs w:val="28"/>
          <w:rtl/>
          <w:lang w:val="en-US" w:bidi="fa-IR"/>
        </w:rPr>
        <w:t xml:space="preserve">تفاوت </w:t>
      </w:r>
      <w:r w:rsidR="00035E83">
        <w:rPr>
          <w:rFonts w:cs="B Lotus" w:hint="cs"/>
          <w:sz w:val="28"/>
          <w:szCs w:val="28"/>
          <w:rtl/>
          <w:lang w:val="en-US" w:bidi="fa-IR"/>
        </w:rPr>
        <w:t>معنی‌دار</w:t>
      </w:r>
      <w:r>
        <w:rPr>
          <w:rFonts w:cs="B Lotus" w:hint="cs"/>
          <w:sz w:val="28"/>
          <w:szCs w:val="28"/>
          <w:rtl/>
          <w:lang w:val="en-US" w:bidi="fa-IR"/>
        </w:rPr>
        <w:t>ی دیده</w:t>
      </w:r>
      <w:r w:rsidR="00035E83">
        <w:rPr>
          <w:rFonts w:cs="B Lotus" w:hint="cs"/>
          <w:sz w:val="28"/>
          <w:szCs w:val="28"/>
          <w:rtl/>
          <w:lang w:val="en-US" w:bidi="fa-IR"/>
        </w:rPr>
        <w:t xml:space="preserve"> نمی‌</w:t>
      </w:r>
      <w:r>
        <w:rPr>
          <w:rFonts w:cs="B Lotus" w:hint="cs"/>
          <w:sz w:val="28"/>
          <w:szCs w:val="28"/>
          <w:rtl/>
          <w:lang w:val="en-US" w:bidi="fa-IR"/>
        </w:rPr>
        <w:t>شود.</w:t>
      </w:r>
    </w:p>
    <w:p w14:paraId="27470D79" w14:textId="4B661770" w:rsidR="00B26D14" w:rsidRDefault="00B26D14" w:rsidP="00CA78E8">
      <w:pPr>
        <w:bidi/>
        <w:ind w:firstLine="720"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Fonts w:cs="B Lotus" w:hint="cs"/>
          <w:sz w:val="28"/>
          <w:szCs w:val="28"/>
          <w:rtl/>
          <w:lang w:val="en-US" w:bidi="fa-IR"/>
        </w:rPr>
        <w:lastRenderedPageBreak/>
        <w:t xml:space="preserve">تنها </w:t>
      </w:r>
      <w:r w:rsidR="00035E83">
        <w:rPr>
          <w:rFonts w:cs="B Lotus" w:hint="cs"/>
          <w:sz w:val="28"/>
          <w:szCs w:val="28"/>
          <w:rtl/>
          <w:lang w:val="en-US" w:bidi="fa-IR"/>
        </w:rPr>
        <w:t>کتاب‌خانه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ای </w:t>
      </w:r>
      <w:r>
        <w:rPr>
          <w:rFonts w:cs="B Lotus" w:hint="cs"/>
          <w:sz w:val="28"/>
          <w:szCs w:val="28"/>
          <w:rtl/>
          <w:lang w:val="en-US" w:bidi="fa-IR"/>
        </w:rPr>
        <w:t xml:space="preserve">که </w:t>
      </w:r>
      <w:r w:rsidRPr="00CA78E8">
        <w:rPr>
          <w:rFonts w:cs="B Lotus" w:hint="cs"/>
          <w:sz w:val="28"/>
          <w:szCs w:val="28"/>
          <w:rtl/>
          <w:lang w:val="en-US" w:bidi="fa-IR"/>
        </w:rPr>
        <w:t>تفاوت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35E83">
        <w:rPr>
          <w:rFonts w:cs="B Lotus" w:hint="cs"/>
          <w:sz w:val="28"/>
          <w:szCs w:val="28"/>
          <w:rtl/>
          <w:lang w:val="en-US" w:bidi="fa-IR"/>
        </w:rPr>
        <w:t>معنی‌دار</w:t>
      </w:r>
      <w:r w:rsidRPr="00CA78E8">
        <w:rPr>
          <w:rFonts w:cs="B Lotus" w:hint="cs"/>
          <w:sz w:val="28"/>
          <w:szCs w:val="28"/>
          <w:rtl/>
          <w:lang w:val="en-US" w:bidi="fa-IR"/>
        </w:rPr>
        <w:t>ی در آن مشاهده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Pr="00CA78E8">
        <w:rPr>
          <w:rFonts w:cs="B Lotus" w:hint="cs"/>
          <w:sz w:val="28"/>
          <w:szCs w:val="28"/>
          <w:rtl/>
          <w:lang w:val="en-US" w:bidi="fa-IR"/>
        </w:rPr>
        <w:t xml:space="preserve">شود، </w:t>
      </w:r>
      <w:r w:rsidRPr="00CA78E8">
        <w:rPr>
          <w:rFonts w:cs="B Lotus"/>
          <w:sz w:val="28"/>
          <w:szCs w:val="28"/>
          <w:lang w:val="en-US" w:bidi="fa-IR"/>
        </w:rPr>
        <w:t xml:space="preserve">ARCHS4 Kinases </w:t>
      </w:r>
      <w:proofErr w:type="spellStart"/>
      <w:r w:rsidRPr="00CA78E8">
        <w:rPr>
          <w:rFonts w:cs="B Lotus"/>
          <w:sz w:val="28"/>
          <w:szCs w:val="28"/>
          <w:lang w:val="en-US" w:bidi="fa-IR"/>
        </w:rPr>
        <w:t>Coexp</w:t>
      </w:r>
      <w:proofErr w:type="spellEnd"/>
      <w:r w:rsidR="00E40A12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Pr="00CA78E8">
        <w:rPr>
          <w:rFonts w:cs="B Lotus" w:hint="cs"/>
          <w:sz w:val="28"/>
          <w:szCs w:val="28"/>
          <w:rtl/>
          <w:lang w:val="en-US" w:bidi="fa-IR"/>
        </w:rPr>
        <w:t>باشد؛ در بین خروجی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CA78E8">
        <w:rPr>
          <w:rFonts w:cs="B Lotus" w:hint="cs"/>
          <w:sz w:val="28"/>
          <w:szCs w:val="28"/>
          <w:rtl/>
          <w:lang w:val="en-US" w:bidi="fa-IR"/>
        </w:rPr>
        <w:t xml:space="preserve">این </w:t>
      </w:r>
      <w:r w:rsidR="00035E83">
        <w:rPr>
          <w:rFonts w:cs="B Lotus" w:hint="cs"/>
          <w:sz w:val="28"/>
          <w:szCs w:val="28"/>
          <w:rtl/>
          <w:lang w:val="en-US" w:bidi="fa-IR"/>
        </w:rPr>
        <w:t>کتاب‌خانه</w:t>
      </w:r>
      <w:r w:rsidR="00CA78E8" w:rsidRPr="00CA78E8">
        <w:rPr>
          <w:rFonts w:cs="B Lotus" w:hint="cs"/>
          <w:sz w:val="28"/>
          <w:szCs w:val="28"/>
          <w:rtl/>
          <w:lang w:val="en-US" w:bidi="fa-IR"/>
        </w:rPr>
        <w:t xml:space="preserve"> 10 مورد اول آن تفاوت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35E83">
        <w:rPr>
          <w:rFonts w:cs="B Lotus" w:hint="cs"/>
          <w:sz w:val="28"/>
          <w:szCs w:val="28"/>
          <w:rtl/>
          <w:lang w:val="en-US" w:bidi="fa-IR"/>
        </w:rPr>
        <w:t>معنی‌دار</w:t>
      </w:r>
      <w:r w:rsidR="00CA78E8" w:rsidRPr="00CA78E8">
        <w:rPr>
          <w:rFonts w:cs="B Lotus" w:hint="cs"/>
          <w:sz w:val="28"/>
          <w:szCs w:val="28"/>
          <w:rtl/>
          <w:lang w:val="en-US" w:bidi="fa-IR"/>
        </w:rPr>
        <w:t xml:space="preserve"> وجود دارد. (جدول5)</w:t>
      </w:r>
      <w:r w:rsidR="00CA78E8">
        <w:rPr>
          <w:rFonts w:cs="B Lotus" w:hint="cs"/>
          <w:sz w:val="28"/>
          <w:szCs w:val="28"/>
          <w:rtl/>
          <w:lang w:val="en-US" w:bidi="fa-IR"/>
        </w:rPr>
        <w:t xml:space="preserve"> این موضوع نشان دهنده تاثیر ژ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CA78E8">
        <w:rPr>
          <w:rFonts w:cs="B Lotus" w:hint="cs"/>
          <w:sz w:val="28"/>
          <w:szCs w:val="28"/>
          <w:rtl/>
          <w:lang w:val="en-US" w:bidi="fa-IR"/>
        </w:rPr>
        <w:t>کاهش بیان یافته در این موارد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CA78E8">
        <w:rPr>
          <w:rFonts w:cs="B Lotus" w:hint="cs"/>
          <w:sz w:val="28"/>
          <w:szCs w:val="28"/>
          <w:rtl/>
          <w:lang w:val="en-US" w:bidi="fa-IR"/>
        </w:rPr>
        <w:t>باشد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135"/>
        <w:gridCol w:w="1281"/>
        <w:gridCol w:w="1524"/>
        <w:gridCol w:w="990"/>
        <w:gridCol w:w="1409"/>
      </w:tblGrid>
      <w:tr w:rsidR="00CA78E8" w:rsidRPr="00CA78E8" w14:paraId="35F4E658" w14:textId="77777777" w:rsidTr="00CA78E8">
        <w:trPr>
          <w:trHeight w:val="347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F01A560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D3239B3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ADC8275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885BB11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D6638B2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599BD03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CA78E8" w:rsidRPr="00CA78E8" w14:paraId="6576B5F6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F359809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616517C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PRKG2 human kinase ARCHS4 </w:t>
            </w:r>
            <w:proofErr w:type="spellStart"/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expressi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140CF12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63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E54DB40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79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86C0DDF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45D2C3B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7.31</w:t>
            </w:r>
          </w:p>
        </w:tc>
      </w:tr>
      <w:tr w:rsidR="00CA78E8" w:rsidRPr="00CA78E8" w14:paraId="283F593B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62F991A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114227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PTK2 human kinase ARCHS4 </w:t>
            </w:r>
            <w:proofErr w:type="spellStart"/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expressi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23A57E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0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9085A7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66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6417F5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F7E600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3.29</w:t>
            </w:r>
          </w:p>
        </w:tc>
      </w:tr>
      <w:tr w:rsidR="00CA78E8" w:rsidRPr="00CA78E8" w14:paraId="690AAEB4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14EEE00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C0D2700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TIE1 human kinase ARCHS4 </w:t>
            </w:r>
            <w:proofErr w:type="spellStart"/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expressi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F9E2342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0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0BB895A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66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590E42A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28DE804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3.29</w:t>
            </w:r>
          </w:p>
        </w:tc>
      </w:tr>
      <w:tr w:rsidR="00CA78E8" w:rsidRPr="00CA78E8" w14:paraId="1C1D7E3E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DD13A5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477C22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PAK5 human kinase ARCHS4 </w:t>
            </w:r>
            <w:proofErr w:type="spellStart"/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expressi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71D9FF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1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C50DEF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1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B4853B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680890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9.47</w:t>
            </w:r>
          </w:p>
        </w:tc>
      </w:tr>
      <w:tr w:rsidR="00CA78E8" w:rsidRPr="00CA78E8" w14:paraId="5C5A29C6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280C2CD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0BE07BF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CASK human kinase ARCHS4 </w:t>
            </w:r>
            <w:proofErr w:type="spellStart"/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expressi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3BD29F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293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30C0C5B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28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042DCCB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01D3A80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5.94</w:t>
            </w:r>
          </w:p>
        </w:tc>
      </w:tr>
      <w:tr w:rsidR="00CA78E8" w:rsidRPr="00CA78E8" w14:paraId="31716000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0172A4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97ABA8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EPHB1 human kinase ARCHS4 </w:t>
            </w:r>
            <w:proofErr w:type="spellStart"/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expressi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A14111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74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4A1EE4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60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88FD217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7B9E36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2.7</w:t>
            </w:r>
          </w:p>
        </w:tc>
      </w:tr>
      <w:tr w:rsidR="00CA78E8" w:rsidRPr="00CA78E8" w14:paraId="4D4D16A4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7CA66E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A09C045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MAPK10 human kinase ARCHS4 </w:t>
            </w:r>
            <w:proofErr w:type="spellStart"/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expressi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3221000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8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CCCB06F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88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3996366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E87080F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.74</w:t>
            </w:r>
          </w:p>
        </w:tc>
      </w:tr>
      <w:tr w:rsidR="00CA78E8" w:rsidRPr="00CA78E8" w14:paraId="041AA191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6A80B3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D814D1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BMPR1A human kinase ARCHS4 </w:t>
            </w:r>
            <w:proofErr w:type="spellStart"/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expressi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A35BD6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8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06E646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88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BCFAD9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F0347D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.74</w:t>
            </w:r>
          </w:p>
        </w:tc>
      </w:tr>
      <w:tr w:rsidR="00CA78E8" w:rsidRPr="00CA78E8" w14:paraId="758D0870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CB4D86C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0DF692D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EPHA7 human kinase ARCHS4 </w:t>
            </w:r>
            <w:proofErr w:type="spellStart"/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expressi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D290D4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8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A0AF8AB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88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1F2A849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52EF581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.74</w:t>
            </w:r>
          </w:p>
        </w:tc>
      </w:tr>
      <w:tr w:rsidR="00CA78E8" w:rsidRPr="00CA78E8" w14:paraId="193A9F2C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89A1D4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1226A5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TEK human kinase ARCHS4 </w:t>
            </w:r>
            <w:proofErr w:type="spellStart"/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expressi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615F9B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8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29DAB14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88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B8FC26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AE2E7F" w14:textId="77777777" w:rsidR="00CA78E8" w:rsidRPr="00CA78E8" w:rsidRDefault="00CA78E8" w:rsidP="00CA78E8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.74</w:t>
            </w:r>
          </w:p>
        </w:tc>
      </w:tr>
    </w:tbl>
    <w:p w14:paraId="452771EA" w14:textId="505FEEA3" w:rsidR="00CA78E8" w:rsidRPr="00CA78E8" w:rsidRDefault="00CA78E8" w:rsidP="00CA78E8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CA78E8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337FF0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5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CA78E8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بررسی ژن</w:t>
      </w:r>
      <w:r w:rsidR="00E40A12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CA78E8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کاهش بیان داشته در نمونه</w:t>
      </w:r>
      <w:r w:rsidR="00E40A12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CA78E8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بیمار نسبت به </w:t>
      </w:r>
      <w:r w:rsidRPr="00CA78E8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CD34</w:t>
      </w:r>
      <w:r w:rsidRPr="00CA78E8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مبتنی بر </w:t>
      </w:r>
      <w:r w:rsidR="00035E83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کتاب‌خانه</w:t>
      </w:r>
      <w:r w:rsidRPr="00CA78E8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</w:t>
      </w:r>
      <w:r w:rsidRPr="00CA78E8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 xml:space="preserve">ARCHS4 Kinases </w:t>
      </w:r>
      <w:proofErr w:type="spellStart"/>
      <w:r w:rsidRPr="00CA78E8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Coexp</w:t>
      </w:r>
      <w:proofErr w:type="spellEnd"/>
      <w:r w:rsidRPr="00CA78E8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2BFA0C81" w14:textId="32BE7799" w:rsidR="00CA78E8" w:rsidRDefault="00CA78E8" w:rsidP="00CA78E8">
      <w:pPr>
        <w:bidi/>
        <w:jc w:val="both"/>
        <w:rPr>
          <w:rtl/>
          <w:lang w:bidi="fa-IR"/>
        </w:rPr>
      </w:pPr>
    </w:p>
    <w:p w14:paraId="0787987A" w14:textId="20A71019" w:rsidR="006E149A" w:rsidRDefault="005E1261" w:rsidP="0052716F">
      <w:pPr>
        <w:bidi/>
        <w:ind w:firstLine="720"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Fonts w:cs="B Lotus" w:hint="cs"/>
          <w:sz w:val="28"/>
          <w:szCs w:val="28"/>
          <w:rtl/>
          <w:lang w:bidi="fa-IR"/>
        </w:rPr>
        <w:t xml:space="preserve">به عنوان نمونه </w:t>
      </w:r>
      <w:r w:rsidR="006C1FFC" w:rsidRPr="0052716F">
        <w:rPr>
          <w:rFonts w:cs="B Lotus" w:hint="cs"/>
          <w:sz w:val="28"/>
          <w:szCs w:val="28"/>
          <w:rtl/>
          <w:lang w:bidi="fa-IR"/>
        </w:rPr>
        <w:t xml:space="preserve">با بررسی </w:t>
      </w:r>
      <w:r w:rsidR="006C1FFC" w:rsidRPr="0052716F">
        <w:rPr>
          <w:rFonts w:cs="B Lotus"/>
          <w:sz w:val="28"/>
          <w:szCs w:val="28"/>
          <w:lang w:val="en-US" w:bidi="fa-IR"/>
        </w:rPr>
        <w:t>PRKG2</w:t>
      </w:r>
      <w:r w:rsidR="006C1FFC" w:rsidRPr="0052716F">
        <w:rPr>
          <w:rFonts w:cs="B Lotus" w:hint="cs"/>
          <w:sz w:val="28"/>
          <w:szCs w:val="28"/>
          <w:rtl/>
          <w:lang w:val="en-US" w:bidi="fa-IR"/>
        </w:rPr>
        <w:t xml:space="preserve"> در </w:t>
      </w:r>
      <w:r w:rsidR="006C1FFC" w:rsidRPr="0052716F">
        <w:rPr>
          <w:rFonts w:cs="B Lotus"/>
          <w:sz w:val="28"/>
          <w:szCs w:val="28"/>
          <w:lang w:val="en-US" w:bidi="fa-IR"/>
        </w:rPr>
        <w:t>archs4</w:t>
      </w:r>
      <w:r w:rsidR="006C1FFC" w:rsidRPr="0052716F">
        <w:rPr>
          <w:rFonts w:cs="B Lotus" w:hint="cs"/>
          <w:sz w:val="28"/>
          <w:szCs w:val="28"/>
          <w:rtl/>
          <w:lang w:val="en-US" w:bidi="fa-IR"/>
        </w:rPr>
        <w:t xml:space="preserve"> </w:t>
      </w:r>
      <w:r w:rsidR="0052716F">
        <w:rPr>
          <w:rFonts w:cs="B Lotus" w:hint="cs"/>
          <w:sz w:val="28"/>
          <w:szCs w:val="28"/>
          <w:rtl/>
          <w:lang w:val="en-US" w:bidi="fa-IR"/>
        </w:rPr>
        <w:t xml:space="preserve">، 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>ا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ژن پروتئ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را کد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>کند که متعلق به خانواده پروتئ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‌های 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>ک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از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سر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است. پروتئ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کدگذار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شده به چند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گ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رنده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ت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روز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ک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از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متصل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>شود و از فعال شدن آن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‌ها 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>جلوگ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ر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>کند. پروتئ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متصل به غشاء، تنظ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م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کننده ترشح روده</w:t>
      </w:r>
      <w:r>
        <w:rPr>
          <w:rFonts w:cs="B Lotus" w:hint="cs"/>
          <w:sz w:val="28"/>
          <w:szCs w:val="28"/>
          <w:rtl/>
          <w:lang w:val="en-US" w:bidi="fa-IR"/>
        </w:rPr>
        <w:t xml:space="preserve"> و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رشد استخوان</w:t>
      </w:r>
      <w:r>
        <w:rPr>
          <w:rFonts w:cs="B Lotus" w:hint="cs"/>
          <w:sz w:val="28"/>
          <w:szCs w:val="28"/>
          <w:rtl/>
          <w:lang w:val="en-US" w:bidi="fa-IR"/>
        </w:rPr>
        <w:t xml:space="preserve"> 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>است</w:t>
      </w:r>
      <w:r w:rsidR="00675163">
        <w:rPr>
          <w:rStyle w:val="FootnoteReference"/>
          <w:rFonts w:cs="B Lotus"/>
          <w:sz w:val="28"/>
          <w:szCs w:val="28"/>
          <w:rtl/>
          <w:lang w:val="en-US" w:bidi="fa-IR"/>
        </w:rPr>
        <w:footnoteReference w:id="11"/>
      </w:r>
      <w:r w:rsidR="0052716F" w:rsidRPr="0052716F">
        <w:rPr>
          <w:rFonts w:cs="B Lotus"/>
          <w:sz w:val="28"/>
          <w:szCs w:val="28"/>
          <w:rtl/>
          <w:lang w:val="en-US" w:bidi="fa-IR"/>
        </w:rPr>
        <w:t>.</w:t>
      </w:r>
    </w:p>
    <w:p w14:paraId="30750EE0" w14:textId="52EB1107" w:rsidR="0084303A" w:rsidRDefault="00927D0A" w:rsidP="00572E25">
      <w:pPr>
        <w:pStyle w:val="Heading2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5" w:name="_Toc95075339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2</w:t>
      </w:r>
      <w:r w:rsidR="0084303A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 w:rsidR="0084303A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="0084303A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</w:t>
      </w:r>
      <w:r w:rsidR="0084303A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بررسی </w:t>
      </w:r>
      <w:r w:rsidR="0084303A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Gene ontology</w:t>
      </w:r>
      <w:bookmarkEnd w:id="15"/>
    </w:p>
    <w:p w14:paraId="44911501" w14:textId="5CEA1249" w:rsidR="0084303A" w:rsidRPr="00AA16D3" w:rsidRDefault="0084303A" w:rsidP="0001593E">
      <w:pPr>
        <w:bidi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tl/>
          <w:lang w:val="en-US" w:bidi="fa-IR"/>
        </w:rPr>
        <w:tab/>
      </w:r>
      <w:r w:rsidR="0026594C">
        <w:rPr>
          <w:rFonts w:cs="B Lotus" w:hint="cs"/>
          <w:sz w:val="28"/>
          <w:szCs w:val="28"/>
          <w:rtl/>
          <w:lang w:val="en-US" w:bidi="fa-IR"/>
        </w:rPr>
        <w:t xml:space="preserve">در این قسمت به بررسی </w:t>
      </w:r>
      <w:r w:rsidR="0001593E">
        <w:rPr>
          <w:rFonts w:cs="B Lotus" w:hint="cs"/>
          <w:sz w:val="28"/>
          <w:szCs w:val="28"/>
          <w:rtl/>
          <w:lang w:val="en-US" w:bidi="fa-IR"/>
        </w:rPr>
        <w:t>اثر گذاری ژ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1593E">
        <w:rPr>
          <w:rFonts w:cs="B Lotus" w:hint="cs"/>
          <w:sz w:val="28"/>
          <w:szCs w:val="28"/>
          <w:rtl/>
          <w:lang w:val="en-US" w:bidi="fa-IR"/>
        </w:rPr>
        <w:t>افزایش یا کاهش بیان داشته در بیماران نسبت به دسته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1593E">
        <w:rPr>
          <w:rFonts w:cs="B Lotus" w:hint="cs"/>
          <w:sz w:val="28"/>
          <w:szCs w:val="28"/>
          <w:rtl/>
          <w:lang w:val="en-US" w:bidi="fa-IR"/>
        </w:rPr>
        <w:t>مختلف در پروسه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1593E">
        <w:rPr>
          <w:rFonts w:cs="B Lotus" w:hint="cs"/>
          <w:sz w:val="28"/>
          <w:szCs w:val="28"/>
          <w:rtl/>
          <w:lang w:val="en-US" w:bidi="fa-IR"/>
        </w:rPr>
        <w:t>زیستی، عملکرد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1593E">
        <w:rPr>
          <w:rFonts w:cs="B Lotus" w:hint="cs"/>
          <w:sz w:val="28"/>
          <w:szCs w:val="28"/>
          <w:rtl/>
          <w:lang w:val="en-US" w:bidi="fa-IR"/>
        </w:rPr>
        <w:t>مولکولی و کامپوننت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سلولی پرداخته </w:t>
      </w:r>
      <w:r w:rsidR="00E40A12">
        <w:rPr>
          <w:rFonts w:cs="B Lotus" w:hint="cs"/>
          <w:sz w:val="28"/>
          <w:szCs w:val="28"/>
          <w:rtl/>
          <w:lang w:val="en-US" w:bidi="fa-IR"/>
        </w:rPr>
        <w:t>شده‌است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. </w:t>
      </w:r>
      <w:r>
        <w:rPr>
          <w:rFonts w:cs="B Lotus" w:hint="cs"/>
          <w:sz w:val="28"/>
          <w:szCs w:val="28"/>
          <w:rtl/>
          <w:lang w:val="en-US" w:bidi="fa-IR"/>
        </w:rPr>
        <w:t xml:space="preserve">در ادامه در 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دو دسته مختلف مقایسه بین </w:t>
      </w:r>
      <w:r w:rsidR="0001593E">
        <w:rPr>
          <w:rFonts w:cs="B Lotus"/>
          <w:sz w:val="28"/>
          <w:szCs w:val="28"/>
          <w:lang w:val="en-US" w:bidi="fa-IR"/>
        </w:rPr>
        <w:t>AML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 و </w:t>
      </w:r>
      <w:r w:rsidR="0001593E">
        <w:rPr>
          <w:rFonts w:cs="B Lotus"/>
          <w:sz w:val="28"/>
          <w:szCs w:val="28"/>
          <w:lang w:val="en-US" w:bidi="fa-IR"/>
        </w:rPr>
        <w:t>Monocytes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 همچنین </w:t>
      </w:r>
      <w:r w:rsidR="0001593E">
        <w:rPr>
          <w:rFonts w:cs="B Lotus"/>
          <w:sz w:val="28"/>
          <w:szCs w:val="28"/>
          <w:lang w:val="en-US" w:bidi="fa-IR"/>
        </w:rPr>
        <w:t>AML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 و </w:t>
      </w:r>
      <w:r w:rsidR="0001593E">
        <w:rPr>
          <w:rFonts w:cs="B Lotus"/>
          <w:sz w:val="28"/>
          <w:szCs w:val="28"/>
          <w:lang w:val="en-US" w:bidi="fa-IR"/>
        </w:rPr>
        <w:t>CD34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 صورت </w:t>
      </w:r>
      <w:r w:rsidR="00C023BA">
        <w:rPr>
          <w:rFonts w:cs="B Lotus" w:hint="cs"/>
          <w:sz w:val="28"/>
          <w:szCs w:val="28"/>
          <w:rtl/>
          <w:lang w:val="en-US" w:bidi="fa-IR"/>
        </w:rPr>
        <w:t>گرفته‌است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 که در هرکدام ژ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1593E">
        <w:rPr>
          <w:rFonts w:cs="B Lotus" w:hint="cs"/>
          <w:sz w:val="28"/>
          <w:szCs w:val="28"/>
          <w:rtl/>
          <w:lang w:val="en-US" w:bidi="fa-IR"/>
        </w:rPr>
        <w:t>کاهش یا افزایش یافته به صورت مجزا بررسی شده</w:t>
      </w:r>
      <w:r w:rsidR="00E40A12">
        <w:rPr>
          <w:rFonts w:cs="B Lotus" w:hint="cs"/>
          <w:sz w:val="28"/>
          <w:szCs w:val="28"/>
          <w:rtl/>
          <w:lang w:val="en-US" w:bidi="fa-IR"/>
        </w:rPr>
        <w:t>‌اند.</w:t>
      </w:r>
    </w:p>
    <w:p w14:paraId="29B00660" w14:textId="5A0AC8D8" w:rsidR="0084303A" w:rsidRPr="00BE3F87" w:rsidRDefault="00927D0A" w:rsidP="00927D0A">
      <w:pPr>
        <w:pStyle w:val="Heading3"/>
        <w:bidi/>
        <w:jc w:val="both"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6" w:name="_Toc95075340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lastRenderedPageBreak/>
        <w:t>1</w:t>
      </w:r>
      <w:r w:rsidR="0084303A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2</w:t>
      </w:r>
      <w:r w:rsidR="0084303A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 w:rsidR="0084303A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="0084303A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 w:rsidR="0076781D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Gene ontology</w:t>
      </w:r>
      <w:r w:rsidR="0076781D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</w:t>
      </w:r>
      <w:r w:rsidR="0084303A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مرتبط با دسته </w:t>
      </w:r>
      <w:r w:rsidR="0084303A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 w:rsidR="0084303A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 w:rsidR="0084303A" w:rsidRPr="00AA16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Monocytes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افزایش بیان داشته اند</w:t>
      </w:r>
      <w:bookmarkEnd w:id="16"/>
    </w:p>
    <w:p w14:paraId="60F149AB" w14:textId="2EF41806" w:rsidR="0084303A" w:rsidRPr="00AA16D3" w:rsidRDefault="0084303A" w:rsidP="0084303A">
      <w:pPr>
        <w:bidi/>
        <w:jc w:val="both"/>
        <w:rPr>
          <w:rFonts w:cs="B Lotus"/>
          <w:sz w:val="28"/>
          <w:szCs w:val="28"/>
          <w:lang w:val="en-US" w:bidi="fa-IR"/>
        </w:rPr>
      </w:pPr>
      <w:r>
        <w:rPr>
          <w:rtl/>
          <w:lang w:val="en-US" w:bidi="fa-IR"/>
        </w:rPr>
        <w:tab/>
      </w:r>
      <w:r w:rsidR="0076781D">
        <w:rPr>
          <w:rFonts w:cs="B Lotus" w:hint="cs"/>
          <w:sz w:val="28"/>
          <w:szCs w:val="28"/>
          <w:rtl/>
          <w:lang w:val="en-US" w:bidi="fa-IR"/>
        </w:rPr>
        <w:t>با درج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6781D">
        <w:rPr>
          <w:rFonts w:cs="B Lotus" w:hint="cs"/>
          <w:sz w:val="28"/>
          <w:szCs w:val="28"/>
          <w:rtl/>
          <w:lang w:val="en-US" w:bidi="fa-IR"/>
        </w:rPr>
        <w:t>افزایش بیان داشته در نمونه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6781D">
        <w:rPr>
          <w:rFonts w:cs="B Lotus" w:hint="cs"/>
          <w:sz w:val="28"/>
          <w:szCs w:val="28"/>
          <w:rtl/>
          <w:lang w:val="en-US" w:bidi="fa-IR"/>
        </w:rPr>
        <w:t xml:space="preserve">سرطانی نسبت به </w:t>
      </w:r>
      <w:r w:rsidR="0076781D">
        <w:rPr>
          <w:rFonts w:cs="B Lotus"/>
          <w:sz w:val="28"/>
          <w:szCs w:val="28"/>
          <w:lang w:val="en-US" w:bidi="fa-IR"/>
        </w:rPr>
        <w:t>Monocytes</w:t>
      </w:r>
      <w:r w:rsidR="0076781D">
        <w:rPr>
          <w:rFonts w:cs="B Lotus" w:hint="cs"/>
          <w:sz w:val="28"/>
          <w:szCs w:val="28"/>
          <w:rtl/>
          <w:lang w:val="en-US" w:bidi="fa-IR"/>
        </w:rPr>
        <w:t xml:space="preserve"> در وبسایت </w:t>
      </w:r>
      <w:r w:rsidR="0076781D">
        <w:rPr>
          <w:rFonts w:cs="B Lotus"/>
          <w:sz w:val="28"/>
          <w:szCs w:val="28"/>
          <w:lang w:val="en-US" w:bidi="fa-IR"/>
        </w:rPr>
        <w:t>Enrichr</w:t>
      </w:r>
      <w:r w:rsidR="0076781D">
        <w:rPr>
          <w:rFonts w:cs="B Lotus" w:hint="cs"/>
          <w:sz w:val="28"/>
          <w:szCs w:val="28"/>
          <w:rtl/>
          <w:lang w:val="en-US" w:bidi="fa-IR"/>
        </w:rPr>
        <w:t xml:space="preserve"> و بررسی </w:t>
      </w:r>
      <w:r w:rsidR="0076781D">
        <w:rPr>
          <w:rFonts w:cs="B Lotus"/>
          <w:sz w:val="28"/>
          <w:szCs w:val="28"/>
          <w:lang w:val="en-US" w:bidi="fa-IR"/>
        </w:rPr>
        <w:t>Ontology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6781D">
        <w:rPr>
          <w:rFonts w:cs="B Lotus" w:hint="cs"/>
          <w:sz w:val="28"/>
          <w:szCs w:val="28"/>
          <w:rtl/>
          <w:lang w:val="en-US" w:bidi="fa-IR"/>
        </w:rPr>
        <w:t>ارائه شده؛ این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76781D">
        <w:rPr>
          <w:rFonts w:cs="B Lotus" w:hint="cs"/>
          <w:sz w:val="28"/>
          <w:szCs w:val="28"/>
          <w:rtl/>
          <w:lang w:val="en-US" w:bidi="fa-IR"/>
        </w:rPr>
        <w:t>در فرآین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6781D">
        <w:rPr>
          <w:rFonts w:cs="B Lotus" w:hint="cs"/>
          <w:sz w:val="28"/>
          <w:szCs w:val="28"/>
          <w:rtl/>
          <w:lang w:val="en-US" w:bidi="fa-IR"/>
        </w:rPr>
        <w:t>متعددی اثر بالایی دارند</w:t>
      </w:r>
      <w:r w:rsidR="00D35457">
        <w:rPr>
          <w:rFonts w:cs="B Lotus" w:hint="cs"/>
          <w:sz w:val="28"/>
          <w:szCs w:val="28"/>
          <w:rtl/>
          <w:lang w:val="en-US" w:bidi="fa-IR"/>
        </w:rPr>
        <w:t xml:space="preserve"> و همانگونه که انتظار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D35457">
        <w:rPr>
          <w:rFonts w:cs="B Lotus" w:hint="cs"/>
          <w:sz w:val="28"/>
          <w:szCs w:val="28"/>
          <w:rtl/>
          <w:lang w:val="en-US" w:bidi="fa-IR"/>
        </w:rPr>
        <w:t xml:space="preserve">رود تعداد زیادی از موارد که دارای </w:t>
      </w:r>
      <w:r w:rsidR="00D35457">
        <w:rPr>
          <w:rFonts w:cs="B Lotus"/>
          <w:sz w:val="28"/>
          <w:szCs w:val="28"/>
          <w:lang w:val="en-US" w:bidi="fa-IR"/>
        </w:rPr>
        <w:t>adj.P.Val</w:t>
      </w:r>
      <w:r w:rsidR="00D35457">
        <w:rPr>
          <w:rFonts w:cs="B Lotus" w:hint="cs"/>
          <w:sz w:val="28"/>
          <w:szCs w:val="28"/>
          <w:rtl/>
          <w:lang w:val="en-US" w:bidi="fa-IR"/>
        </w:rPr>
        <w:t xml:space="preserve"> بسیار کوچکی هستند، در ارتباط با فرآیند کپی سازی </w:t>
      </w:r>
      <w:r w:rsidR="00D35457">
        <w:rPr>
          <w:rFonts w:cs="B Lotus"/>
          <w:sz w:val="28"/>
          <w:szCs w:val="28"/>
          <w:lang w:val="en-US" w:bidi="fa-IR"/>
        </w:rPr>
        <w:t>DNA</w:t>
      </w:r>
      <w:r w:rsidR="00D35457">
        <w:rPr>
          <w:rFonts w:cs="B Lotus" w:hint="cs"/>
          <w:sz w:val="28"/>
          <w:szCs w:val="28"/>
          <w:rtl/>
          <w:lang w:val="en-US" w:bidi="fa-IR"/>
        </w:rPr>
        <w:t xml:space="preserve"> و رفع اشکالات کپی سازی و همچنین به صورت کلی تقسیم سلول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D35457">
        <w:rPr>
          <w:rFonts w:cs="B Lotus" w:hint="cs"/>
          <w:sz w:val="28"/>
          <w:szCs w:val="28"/>
          <w:rtl/>
          <w:lang w:val="en-US" w:bidi="fa-IR"/>
        </w:rPr>
        <w:t>باشند. جدو</w:t>
      </w:r>
      <w:r w:rsidR="004E6E17">
        <w:rPr>
          <w:rFonts w:cs="B Lotus" w:hint="cs"/>
          <w:sz w:val="28"/>
          <w:szCs w:val="28"/>
          <w:rtl/>
          <w:lang w:val="en-US" w:bidi="fa-IR"/>
        </w:rPr>
        <w:t>ل</w:t>
      </w:r>
      <w:r w:rsidR="007E54D8">
        <w:rPr>
          <w:rFonts w:cs="B Lotus" w:hint="cs"/>
          <w:sz w:val="28"/>
          <w:szCs w:val="28"/>
          <w:rtl/>
          <w:lang w:val="en-US" w:bidi="fa-IR"/>
        </w:rPr>
        <w:t>6</w:t>
      </w:r>
      <w:r w:rsidR="00D35457">
        <w:rPr>
          <w:rFonts w:cs="B Lotus" w:hint="cs"/>
          <w:sz w:val="28"/>
          <w:szCs w:val="28"/>
          <w:rtl/>
          <w:lang w:val="en-US" w:bidi="fa-IR"/>
        </w:rPr>
        <w:t xml:space="preserve"> شامل پروسه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D35457">
        <w:rPr>
          <w:rFonts w:cs="B Lotus" w:hint="cs"/>
          <w:sz w:val="28"/>
          <w:szCs w:val="28"/>
          <w:rtl/>
          <w:lang w:val="en-US" w:bidi="fa-IR"/>
        </w:rPr>
        <w:t>زیستی</w:t>
      </w:r>
      <w:r w:rsidR="000C4034">
        <w:rPr>
          <w:rFonts w:cs="B Lotus" w:hint="cs"/>
          <w:sz w:val="28"/>
          <w:szCs w:val="28"/>
          <w:rtl/>
          <w:lang w:val="en-US" w:bidi="fa-IR"/>
        </w:rPr>
        <w:t>‌ای می‌</w:t>
      </w:r>
      <w:r w:rsidR="00D35457">
        <w:rPr>
          <w:rFonts w:cs="B Lotus" w:hint="cs"/>
          <w:sz w:val="28"/>
          <w:szCs w:val="28"/>
          <w:rtl/>
          <w:lang w:val="en-US" w:bidi="fa-IR"/>
        </w:rPr>
        <w:t>باشد که بیشتری ارتباط را با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D35457">
        <w:rPr>
          <w:rFonts w:cs="B Lotus" w:hint="cs"/>
          <w:sz w:val="28"/>
          <w:szCs w:val="28"/>
          <w:rtl/>
          <w:lang w:val="en-US" w:bidi="fa-IR"/>
        </w:rPr>
        <w:t>یافته شده دارند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8"/>
        <w:gridCol w:w="3648"/>
        <w:gridCol w:w="1281"/>
        <w:gridCol w:w="1272"/>
        <w:gridCol w:w="900"/>
        <w:gridCol w:w="1237"/>
      </w:tblGrid>
      <w:tr w:rsidR="007909BF" w:rsidRPr="007909BF" w14:paraId="3CEF52E5" w14:textId="77777777" w:rsidTr="007909BF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75D6442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74DC03E0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78DA8A7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08BE74F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23596F8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7CED76B1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7909BF" w:rsidRPr="007909BF" w14:paraId="3BB37E0F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44BF8ED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1997EDB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totic DNA replication (GO:190296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8A45A78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41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42F8F4E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32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F99516B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2.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7D5448C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382.65</w:t>
            </w:r>
          </w:p>
        </w:tc>
      </w:tr>
      <w:tr w:rsidR="007909BF" w:rsidRPr="007909BF" w14:paraId="6BD56128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F7DF10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354BF2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ouble-strand break repair via break-induced replication (GO:000072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AF4260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2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92574F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20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2C440C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2.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3B4BBD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73.73</w:t>
            </w:r>
          </w:p>
        </w:tc>
      </w:tr>
      <w:tr w:rsidR="007909BF" w:rsidRPr="007909BF" w14:paraId="60855AFF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3FD3104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34E5F76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NA strand elongation involved in DNA replication (GO:000627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0B11933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49E-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5205926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85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08D34E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3.9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E9F4E23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59.62</w:t>
            </w:r>
          </w:p>
        </w:tc>
      </w:tr>
      <w:tr w:rsidR="007909BF" w:rsidRPr="007909BF" w14:paraId="73511453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00D102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5F3AE6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totic DNA replication initiation (GO:19029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638F73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27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831F65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84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583FC2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2.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92B5B2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02.64</w:t>
            </w:r>
          </w:p>
        </w:tc>
      </w:tr>
      <w:tr w:rsidR="007909BF" w:rsidRPr="007909BF" w14:paraId="53BFCDE9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885A9DE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AD26AEA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uclear cell cycle DNA replication initiation (GO:190231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55C4E80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27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13C66E3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84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543B28A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2.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12501B9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02.64</w:t>
            </w:r>
          </w:p>
        </w:tc>
      </w:tr>
      <w:tr w:rsidR="007909BF" w:rsidRPr="007909BF" w14:paraId="4DB46CC7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4B4AF5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387407D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crotubule cytoskeleton organization involved in mitosis (GO:190285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C1F10C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09E-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494853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1E-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6898BB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6B80C16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82.11</w:t>
            </w:r>
          </w:p>
        </w:tc>
      </w:tr>
      <w:tr w:rsidR="007909BF" w:rsidRPr="007909BF" w14:paraId="111ABF7D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DBDDE65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80982D7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NA replication initiation (GO:000627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FED23C9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0E-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78299E9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11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857227D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.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1D2DAA6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95.41</w:t>
            </w:r>
          </w:p>
        </w:tc>
      </w:tr>
      <w:tr w:rsidR="007909BF" w:rsidRPr="007909BF" w14:paraId="21A89D8D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30E632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FBD717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totic spindle elongation (GO:000002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777FC5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1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6D906B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9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4A2945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7.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1E1215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64.07</w:t>
            </w:r>
          </w:p>
        </w:tc>
      </w:tr>
      <w:tr w:rsidR="007909BF" w:rsidRPr="007909BF" w14:paraId="279883B8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CB0EF9B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AE4EECB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totic spindle midzone assembly (GO:005125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BA9A14A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1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59D4890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9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DF56405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7.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A0B1E5C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64.07</w:t>
            </w:r>
          </w:p>
        </w:tc>
      </w:tr>
      <w:tr w:rsidR="007909BF" w:rsidRPr="007909BF" w14:paraId="55C720AB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01EA96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912D92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re-replicative complex assembly involved in nuclear cell cycle DNA replication (GO:000626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8E12E8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1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781217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9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5AE4F4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7.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0E545D" w14:textId="77777777" w:rsidR="007909BF" w:rsidRPr="007909BF" w:rsidRDefault="007909BF" w:rsidP="007909BF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64.07</w:t>
            </w:r>
          </w:p>
        </w:tc>
      </w:tr>
    </w:tbl>
    <w:p w14:paraId="23A41930" w14:textId="0548E1C9" w:rsidR="0084303A" w:rsidRPr="007909BF" w:rsidRDefault="007909BF" w:rsidP="007909BF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7909B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337FF0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6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7909B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پروسه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7909B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زیستی مرتبط با ژن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7909B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افزایش بیان داشته در نمونه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7909B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سرطانی نسبت به </w:t>
      </w:r>
      <w:r w:rsidRPr="007909B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nocytes</w:t>
      </w:r>
      <w:r w:rsidRPr="007909B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جدول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تکمیلی 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فایل </w:t>
      </w:r>
      <w:r w:rsidRPr="007909B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BiologicalProcess_AML_Monocytes_Up.xlsx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</w:t>
      </w:r>
      <w:r w:rsidR="005837D9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/amu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696707C6" w14:textId="3D19C3C8" w:rsidR="0084303A" w:rsidRDefault="006A2CA0" w:rsidP="0084303A">
      <w:pPr>
        <w:bidi/>
        <w:rPr>
          <w:rFonts w:cs="B Lotus"/>
          <w:sz w:val="28"/>
          <w:szCs w:val="28"/>
          <w:rtl/>
          <w:lang w:val="en-US" w:bidi="fa-IR"/>
        </w:rPr>
      </w:pPr>
      <w:r>
        <w:rPr>
          <w:rFonts w:cs="B Lotus"/>
          <w:sz w:val="28"/>
          <w:szCs w:val="28"/>
          <w:rtl/>
          <w:lang w:val="en-US" w:bidi="fa-IR"/>
        </w:rPr>
        <w:tab/>
      </w:r>
      <w:r>
        <w:rPr>
          <w:rFonts w:cs="B Lotus" w:hint="cs"/>
          <w:sz w:val="28"/>
          <w:szCs w:val="28"/>
          <w:rtl/>
          <w:lang w:val="en-US" w:bidi="fa-IR"/>
        </w:rPr>
        <w:t>اکثر فرآین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sz w:val="28"/>
          <w:szCs w:val="28"/>
          <w:rtl/>
          <w:lang w:val="en-US" w:bidi="fa-IR"/>
        </w:rPr>
        <w:t>بالا مرتبط با عملیات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sz w:val="28"/>
          <w:szCs w:val="28"/>
          <w:rtl/>
          <w:lang w:val="en-US" w:bidi="fa-IR"/>
        </w:rPr>
        <w:t xml:space="preserve">کپی برداری از </w:t>
      </w:r>
      <w:r>
        <w:rPr>
          <w:rFonts w:cs="B Lotus"/>
          <w:sz w:val="28"/>
          <w:szCs w:val="28"/>
          <w:lang w:val="en-US" w:bidi="fa-IR"/>
        </w:rPr>
        <w:t>DNA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sz w:val="28"/>
          <w:szCs w:val="28"/>
          <w:rtl/>
          <w:lang w:val="en-US" w:bidi="fa-IR"/>
        </w:rPr>
        <w:t>باشد که این نشان دهده ایجاد تغییرات در این فرآین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sz w:val="28"/>
          <w:szCs w:val="28"/>
          <w:rtl/>
          <w:lang w:val="en-US" w:bidi="fa-IR"/>
        </w:rPr>
        <w:t xml:space="preserve">در طی ابتلا به </w:t>
      </w:r>
      <w:r>
        <w:rPr>
          <w:rFonts w:cs="B Lotus"/>
          <w:sz w:val="28"/>
          <w:szCs w:val="28"/>
          <w:lang w:val="en-US" w:bidi="fa-IR"/>
        </w:rPr>
        <w:t>AML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sz w:val="28"/>
          <w:szCs w:val="28"/>
          <w:rtl/>
          <w:lang w:val="en-US" w:bidi="fa-IR"/>
        </w:rPr>
        <w:t>باشد.</w:t>
      </w:r>
    </w:p>
    <w:p w14:paraId="5B90F065" w14:textId="753E85BC" w:rsidR="006A2CA0" w:rsidRDefault="006A2CA0" w:rsidP="006A2CA0">
      <w:pPr>
        <w:bidi/>
        <w:jc w:val="both"/>
        <w:rPr>
          <w:rFonts w:cs="B Lotus"/>
          <w:sz w:val="28"/>
          <w:szCs w:val="28"/>
          <w:lang w:val="en-US" w:bidi="fa-IR"/>
        </w:rPr>
      </w:pPr>
      <w:r>
        <w:rPr>
          <w:rFonts w:cs="B Lotus"/>
          <w:sz w:val="28"/>
          <w:szCs w:val="28"/>
          <w:rtl/>
          <w:lang w:val="en-US" w:bidi="fa-IR"/>
        </w:rPr>
        <w:tab/>
      </w:r>
      <w:r>
        <w:rPr>
          <w:rFonts w:cs="B Lotus" w:hint="cs"/>
          <w:sz w:val="28"/>
          <w:szCs w:val="28"/>
          <w:rtl/>
          <w:lang w:val="en-US" w:bidi="fa-IR"/>
        </w:rPr>
        <w:t>با بررسی عملکر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sz w:val="28"/>
          <w:szCs w:val="28"/>
          <w:rtl/>
          <w:lang w:val="en-US" w:bidi="fa-IR"/>
        </w:rPr>
        <w:t>مولکولی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sz w:val="28"/>
          <w:szCs w:val="28"/>
          <w:rtl/>
          <w:lang w:val="en-US" w:bidi="fa-IR"/>
        </w:rPr>
        <w:t>توان دریافت که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sz w:val="28"/>
          <w:szCs w:val="28"/>
          <w:rtl/>
          <w:lang w:val="en-US" w:bidi="fa-IR"/>
        </w:rPr>
        <w:t>افزایش بیان داشته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 با مولکول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مرتبط با کپی برداری </w:t>
      </w:r>
      <w:r w:rsidR="00666E6E">
        <w:rPr>
          <w:rFonts w:cs="B Lotus"/>
          <w:sz w:val="28"/>
          <w:szCs w:val="28"/>
          <w:lang w:val="en-US" w:bidi="fa-IR"/>
        </w:rPr>
        <w:t>DNA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 از جمله مولکول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666E6E">
        <w:rPr>
          <w:rFonts w:cs="B Lotus" w:hint="cs"/>
          <w:sz w:val="28"/>
          <w:szCs w:val="28"/>
          <w:rtl/>
          <w:lang w:val="en-US" w:bidi="fa-IR"/>
        </w:rPr>
        <w:t>متصل شونده به نقطه شروع کپی برداری، مولکول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دخیل در </w:t>
      </w:r>
      <w:r w:rsidR="00666E6E">
        <w:rPr>
          <w:rFonts w:cs="B Lotus"/>
          <w:sz w:val="28"/>
          <w:szCs w:val="28"/>
          <w:lang w:val="en-US" w:bidi="fa-IR"/>
        </w:rPr>
        <w:t>DNA Polymerase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 و همچنین اتصالات بین مولکولی در پروتئی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و </w:t>
      </w:r>
      <w:r w:rsidR="00666E6E">
        <w:rPr>
          <w:rFonts w:cs="B Lotus"/>
          <w:sz w:val="28"/>
          <w:szCs w:val="28"/>
          <w:lang w:val="en-US" w:bidi="fa-IR"/>
        </w:rPr>
        <w:t>DNA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 و همچنین آبکافت </w:t>
      </w:r>
      <w:r w:rsidR="00666E6E">
        <w:rPr>
          <w:rFonts w:cs="B Lotus"/>
          <w:sz w:val="28"/>
          <w:szCs w:val="28"/>
          <w:lang w:val="en-US" w:bidi="fa-IR"/>
        </w:rPr>
        <w:lastRenderedPageBreak/>
        <w:t>ATP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 مرتبط</w:t>
      </w:r>
      <w:r w:rsidR="000C4034">
        <w:rPr>
          <w:rFonts w:cs="B Lotus" w:hint="cs"/>
          <w:sz w:val="28"/>
          <w:szCs w:val="28"/>
          <w:rtl/>
          <w:lang w:val="en-US" w:bidi="fa-IR"/>
        </w:rPr>
        <w:t>‌اند</w:t>
      </w:r>
      <w:r w:rsidR="00666E6E">
        <w:rPr>
          <w:rFonts w:cs="B Lotus" w:hint="cs"/>
          <w:sz w:val="28"/>
          <w:szCs w:val="28"/>
          <w:rtl/>
          <w:lang w:val="en-US" w:bidi="fa-IR"/>
        </w:rPr>
        <w:t>. به همین دلیل با افزایش بیان این ژن</w:t>
      </w:r>
      <w:r w:rsidR="000C4034">
        <w:rPr>
          <w:rFonts w:cs="B Lotus" w:hint="cs"/>
          <w:sz w:val="28"/>
          <w:szCs w:val="28"/>
          <w:rtl/>
          <w:lang w:val="en-US" w:bidi="fa-IR"/>
        </w:rPr>
        <w:t>‌ها</w:t>
      </w:r>
      <w:r w:rsidR="00666E6E">
        <w:rPr>
          <w:rFonts w:cs="B Lotus" w:hint="cs"/>
          <w:sz w:val="28"/>
          <w:szCs w:val="28"/>
          <w:rtl/>
          <w:lang w:val="en-US" w:bidi="fa-IR"/>
        </w:rPr>
        <w:t>، این عملکر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666E6E">
        <w:rPr>
          <w:rFonts w:cs="B Lotus" w:hint="cs"/>
          <w:sz w:val="28"/>
          <w:szCs w:val="28"/>
          <w:rtl/>
          <w:lang w:val="en-US" w:bidi="fa-IR"/>
        </w:rPr>
        <w:t>دچار مشکلات متعدد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666E6E">
        <w:rPr>
          <w:rFonts w:cs="B Lotus" w:hint="cs"/>
          <w:sz w:val="28"/>
          <w:szCs w:val="28"/>
          <w:rtl/>
          <w:lang w:val="en-US" w:bidi="fa-IR"/>
        </w:rPr>
        <w:t>شوند.</w:t>
      </w:r>
      <w:r>
        <w:rPr>
          <w:rFonts w:cs="B Lotus" w:hint="cs"/>
          <w:sz w:val="28"/>
          <w:szCs w:val="28"/>
          <w:rtl/>
          <w:lang w:val="en-US" w:bidi="fa-IR"/>
        </w:rPr>
        <w:t xml:space="preserve"> </w:t>
      </w:r>
      <w:r w:rsidR="00186D85">
        <w:rPr>
          <w:rFonts w:cs="B Lotus" w:hint="cs"/>
          <w:sz w:val="28"/>
          <w:szCs w:val="28"/>
          <w:rtl/>
          <w:lang w:val="en-US" w:bidi="fa-IR"/>
        </w:rPr>
        <w:t>(جدول</w:t>
      </w:r>
      <w:r w:rsidR="007E54D8">
        <w:rPr>
          <w:rFonts w:cs="B Lotus" w:hint="cs"/>
          <w:sz w:val="28"/>
          <w:szCs w:val="28"/>
          <w:rtl/>
          <w:lang w:val="en-US" w:bidi="fa-IR"/>
        </w:rPr>
        <w:t>7</w:t>
      </w:r>
      <w:r w:rsidR="00186D85">
        <w:rPr>
          <w:rFonts w:cs="B Lotus" w:hint="cs"/>
          <w:sz w:val="28"/>
          <w:szCs w:val="28"/>
          <w:rtl/>
          <w:lang w:val="en-US" w:bidi="fa-IR"/>
        </w:rPr>
        <w:t xml:space="preserve"> مهم</w:t>
      </w:r>
      <w:r w:rsidR="000C4034">
        <w:rPr>
          <w:rFonts w:cs="B Lotus" w:hint="cs"/>
          <w:sz w:val="28"/>
          <w:szCs w:val="28"/>
          <w:rtl/>
          <w:lang w:val="en-US" w:bidi="fa-IR"/>
        </w:rPr>
        <w:t>‌تر</w:t>
      </w:r>
      <w:r w:rsidR="00186D85">
        <w:rPr>
          <w:rFonts w:cs="B Lotus" w:hint="cs"/>
          <w:sz w:val="28"/>
          <w:szCs w:val="28"/>
          <w:rtl/>
          <w:lang w:val="en-US" w:bidi="fa-IR"/>
        </w:rPr>
        <w:t>ین عملکر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186D85">
        <w:rPr>
          <w:rFonts w:cs="B Lotus" w:hint="cs"/>
          <w:sz w:val="28"/>
          <w:szCs w:val="28"/>
          <w:rtl/>
          <w:lang w:val="en-US" w:bidi="fa-IR"/>
        </w:rPr>
        <w:t>مولکولی مرتبط با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186D85">
        <w:rPr>
          <w:rFonts w:cs="B Lotus" w:hint="cs"/>
          <w:sz w:val="28"/>
          <w:szCs w:val="28"/>
          <w:rtl/>
          <w:lang w:val="en-US" w:bidi="fa-IR"/>
        </w:rPr>
        <w:t>یافته شده را نشا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186D85">
        <w:rPr>
          <w:rFonts w:cs="B Lotus" w:hint="cs"/>
          <w:sz w:val="28"/>
          <w:szCs w:val="28"/>
          <w:rtl/>
          <w:lang w:val="en-US" w:bidi="fa-IR"/>
        </w:rPr>
        <w:t>دهد.)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282"/>
        <w:gridCol w:w="1281"/>
        <w:gridCol w:w="1455"/>
        <w:gridCol w:w="955"/>
        <w:gridCol w:w="1366"/>
      </w:tblGrid>
      <w:tr w:rsidR="00186D85" w:rsidRPr="00186D85" w14:paraId="3ACA5ABE" w14:textId="77777777" w:rsidTr="00186D85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A391949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B8BAAE9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828789F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3A84CA5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7A912A75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E16C683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186D85" w:rsidRPr="00186D85" w14:paraId="58546567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0080BFC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FC077AC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NA replication origin binding (GO:000368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5BBD302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53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19ACCD1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53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AB046A5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.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792DDD0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57.6</w:t>
            </w:r>
          </w:p>
        </w:tc>
      </w:tr>
      <w:tr w:rsidR="00186D85" w:rsidRPr="00186D85" w14:paraId="4982448E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C30F8A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37E2EC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ingle-stranded DNA helicase activity (GO:001711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093DA5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52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8EA879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87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E21960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F45589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11.22</w:t>
            </w:r>
          </w:p>
        </w:tc>
      </w:tr>
      <w:tr w:rsidR="00186D85" w:rsidRPr="00186D85" w14:paraId="7DC55833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58CE8FC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9D2C684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our-way junction DNA binding (GO:000040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6168DEC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63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A4F53A6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2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048FAFE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.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AD1CD80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4.84</w:t>
            </w:r>
          </w:p>
        </w:tc>
      </w:tr>
      <w:tr w:rsidR="00186D85" w:rsidRPr="00186D85" w14:paraId="085BCE69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6D59F48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4C3F49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NA polymerase binding (GO:007018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249ADA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17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557409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6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516B1E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6871C78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5.37</w:t>
            </w:r>
          </w:p>
        </w:tc>
      </w:tr>
      <w:tr w:rsidR="00186D85" w:rsidRPr="00186D85" w14:paraId="1C475FA9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50A4911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6A1F07C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NA secondary structure binding (GO:000021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D93A0AE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22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3883909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6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C00D1A1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676F2A5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3.02</w:t>
            </w:r>
          </w:p>
        </w:tc>
      </w:tr>
      <w:tr w:rsidR="00186D85" w:rsidRPr="00186D85" w14:paraId="4FA462F7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2DA750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78AEDB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ingle-stranded DNA binding (GO:000369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BD8FF12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19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BE2483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6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8BA0AA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9F62F6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8.43</w:t>
            </w:r>
          </w:p>
        </w:tc>
      </w:tr>
      <w:tr w:rsidR="00186D85" w:rsidRPr="00186D85" w14:paraId="39BEF745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0757146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4877893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'-flap endonuclease activity (GO:001710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C2979D7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1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E34102A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41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E5CD3AE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7.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A318B6F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64.07</w:t>
            </w:r>
          </w:p>
        </w:tc>
      </w:tr>
      <w:tr w:rsidR="00186D85" w:rsidRPr="00186D85" w14:paraId="0E212F51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20D2A7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3E4088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lap endonuclease activity (GO:004825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3EA8F3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1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E462BF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10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AD0597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4.9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BC4147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83.58</w:t>
            </w:r>
          </w:p>
        </w:tc>
      </w:tr>
      <w:tr w:rsidR="00186D85" w:rsidRPr="00186D85" w14:paraId="69CB8936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A20E6D5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B4439E4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'-5' DNA helicase activity (GO:004313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36DC8BB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7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5BA6CCC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60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BECB72A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33B6CD9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1.78</w:t>
            </w:r>
          </w:p>
        </w:tc>
      </w:tr>
      <w:tr w:rsidR="00186D85" w:rsidRPr="00186D85" w14:paraId="708D06BA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5BC84A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1F9966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NA-DNA hybrid ribonuclease activity (GO:000452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4CA1B8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4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E4C425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90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45910B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9.8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DA160E" w14:textId="77777777" w:rsidR="00186D85" w:rsidRPr="00186D85" w:rsidRDefault="00186D85" w:rsidP="00186D85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41.05</w:t>
            </w:r>
          </w:p>
        </w:tc>
      </w:tr>
    </w:tbl>
    <w:p w14:paraId="12D561E4" w14:textId="1650F1C5" w:rsidR="006A2CA0" w:rsidRPr="00186D85" w:rsidRDefault="00186D85" w:rsidP="00666E6E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666E6E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337FF0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7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186D8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عملکرد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186D8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مولکولی مرتبط با ژن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186D8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افزایش بیان داشته در نمونه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186D8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بیمار نسبت به </w:t>
      </w:r>
      <w:r w:rsidRPr="00186D85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nocytes</w:t>
      </w:r>
      <w:r w:rsidRPr="00186D8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. جدول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تکمیلی </w:t>
      </w:r>
      <w:r w:rsidRPr="00186D8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فایل</w:t>
      </w:r>
      <w:r w:rsidR="00666E6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</w:t>
      </w:r>
      <w:r w:rsidR="00666E6E" w:rsidRPr="00666E6E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lecularFunction_AML_Monocytes_Up.xlsx</w:t>
      </w:r>
      <w:r w:rsidR="00666E6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 w:rsidR="00666E6E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</w:t>
      </w:r>
      <w:r w:rsidR="005837D9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/amu</w:t>
      </w:r>
      <w:r w:rsidR="00666E6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 w:rsidR="00666E6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21674EF1" w14:textId="062991BB" w:rsidR="006A2CA0" w:rsidRDefault="00666E6E" w:rsidP="007E72CE">
      <w:pPr>
        <w:bidi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Fonts w:cs="B Lotus"/>
          <w:sz w:val="28"/>
          <w:szCs w:val="28"/>
          <w:rtl/>
          <w:lang w:val="en-US" w:bidi="fa-IR"/>
        </w:rPr>
        <w:tab/>
      </w:r>
      <w:r>
        <w:rPr>
          <w:rFonts w:cs="B Lotus" w:hint="cs"/>
          <w:sz w:val="28"/>
          <w:szCs w:val="28"/>
          <w:rtl/>
          <w:lang w:val="en-US" w:bidi="fa-IR"/>
        </w:rPr>
        <w:t xml:space="preserve">با بررسی </w:t>
      </w:r>
      <w:r w:rsidR="00A30F73">
        <w:rPr>
          <w:rFonts w:cs="B Lotus" w:hint="cs"/>
          <w:sz w:val="28"/>
          <w:szCs w:val="28"/>
          <w:rtl/>
          <w:lang w:val="en-US" w:bidi="fa-IR"/>
        </w:rPr>
        <w:t>کامپوننت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EB486F">
        <w:rPr>
          <w:rFonts w:cs="B Lotus" w:hint="cs"/>
          <w:sz w:val="28"/>
          <w:szCs w:val="28"/>
          <w:rtl/>
          <w:lang w:val="en-US" w:bidi="fa-IR"/>
        </w:rPr>
        <w:t>سلول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EB486F">
        <w:rPr>
          <w:rFonts w:cs="B Lotus" w:hint="cs"/>
          <w:sz w:val="28"/>
          <w:szCs w:val="28"/>
          <w:rtl/>
          <w:lang w:val="en-US" w:bidi="fa-IR"/>
        </w:rPr>
        <w:t xml:space="preserve">توان دریافت که </w:t>
      </w:r>
      <w:r w:rsidR="00A30F73">
        <w:rPr>
          <w:rFonts w:cs="B Lotus" w:hint="cs"/>
          <w:sz w:val="28"/>
          <w:szCs w:val="28"/>
          <w:rtl/>
          <w:lang w:val="en-US" w:bidi="fa-IR"/>
        </w:rPr>
        <w:t>این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A30F73">
        <w:rPr>
          <w:rFonts w:cs="B Lotus" w:hint="cs"/>
          <w:sz w:val="28"/>
          <w:szCs w:val="28"/>
          <w:rtl/>
          <w:lang w:val="en-US" w:bidi="fa-IR"/>
        </w:rPr>
        <w:t xml:space="preserve">در </w:t>
      </w:r>
      <w:proofErr w:type="spellStart"/>
      <w:r w:rsidR="00A30F73">
        <w:rPr>
          <w:rFonts w:cs="B Lotus"/>
          <w:sz w:val="28"/>
          <w:szCs w:val="28"/>
          <w:lang w:val="en-US" w:bidi="fa-IR"/>
        </w:rPr>
        <w:t>cmg</w:t>
      </w:r>
      <w:proofErr w:type="spellEnd"/>
      <w:r w:rsidR="00A30F73">
        <w:rPr>
          <w:rFonts w:cs="B Lotus" w:hint="cs"/>
          <w:sz w:val="28"/>
          <w:szCs w:val="28"/>
          <w:rtl/>
          <w:lang w:val="en-US" w:bidi="fa-IR"/>
        </w:rPr>
        <w:t xml:space="preserve"> که وظیفه باز کردن رشته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A30F73">
        <w:rPr>
          <w:rFonts w:cs="B Lotus"/>
          <w:sz w:val="28"/>
          <w:szCs w:val="28"/>
          <w:lang w:val="en-US" w:bidi="fa-IR"/>
        </w:rPr>
        <w:t>DNA</w:t>
      </w:r>
      <w:r w:rsidR="00A30F73">
        <w:rPr>
          <w:rFonts w:cs="B Lotus" w:hint="cs"/>
          <w:sz w:val="28"/>
          <w:szCs w:val="28"/>
          <w:rtl/>
          <w:lang w:val="en-US" w:bidi="fa-IR"/>
        </w:rPr>
        <w:t xml:space="preserve"> را از یکدیگر دارند موثر است، در </w:t>
      </w:r>
      <w:r w:rsidR="00A30F73">
        <w:rPr>
          <w:rFonts w:cs="B Lotus"/>
          <w:sz w:val="28"/>
          <w:szCs w:val="28"/>
          <w:lang w:val="en-US" w:bidi="fa-IR"/>
        </w:rPr>
        <w:t>spindle</w:t>
      </w:r>
      <w:r w:rsidR="00A30F73">
        <w:rPr>
          <w:rFonts w:cs="B Lotus" w:hint="cs"/>
          <w:sz w:val="28"/>
          <w:szCs w:val="28"/>
          <w:rtl/>
          <w:lang w:val="en-US" w:bidi="fa-IR"/>
        </w:rPr>
        <w:t xml:space="preserve"> که ساختمان سلول را حفظ کرده و ارگانیزم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A30F73">
        <w:rPr>
          <w:rFonts w:cs="B Lotus" w:hint="cs"/>
          <w:sz w:val="28"/>
          <w:szCs w:val="28"/>
          <w:rtl/>
          <w:lang w:val="en-US" w:bidi="fa-IR"/>
        </w:rPr>
        <w:t xml:space="preserve">را مدیریت کرده و همچنین در تقسیم سلول وظیفه جداسازی اجزا را به عهده دارد، </w:t>
      </w:r>
      <w:r w:rsidR="007E72CE">
        <w:rPr>
          <w:rFonts w:cs="B Lotus" w:hint="cs"/>
          <w:sz w:val="28"/>
          <w:szCs w:val="28"/>
          <w:rtl/>
          <w:lang w:val="en-US" w:bidi="fa-IR"/>
        </w:rPr>
        <w:t xml:space="preserve">در </w:t>
      </w:r>
      <w:r w:rsidR="007E72CE">
        <w:rPr>
          <w:rFonts w:cs="B Lotus"/>
          <w:sz w:val="28"/>
          <w:szCs w:val="28"/>
          <w:lang w:val="en-US" w:bidi="fa-IR"/>
        </w:rPr>
        <w:t>Golgi</w:t>
      </w:r>
      <w:r w:rsidR="007E72CE">
        <w:rPr>
          <w:rFonts w:cs="B Lotus" w:hint="cs"/>
          <w:sz w:val="28"/>
          <w:szCs w:val="28"/>
          <w:rtl/>
          <w:lang w:val="en-US" w:bidi="fa-IR"/>
        </w:rPr>
        <w:t xml:space="preserve"> که وظیفه مدیریت و بسته بندی خروج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7E72CE">
        <w:rPr>
          <w:rFonts w:cs="B Lotus" w:hint="cs"/>
          <w:sz w:val="28"/>
          <w:szCs w:val="28"/>
          <w:rtl/>
          <w:lang w:val="en-US" w:bidi="fa-IR"/>
        </w:rPr>
        <w:t>و ورود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E72CE">
        <w:rPr>
          <w:rFonts w:cs="B Lotus" w:hint="cs"/>
          <w:sz w:val="28"/>
          <w:szCs w:val="28"/>
          <w:rtl/>
          <w:lang w:val="en-US" w:bidi="fa-IR"/>
        </w:rPr>
        <w:t xml:space="preserve">سلول را به عهده دارد و همچنین در </w:t>
      </w:r>
      <w:r w:rsidR="007E72CE">
        <w:rPr>
          <w:rFonts w:cs="B Lotus"/>
          <w:sz w:val="28"/>
          <w:szCs w:val="28"/>
          <w:lang w:val="en-US" w:bidi="fa-IR"/>
        </w:rPr>
        <w:t>kinase</w:t>
      </w:r>
      <w:r w:rsidR="007E72CE">
        <w:rPr>
          <w:rFonts w:cs="B Lotus" w:hint="cs"/>
          <w:sz w:val="28"/>
          <w:szCs w:val="28"/>
          <w:rtl/>
          <w:lang w:val="en-US" w:bidi="fa-IR"/>
        </w:rPr>
        <w:t xml:space="preserve"> که یکی از آنزیم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E72CE">
        <w:rPr>
          <w:rFonts w:cs="B Lotus" w:hint="cs"/>
          <w:sz w:val="28"/>
          <w:szCs w:val="28"/>
          <w:rtl/>
          <w:lang w:val="en-US" w:bidi="fa-IR"/>
        </w:rPr>
        <w:t xml:space="preserve">مهم </w:t>
      </w:r>
      <w:r w:rsidR="000951CA">
        <w:rPr>
          <w:rFonts w:cs="B Lotus" w:hint="cs"/>
          <w:sz w:val="28"/>
          <w:szCs w:val="28"/>
          <w:rtl/>
          <w:lang w:val="en-US" w:bidi="fa-IR"/>
        </w:rPr>
        <w:t>در تسهیل فرآین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951CA">
        <w:rPr>
          <w:rFonts w:cs="B Lotus" w:hint="cs"/>
          <w:sz w:val="28"/>
          <w:szCs w:val="28"/>
          <w:rtl/>
          <w:lang w:val="en-US" w:bidi="fa-IR"/>
        </w:rPr>
        <w:t>درون سلول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7E72CE">
        <w:rPr>
          <w:rFonts w:cs="B Lotus" w:hint="cs"/>
          <w:sz w:val="28"/>
          <w:szCs w:val="28"/>
          <w:rtl/>
          <w:lang w:val="en-US" w:bidi="fa-IR"/>
        </w:rPr>
        <w:t>باشد و موارد متعدد دیگر موثر است.</w:t>
      </w:r>
      <w:r w:rsidR="000951CA">
        <w:rPr>
          <w:rFonts w:cs="B Lotus" w:hint="cs"/>
          <w:sz w:val="28"/>
          <w:szCs w:val="28"/>
          <w:rtl/>
          <w:lang w:val="en-US" w:bidi="fa-IR"/>
        </w:rPr>
        <w:t xml:space="preserve"> این تاثیر به نحوی است که با افزایش بیان این ژن</w:t>
      </w:r>
      <w:r w:rsidR="000C4034">
        <w:rPr>
          <w:rFonts w:cs="B Lotus" w:hint="cs"/>
          <w:sz w:val="28"/>
          <w:szCs w:val="28"/>
          <w:rtl/>
          <w:lang w:val="en-US" w:bidi="fa-IR"/>
        </w:rPr>
        <w:t>‌ها</w:t>
      </w:r>
      <w:r w:rsidR="000951CA">
        <w:rPr>
          <w:rFonts w:cs="B Lotus" w:hint="cs"/>
          <w:sz w:val="28"/>
          <w:szCs w:val="28"/>
          <w:rtl/>
          <w:lang w:val="en-US" w:bidi="fa-IR"/>
        </w:rPr>
        <w:t>، بروز خطا در عملکرد این موارد را شاهد هستیم و باعث ایجاد مشکلات سرطانی در سلول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0951CA">
        <w:rPr>
          <w:rFonts w:cs="B Lotus" w:hint="cs"/>
          <w:sz w:val="28"/>
          <w:szCs w:val="28"/>
          <w:rtl/>
          <w:lang w:val="en-US" w:bidi="fa-IR"/>
        </w:rPr>
        <w:t>شود.</w:t>
      </w:r>
      <w:r w:rsidR="007E72CE">
        <w:rPr>
          <w:rFonts w:cs="B Lotus" w:hint="cs"/>
          <w:sz w:val="28"/>
          <w:szCs w:val="28"/>
          <w:rtl/>
          <w:lang w:val="en-US" w:bidi="fa-IR"/>
        </w:rPr>
        <w:t xml:space="preserve"> مرتبط</w:t>
      </w:r>
      <w:r w:rsidR="000C4034">
        <w:rPr>
          <w:rFonts w:cs="B Lotus" w:hint="cs"/>
          <w:sz w:val="28"/>
          <w:szCs w:val="28"/>
          <w:rtl/>
          <w:lang w:val="en-US" w:bidi="fa-IR"/>
        </w:rPr>
        <w:t>‌تر</w:t>
      </w:r>
      <w:r w:rsidR="007E72CE">
        <w:rPr>
          <w:rFonts w:cs="B Lotus" w:hint="cs"/>
          <w:sz w:val="28"/>
          <w:szCs w:val="28"/>
          <w:rtl/>
          <w:lang w:val="en-US" w:bidi="fa-IR"/>
        </w:rPr>
        <w:t>ین کامپوننت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E72CE">
        <w:rPr>
          <w:rFonts w:cs="B Lotus" w:hint="cs"/>
          <w:sz w:val="28"/>
          <w:szCs w:val="28"/>
          <w:rtl/>
          <w:lang w:val="en-US" w:bidi="fa-IR"/>
        </w:rPr>
        <w:t>سلولی به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E72CE">
        <w:rPr>
          <w:rFonts w:cs="B Lotus" w:hint="cs"/>
          <w:sz w:val="28"/>
          <w:szCs w:val="28"/>
          <w:rtl/>
          <w:lang w:val="en-US" w:bidi="fa-IR"/>
        </w:rPr>
        <w:t>افزایش یافته در جدول</w:t>
      </w:r>
      <w:r w:rsidR="007E54D8">
        <w:rPr>
          <w:rFonts w:cs="B Lotus" w:hint="cs"/>
          <w:sz w:val="28"/>
          <w:szCs w:val="28"/>
          <w:rtl/>
          <w:lang w:val="en-US" w:bidi="fa-IR"/>
        </w:rPr>
        <w:t>8</w:t>
      </w:r>
      <w:r w:rsidR="007E72CE">
        <w:rPr>
          <w:rFonts w:cs="B Lotus" w:hint="cs"/>
          <w:sz w:val="28"/>
          <w:szCs w:val="28"/>
          <w:rtl/>
          <w:lang w:val="en-US" w:bidi="fa-IR"/>
        </w:rPr>
        <w:t xml:space="preserve"> لیست شده</w:t>
      </w:r>
      <w:r w:rsidR="000C4034">
        <w:rPr>
          <w:rFonts w:cs="B Lotus" w:hint="cs"/>
          <w:sz w:val="28"/>
          <w:szCs w:val="28"/>
          <w:rtl/>
          <w:lang w:val="en-US" w:bidi="fa-IR"/>
        </w:rPr>
        <w:t>‌اند</w:t>
      </w:r>
      <w:r w:rsidR="007E72CE">
        <w:rPr>
          <w:rFonts w:cs="B Lotus" w:hint="cs"/>
          <w:sz w:val="28"/>
          <w:szCs w:val="28"/>
          <w:rtl/>
          <w:lang w:val="en-US" w:bidi="fa-IR"/>
        </w:rPr>
        <w:t>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346"/>
        <w:gridCol w:w="1281"/>
        <w:gridCol w:w="1425"/>
        <w:gridCol w:w="952"/>
        <w:gridCol w:w="1335"/>
      </w:tblGrid>
      <w:tr w:rsidR="000951CA" w:rsidRPr="000951CA" w14:paraId="08B94D39" w14:textId="77777777" w:rsidTr="000951CA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0C01228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3857494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71D628C1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FE66FE5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65F80BB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8DA45ED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0951CA" w:rsidRPr="000951CA" w14:paraId="40D45FB2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7D4390E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39DB484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MG complex (GO:007116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422EB0B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09E-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A9FDC97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60E-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1DE4D4C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51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848182E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813717.69</w:t>
            </w:r>
          </w:p>
        </w:tc>
      </w:tr>
      <w:tr w:rsidR="000951CA" w:rsidRPr="000951CA" w14:paraId="06561815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681857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A7A91ED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pindle (GO:000581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3D2682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27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FB3B44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87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1D8B3B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72FCB8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2.95</w:t>
            </w:r>
          </w:p>
        </w:tc>
      </w:tr>
      <w:tr w:rsidR="000951CA" w:rsidRPr="000951CA" w14:paraId="160D1BDA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FE68D36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AC41135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uclear chromosome (GO:000022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ED4E7C3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6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8CBDE96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23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026E38D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EF487DD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4.95</w:t>
            </w:r>
          </w:p>
        </w:tc>
      </w:tr>
      <w:tr w:rsidR="000951CA" w:rsidRPr="000951CA" w14:paraId="1F2D37A8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F2499F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FF20EB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ntracellular non-membrane-bounded organelle (GO:004323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9EAE23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8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8B5B97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23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4598C1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020958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0.08</w:t>
            </w:r>
          </w:p>
        </w:tc>
      </w:tr>
      <w:tr w:rsidR="000951CA" w:rsidRPr="000951CA" w14:paraId="5A33B67E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4BCF4D6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lastRenderedPageBreak/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0097031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olgi cis cisterna (GO:000013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521AEFE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79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842F9AC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36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C713A35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ED2DB4B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2.65</w:t>
            </w:r>
          </w:p>
        </w:tc>
      </w:tr>
      <w:tr w:rsidR="000951CA" w:rsidRPr="000951CA" w14:paraId="7B22D592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ECEF58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A6C833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clin-dependent protein kinase holoenzyme complex (GO:000030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5B4670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39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A9FE8C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38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96FBC1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44EC1B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7.34</w:t>
            </w:r>
          </w:p>
        </w:tc>
      </w:tr>
      <w:tr w:rsidR="000951CA" w:rsidRPr="000951CA" w14:paraId="7E4F8717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268355C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2D3AC83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olgi cisterna membrane (GO:003258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D8E103C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00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E1194E8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38A4A38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.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B4E1A2F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72.99</w:t>
            </w:r>
          </w:p>
        </w:tc>
      </w:tr>
      <w:tr w:rsidR="000951CA" w:rsidRPr="000951CA" w14:paraId="6ECC3DDA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FE6DAC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C2441C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erine/threonine protein kinase complex (GO:190255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BBE434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13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2E6673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52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1D0F28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DB7961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1.74</w:t>
            </w:r>
          </w:p>
        </w:tc>
      </w:tr>
      <w:tr w:rsidR="000951CA" w:rsidRPr="000951CA" w14:paraId="1E73280A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C6DB634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7F3B2D9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totic spindle (GO:007268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B20ED06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21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931CFE1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75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700B643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15D2C23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3.19</w:t>
            </w:r>
          </w:p>
        </w:tc>
      </w:tr>
      <w:tr w:rsidR="000951CA" w:rsidRPr="000951CA" w14:paraId="18B90F38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D3BBB5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D4F1CF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olgi cisterna (GO:003198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4D70FC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6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F444C5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3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FF0F83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02D52E" w14:textId="77777777" w:rsidR="000951CA" w:rsidRPr="000951CA" w:rsidRDefault="000951CA" w:rsidP="000951CA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0.72</w:t>
            </w:r>
          </w:p>
        </w:tc>
      </w:tr>
    </w:tbl>
    <w:p w14:paraId="52CCE98D" w14:textId="5B5FD242" w:rsidR="007E72CE" w:rsidRPr="000951CA" w:rsidRDefault="000951CA" w:rsidP="000951CA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0951C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337FF0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8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0951CA">
        <w:rPr>
          <w:rFonts w:cs="B Lotus" w:hint="c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</w:t>
      </w:r>
      <w:r w:rsidRPr="000951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کامپوننت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0951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مرتبط با ژن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0951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افزایش بیان یافته در بیماران نسبت به </w:t>
      </w:r>
      <w:r w:rsidRPr="000951CA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nocytes</w:t>
      </w:r>
      <w:r w:rsidRPr="000951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. لیست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تکمیلی </w:t>
      </w:r>
      <w:r w:rsidRPr="000951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این موارد در فایل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</w:t>
      </w:r>
      <w:r w:rsidRPr="000951CA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CellComponent_AML_Monocytes_Up.xlsx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</w:t>
      </w:r>
      <w:r w:rsidR="005837D9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/amu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140B84CF" w14:textId="57BEDCC7" w:rsidR="00927D0A" w:rsidRPr="00BE3F87" w:rsidRDefault="00927D0A" w:rsidP="00927D0A">
      <w:pPr>
        <w:pStyle w:val="Heading3"/>
        <w:bidi/>
        <w:jc w:val="both"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7" w:name="_Toc95075341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2-2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Gene ontology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مرتبط با دسته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 w:rsidRPr="00AA16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Monocytes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کاهش بیان داشته اند</w:t>
      </w:r>
      <w:bookmarkEnd w:id="17"/>
    </w:p>
    <w:p w14:paraId="6A3CFFA0" w14:textId="0CE5018B" w:rsidR="00815102" w:rsidRPr="00B20F95" w:rsidRDefault="007E54D8" w:rsidP="00645BFF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sz w:val="28"/>
          <w:szCs w:val="28"/>
          <w:rtl/>
          <w:lang w:val="en-US" w:bidi="fa-IR"/>
        </w:rPr>
        <w:t xml:space="preserve">با درج ژن‌های </w:t>
      </w:r>
      <w:r w:rsidR="005C7811">
        <w:rPr>
          <w:rFonts w:cs="B Lotus" w:hint="cs"/>
          <w:sz w:val="28"/>
          <w:szCs w:val="28"/>
          <w:rtl/>
          <w:lang w:val="en-US" w:bidi="fa-IR"/>
        </w:rPr>
        <w:t>کاهش</w:t>
      </w:r>
      <w:r>
        <w:rPr>
          <w:rFonts w:cs="B Lotus" w:hint="cs"/>
          <w:sz w:val="28"/>
          <w:szCs w:val="28"/>
          <w:rtl/>
          <w:lang w:val="en-US" w:bidi="fa-IR"/>
        </w:rPr>
        <w:t xml:space="preserve"> بیان داشته در نمونه‌های سرطانی نسبت به </w:t>
      </w:r>
      <w:r>
        <w:rPr>
          <w:rFonts w:cs="B Lotus"/>
          <w:sz w:val="28"/>
          <w:szCs w:val="28"/>
          <w:lang w:val="en-US" w:bidi="fa-IR"/>
        </w:rPr>
        <w:t>Monocytes</w:t>
      </w:r>
      <w:r>
        <w:rPr>
          <w:rFonts w:cs="B Lotus" w:hint="cs"/>
          <w:sz w:val="28"/>
          <w:szCs w:val="28"/>
          <w:rtl/>
          <w:lang w:val="en-US" w:bidi="fa-IR"/>
        </w:rPr>
        <w:t xml:space="preserve"> در وبسایت </w:t>
      </w:r>
      <w:r>
        <w:rPr>
          <w:rFonts w:cs="B Lotus"/>
          <w:sz w:val="28"/>
          <w:szCs w:val="28"/>
          <w:lang w:val="en-US" w:bidi="fa-IR"/>
        </w:rPr>
        <w:t>Enrichr</w:t>
      </w:r>
      <w:r>
        <w:rPr>
          <w:rFonts w:cs="B Lotus" w:hint="cs"/>
          <w:sz w:val="28"/>
          <w:szCs w:val="28"/>
          <w:rtl/>
          <w:lang w:val="en-US" w:bidi="fa-IR"/>
        </w:rPr>
        <w:t xml:space="preserve"> و بررسی </w:t>
      </w:r>
      <w:r>
        <w:rPr>
          <w:rFonts w:cs="B Lotus"/>
          <w:sz w:val="28"/>
          <w:szCs w:val="28"/>
          <w:lang w:val="en-US" w:bidi="fa-IR"/>
        </w:rPr>
        <w:t>Ontology</w:t>
      </w:r>
      <w:r>
        <w:rPr>
          <w:rFonts w:cs="B Lotus" w:hint="cs"/>
          <w:sz w:val="28"/>
          <w:szCs w:val="28"/>
          <w:rtl/>
          <w:lang w:val="en-US" w:bidi="fa-IR"/>
        </w:rPr>
        <w:t xml:space="preserve">‌های ارائه شده؛ این ژن‌ها در فرآیند‌های متعددی اثر بالایی دارند و همانگونه که انتظار می‌رود تعداد زیادی از موارد که دارای </w:t>
      </w:r>
      <w:r>
        <w:rPr>
          <w:rFonts w:cs="B Lotus"/>
          <w:sz w:val="28"/>
          <w:szCs w:val="28"/>
          <w:lang w:val="en-US" w:bidi="fa-IR"/>
        </w:rPr>
        <w:t>adj.P.Val</w:t>
      </w:r>
      <w:r>
        <w:rPr>
          <w:rFonts w:cs="B Lotus" w:hint="cs"/>
          <w:sz w:val="28"/>
          <w:szCs w:val="28"/>
          <w:rtl/>
          <w:lang w:val="en-US" w:bidi="fa-IR"/>
        </w:rPr>
        <w:t xml:space="preserve"> بسیار کوچکی هستند</w:t>
      </w:r>
      <w:r w:rsidR="000A380E">
        <w:rPr>
          <w:rFonts w:cs="B Lotus" w:hint="cs"/>
          <w:sz w:val="28"/>
          <w:szCs w:val="28"/>
          <w:rtl/>
          <w:lang w:val="en-US" w:bidi="fa-IR"/>
        </w:rPr>
        <w:t xml:space="preserve"> بسیار زیاد است و در جدول9 بعضی از این موارد آورده </w:t>
      </w:r>
      <w:r w:rsidR="00EA55AB">
        <w:rPr>
          <w:rFonts w:cs="B Lotus" w:hint="cs"/>
          <w:sz w:val="28"/>
          <w:szCs w:val="28"/>
          <w:rtl/>
          <w:lang w:val="en-US" w:bidi="fa-IR"/>
        </w:rPr>
        <w:t>شده‌است</w:t>
      </w:r>
      <w:r w:rsidR="000A380E">
        <w:rPr>
          <w:rFonts w:cs="B Lotus" w:hint="cs"/>
          <w:sz w:val="28"/>
          <w:szCs w:val="28"/>
          <w:rtl/>
          <w:lang w:val="en-US" w:bidi="fa-IR"/>
        </w:rPr>
        <w:t xml:space="preserve">. </w:t>
      </w:r>
      <w:r w:rsidR="00815102">
        <w:rPr>
          <w:rFonts w:cs="B Lotus" w:hint="cs"/>
          <w:sz w:val="28"/>
          <w:szCs w:val="28"/>
          <w:rtl/>
          <w:lang w:val="en-US" w:bidi="fa-IR"/>
        </w:rPr>
        <w:t xml:space="preserve">به منظور بررسی، مورد اول جدول9، این مورد مربوط به 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>تغ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ر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در مورفولوژ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و رفتار 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ک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نوتروف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ل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ناش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از قرار گرفتن در معرض 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ک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س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توک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ن،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کموکا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ن،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ل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گاند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سلول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ا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عامل محلول، که منجر به شروع 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ا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تداوم 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ک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پاسخ ا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من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EA55AB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>شود</w:t>
      </w:r>
      <w:r w:rsidR="00815102">
        <w:rPr>
          <w:rStyle w:val="FootnoteReference"/>
          <w:rFonts w:cs="B Lotus"/>
          <w:sz w:val="28"/>
          <w:szCs w:val="28"/>
          <w:rtl/>
          <w:lang w:val="en-US" w:bidi="fa-IR"/>
        </w:rPr>
        <w:footnoteReference w:id="12"/>
      </w:r>
      <w:r w:rsidR="00815102">
        <w:rPr>
          <w:rFonts w:cs="B Lotus" w:hint="cs"/>
          <w:sz w:val="28"/>
          <w:szCs w:val="28"/>
          <w:rtl/>
          <w:lang w:val="en-US" w:bidi="fa-IR"/>
        </w:rPr>
        <w:t>(شکل15)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>.</w:t>
      </w:r>
      <w:r w:rsidR="00815102">
        <w:rPr>
          <w:rFonts w:cs="B Lotus" w:hint="cs"/>
          <w:sz w:val="28"/>
          <w:szCs w:val="28"/>
          <w:rtl/>
          <w:lang w:val="en-US" w:bidi="fa-IR"/>
        </w:rPr>
        <w:t xml:space="preserve">  دیگر موارد نیز به صورت مستقیم یا غیر مستقیم در پروسه</w:t>
      </w:r>
      <w:r w:rsidR="00EA55AB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815102">
        <w:rPr>
          <w:rFonts w:cs="B Lotus" w:hint="cs"/>
          <w:sz w:val="28"/>
          <w:szCs w:val="28"/>
          <w:rtl/>
          <w:lang w:val="en-US" w:bidi="fa-IR"/>
        </w:rPr>
        <w:t>ایمنی بدن موثر هستند.</w:t>
      </w:r>
      <w:r w:rsidR="00645BFF">
        <w:rPr>
          <w:rFonts w:cs="B Lotus" w:hint="cs"/>
          <w:sz w:val="28"/>
          <w:szCs w:val="28"/>
          <w:rtl/>
          <w:lang w:val="en-US" w:bidi="fa-IR"/>
        </w:rPr>
        <w:t xml:space="preserve"> (</w:t>
      </w:r>
      <w:r w:rsidR="00645B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صاویر برخی از پروسه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45B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یگر در دایرکتوری </w:t>
      </w:r>
      <w:r w:rsidR="00645BFF">
        <w:rPr>
          <w:rFonts w:cs="B Lotus"/>
          <w:color w:val="000000" w:themeColor="text1"/>
          <w:sz w:val="28"/>
          <w:szCs w:val="28"/>
          <w:lang w:val="en-US" w:bidi="fa-IR"/>
        </w:rPr>
        <w:t>result/ontology/amd</w:t>
      </w:r>
      <w:r w:rsidR="00645B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ضمیمه 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645B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645BFF">
        <w:rPr>
          <w:rFonts w:cs="B Lotus" w:hint="cs"/>
          <w:sz w:val="28"/>
          <w:szCs w:val="28"/>
          <w:rtl/>
          <w:lang w:val="en-US" w:bidi="fa-IR"/>
        </w:rPr>
        <w:t>)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838"/>
        <w:gridCol w:w="850"/>
        <w:gridCol w:w="1355"/>
        <w:gridCol w:w="943"/>
        <w:gridCol w:w="1353"/>
      </w:tblGrid>
      <w:tr w:rsidR="000A380E" w:rsidRPr="000A380E" w14:paraId="6F85FB2F" w14:textId="77777777" w:rsidTr="000A380E">
        <w:trPr>
          <w:trHeight w:val="34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83BC51C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805B583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E114378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7564D7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4E716F7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068CCD0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0A380E" w:rsidRPr="000A380E" w14:paraId="020C4332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202400D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B5FDD82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eutrophil activation involved in immune response (GO:000228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7C19335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05E-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8390D9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34E-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FCBB35F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4AD290B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50.83</w:t>
            </w:r>
          </w:p>
        </w:tc>
      </w:tr>
      <w:tr w:rsidR="000A380E" w:rsidRPr="000A380E" w14:paraId="557678D8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7A917C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2BFDFF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eutrophil degranulation (GO:004331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ABBCFBD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0E-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1D7707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34E-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6C1A8F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43EA0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47.55</w:t>
            </w:r>
          </w:p>
        </w:tc>
      </w:tr>
      <w:tr w:rsidR="000A380E" w:rsidRPr="000A380E" w14:paraId="6B758F57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D06D002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966B8E3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eutrophil mediated immunity (GO:000244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4CFC658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66E-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1F8C455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70E-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F90CAB8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0BDC684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23.53</w:t>
            </w:r>
          </w:p>
        </w:tc>
      </w:tr>
      <w:tr w:rsidR="000A380E" w:rsidRPr="000A380E" w14:paraId="18169086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08F132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19D6EB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tokine-mediated signaling pathway (GO:001922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56C159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19E-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445436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24E-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5F9680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1D8225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59.59</w:t>
            </w:r>
          </w:p>
        </w:tc>
      </w:tr>
      <w:tr w:rsidR="000A380E" w:rsidRPr="000A380E" w14:paraId="37E26476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4B3184E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5B847F2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nterferon-gamma-mediated signaling pathway (GO:006033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9ACE010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4E-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81C94C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28E-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B84CE18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.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0E337D9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19.67</w:t>
            </w:r>
          </w:p>
        </w:tc>
      </w:tr>
      <w:tr w:rsidR="000A380E" w:rsidRPr="000A380E" w14:paraId="58830FB1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34DA8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B0812E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ellular response to interferon-gamma (GO:007134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58792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89E-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2CF442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00E-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A36411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429CB8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21.17</w:t>
            </w:r>
          </w:p>
        </w:tc>
      </w:tr>
      <w:tr w:rsidR="000A380E" w:rsidRPr="000A380E" w14:paraId="2EBC8FE2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6FDD2C4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28B7E66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egulation of immune response (GO:005077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C7CD6AF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5E-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C44EA4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28E-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ADCF651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9E26EAB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86.52</w:t>
            </w:r>
          </w:p>
        </w:tc>
      </w:tr>
      <w:tr w:rsidR="000A380E" w:rsidRPr="000A380E" w14:paraId="25A0A83C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E88AF3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lastRenderedPageBreak/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274871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ositive regulation of cytokine production (GO:000181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1311C9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0E-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9E13E1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4E-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6D59A3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146CD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79.28</w:t>
            </w:r>
          </w:p>
        </w:tc>
      </w:tr>
      <w:tr w:rsidR="000A380E" w:rsidRPr="000A380E" w14:paraId="73F01477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F62D2C0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D3BD822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egulation of interleukin-6 production (GO:00326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BDF55A8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52E-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1E60EE8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56E-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1D6C44F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735BF13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93.7</w:t>
            </w:r>
          </w:p>
        </w:tc>
      </w:tr>
      <w:tr w:rsidR="000A380E" w:rsidRPr="000A380E" w14:paraId="0CB35F35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4E0DE4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77DCFD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egulation of interleukin-8 production (GO:003267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65A4BC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8E-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6D9D6F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61E-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3D7CB2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E59C8C" w14:textId="77777777" w:rsidR="000A380E" w:rsidRPr="000A380E" w:rsidRDefault="000A380E" w:rsidP="00B20F95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57.35</w:t>
            </w:r>
          </w:p>
        </w:tc>
      </w:tr>
    </w:tbl>
    <w:p w14:paraId="4F4AEB8A" w14:textId="6B8CE514" w:rsidR="009958EA" w:rsidRPr="00645BFF" w:rsidRDefault="00B20F95" w:rsidP="00B20F95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  <w:lang w:val="ar-SA"/>
        </w:rPr>
        <mc:AlternateContent>
          <mc:Choice Requires="wpg">
            <w:drawing>
              <wp:anchor distT="0" distB="0" distL="114300" distR="114300" simplePos="0" relativeHeight="251753472" behindDoc="0" locked="0" layoutInCell="1" allowOverlap="1" wp14:anchorId="2466154B" wp14:editId="7BA6D746">
                <wp:simplePos x="0" y="0"/>
                <wp:positionH relativeFrom="column">
                  <wp:posOffset>253365</wp:posOffset>
                </wp:positionH>
                <wp:positionV relativeFrom="paragraph">
                  <wp:posOffset>873337</wp:posOffset>
                </wp:positionV>
                <wp:extent cx="5126355" cy="6443980"/>
                <wp:effectExtent l="0" t="0" r="0" b="0"/>
                <wp:wrapTight wrapText="bothSides">
                  <wp:wrapPolygon edited="0">
                    <wp:start x="0" y="0"/>
                    <wp:lineTo x="0" y="21519"/>
                    <wp:lineTo x="21512" y="21519"/>
                    <wp:lineTo x="21512" y="0"/>
                    <wp:lineTo x="0" y="0"/>
                  </wp:wrapPolygon>
                </wp:wrapTight>
                <wp:docPr id="68" name="Group 6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26355" cy="6443980"/>
                          <a:chOff x="0" y="0"/>
                          <a:chExt cx="5126355" cy="6443980"/>
                        </a:xfrm>
                      </wpg:grpSpPr>
                      <pic:pic xmlns:pic="http://schemas.openxmlformats.org/drawingml/2006/picture">
                        <pic:nvPicPr>
                          <pic:cNvPr id="66" name="Picture 66"/>
                          <pic:cNvPicPr>
                            <a:picLocks noChangeAspect="1"/>
                          </pic:cNvPicPr>
                        </pic:nvPicPr>
                        <pic:blipFill>
                          <a:blip r:embed="rId3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126355" cy="57359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67" name="Text Box 67"/>
                        <wps:cNvSpPr txBox="1"/>
                        <wps:spPr>
                          <a:xfrm>
                            <a:off x="0" y="5791200"/>
                            <a:ext cx="5126355" cy="65278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1DA2E97" w14:textId="3CCA6CBD" w:rsidR="00B20F95" w:rsidRPr="00B20F95" w:rsidRDefault="00B20F95" w:rsidP="00B20F95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B20F95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شکل</w:t>
                              </w:r>
                              <w:r w:rsidRPr="00B20F95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Pr="00B20F95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15</w:t>
                              </w:r>
                              <w:r w:rsidRPr="00B20F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پروسه</w:t>
                              </w:r>
                              <w:r w:rsidR="00EA55A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20F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زیستی مربوط به </w:t>
                              </w:r>
                              <w:r w:rsidRPr="000A380E">
                                <w:rPr>
                                  <w:rFonts w:ascii="Calibri" w:eastAsia="Times New Roman" w:hAnsi="Calibri"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/>
                                </w:rPr>
                                <w:t>neutrophil activation involved in immune response</w:t>
                              </w:r>
                              <w:r w:rsidRPr="00B20F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مرتبط با ژن</w:t>
                              </w:r>
                              <w:r w:rsidR="00EA55A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20F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کاهش بیان داشته در گونه</w:t>
                              </w:r>
                              <w:r w:rsidR="00EA55A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20F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بیمار نسبت به </w:t>
                              </w:r>
                              <w:r w:rsidRPr="00B20F95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Monocytes</w:t>
                              </w:r>
                              <w:r w:rsidRPr="00B20F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2466154B" id="Group 68" o:spid="_x0000_s1090" style="position:absolute;left:0;text-align:left;margin-left:19.95pt;margin-top:68.75pt;width:403.65pt;height:507.4pt;z-index:251753472" coordsize="51263,6443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">
                <v:shape id="Picture 66" o:spid="_x0000_s1091" type="#_x0000_t75" style="position:absolute;width:51263;height:5735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">
                  <v:imagedata r:id="rId39" o:title=""/>
                </v:shape>
                <v:shape id="Text Box 67" o:spid="_x0000_s1092" type="#_x0000_t202" style="position:absolute;top:57912;width:51263;height:652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" stroked="f">
                  <v:textbox style="mso-fit-shape-to-text:t" inset="0,0,0,0">
                    <w:txbxContent>
                      <w:p w14:paraId="31DA2E97" w14:textId="3CCA6CBD" w:rsidR="00B20F95" w:rsidRPr="00B20F95" w:rsidRDefault="00B20F95" w:rsidP="00B20F95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B20F95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شکل</w:t>
                        </w:r>
                        <w:r w:rsidRPr="00B20F95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t xml:space="preserve"> </w:t>
                        </w:r>
                        <w:r w:rsidRPr="00B20F95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15</w:t>
                        </w:r>
                        <w:r w:rsidRPr="00B20F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پروسه</w:t>
                        </w:r>
                        <w:r w:rsidR="00EA55A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20F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زیستی مربوط به </w:t>
                        </w:r>
                        <w:r w:rsidRPr="000A380E">
                          <w:rPr>
                            <w:rFonts w:ascii="Calibri" w:eastAsia="Times New Roman" w:hAnsi="Calibri"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  <w:t>neutrophil activation involved in immune response</w:t>
                        </w:r>
                        <w:r w:rsidRPr="00B20F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مرتبط با ژن</w:t>
                        </w:r>
                        <w:r w:rsidR="00EA55A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20F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کاهش بیان داشته در گونه</w:t>
                        </w:r>
                        <w:r w:rsidR="00EA55A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20F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بیمار نسبت به </w:t>
                        </w:r>
                        <w:r w:rsidRPr="00B20F95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Monocytes</w:t>
                        </w:r>
                        <w:r w:rsidRPr="00B20F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Pr="00B20F95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337FF0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9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- بررس</w:t>
      </w:r>
      <w:r w:rsidRPr="00B20F9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پروسه</w:t>
      </w:r>
      <w:r w:rsidR="00EA55AB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ز</w:t>
      </w:r>
      <w:r w:rsidRPr="00B20F9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B20F95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ست</w:t>
      </w:r>
      <w:r w:rsidRPr="00B20F9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مرتبط با ژن</w:t>
      </w:r>
      <w:r w:rsidR="00EA55AB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کاهش ب</w:t>
      </w:r>
      <w:r w:rsidRPr="00B20F9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B20F95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ان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داشته در نمونه</w:t>
      </w:r>
      <w:r w:rsidR="00EA55AB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ب</w:t>
      </w:r>
      <w:r w:rsidRPr="00B20F9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B20F95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مار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نسبت به 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lang w:bidi="fa-IR"/>
        </w:rPr>
        <w:t>Monocytes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.</w:t>
      </w:r>
      <w:r w:rsidR="00645BF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جدول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تکمیلی  </w:t>
      </w:r>
      <w:r w:rsidR="00645BF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در فایل </w:t>
      </w:r>
      <w:r w:rsidR="00645BF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BiologicalProcess_aml_monocytes_down.xlsx</w:t>
      </w:r>
      <w:r w:rsidR="00645BF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 w:rsidR="00645BF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/amd</w:t>
      </w:r>
      <w:r w:rsidR="00645BF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 w:rsidR="00645BF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01BE5608" w14:textId="65C2E0F1" w:rsidR="00815102" w:rsidRDefault="00645BFF" w:rsidP="00AB6FD5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lastRenderedPageBreak/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ررسی </w:t>
      </w:r>
      <w:r w:rsidR="00F11B6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عملکردهای مولکولی مرتبط با ژن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F11B6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کاهش بیان داشته در سایت </w:t>
      </w:r>
      <w:r w:rsidR="00F11B68">
        <w:rPr>
          <w:rFonts w:cs="B Lotus"/>
          <w:color w:val="000000" w:themeColor="text1"/>
          <w:sz w:val="28"/>
          <w:szCs w:val="28"/>
          <w:lang w:val="en-US" w:bidi="fa-IR"/>
        </w:rPr>
        <w:t>Enrichr</w:t>
      </w:r>
      <w:r w:rsidR="00F11B6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تایج جدول10 را ارائه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F11B6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کند. </w:t>
      </w:r>
      <w:r w:rsid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ورد اول یعنی </w:t>
      </w:r>
      <w:r w:rsidR="00AB6FD5" w:rsidRPr="00F11B68">
        <w:rPr>
          <w:rFonts w:cs="B Lotus"/>
          <w:color w:val="000000" w:themeColor="text1"/>
          <w:sz w:val="28"/>
          <w:szCs w:val="28"/>
          <w:lang w:val="en-US" w:bidi="fa-IR"/>
        </w:rPr>
        <w:t>Toll-like receptor binding</w:t>
      </w:r>
      <w:r w:rsidR="00AB6FD5" w:rsidRP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رتبط با فعالیت سیستم ایمنی ذاتی بوده و در ارتباط با اتصال پروتئین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AB6FD5" w:rsidRP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خاص به منظور شروع عملکرد سیستم ایمنی ذاتی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AB6FD5" w:rsidRP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</w:t>
      </w:r>
      <w:r w:rsidR="00AB6FD5">
        <w:rPr>
          <w:rStyle w:val="FootnoteReference"/>
          <w:rFonts w:cs="B Lotus"/>
          <w:color w:val="000000" w:themeColor="text1"/>
          <w:sz w:val="28"/>
          <w:szCs w:val="28"/>
          <w:rtl/>
          <w:lang w:val="en-US" w:bidi="fa-IR"/>
        </w:rPr>
        <w:footnoteReference w:id="13"/>
      </w:r>
      <w:r w:rsidR="005A03E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(شکل16)</w:t>
      </w:r>
      <w:r w:rsidR="00AB6FD5" w:rsidRP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ورد دوم جدول فعالیت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ین سلولی و سیگنالینگ تغییرات در عملکرد سلول را به عهده دارد</w:t>
      </w:r>
      <w:r w:rsidR="005A03E2">
        <w:rPr>
          <w:rStyle w:val="FootnoteReference"/>
          <w:rFonts w:cs="B Lotus"/>
          <w:color w:val="000000" w:themeColor="text1"/>
          <w:sz w:val="28"/>
          <w:szCs w:val="28"/>
          <w:rtl/>
          <w:lang w:val="en-US" w:bidi="fa-IR"/>
        </w:rPr>
        <w:footnoteReference w:id="14"/>
      </w:r>
      <w:r w:rsid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D30EC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(تصاویر برخی دیگر از عملکرد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D30EC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ولکولی در دایرکتوری </w:t>
      </w:r>
      <w:r w:rsidR="00D30ECA">
        <w:rPr>
          <w:rFonts w:cs="B Lotus"/>
          <w:color w:val="000000" w:themeColor="text1"/>
          <w:sz w:val="28"/>
          <w:szCs w:val="28"/>
          <w:lang w:val="en-US" w:bidi="fa-IR"/>
        </w:rPr>
        <w:t>result/ontology/amd</w:t>
      </w:r>
      <w:r w:rsidR="00D30EC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ضمیمه 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D30EC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)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336"/>
        <w:gridCol w:w="1281"/>
        <w:gridCol w:w="1469"/>
        <w:gridCol w:w="922"/>
        <w:gridCol w:w="1331"/>
      </w:tblGrid>
      <w:tr w:rsidR="00F11B68" w:rsidRPr="00F11B68" w14:paraId="4F6A1B6B" w14:textId="77777777" w:rsidTr="00F11B68">
        <w:trPr>
          <w:trHeight w:val="287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5028836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D304EF8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1524148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B9F420C" w14:textId="65BD65A2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7B58680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9F5A28F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F11B68" w:rsidRPr="00F11B68" w14:paraId="70DDDE82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4AABF0C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5700DC6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oll-like receptor binding (GO:003532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6CD1350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09E-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46AA840" w14:textId="167918A8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15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AC55DF8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9.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0B2A7D8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88.61</w:t>
            </w:r>
          </w:p>
        </w:tc>
      </w:tr>
      <w:tr w:rsidR="00F11B68" w:rsidRPr="00F11B68" w14:paraId="30AA7E9F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AE27A7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33E00C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HC class II receptor activity (GO:003239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F2716E9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4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A6A75C" w14:textId="4BD5F32B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71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6F4F89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2.8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4B0FD0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26.11</w:t>
            </w:r>
          </w:p>
        </w:tc>
      </w:tr>
      <w:tr w:rsidR="00F11B68" w:rsidRPr="00F11B68" w14:paraId="7EF5432C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7C86E5C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F3E75AB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tokine receptor activity (GO:000489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A350E72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2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077DF7E" w14:textId="6DA93C71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71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1C5A178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D03104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1.67</w:t>
            </w:r>
          </w:p>
        </w:tc>
      </w:tr>
      <w:tr w:rsidR="00F11B68" w:rsidRPr="00F11B68" w14:paraId="66C9A9B9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21EF9E7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65E3C5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mplement receptor activity (GO:00048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DFAFAA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38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630851" w14:textId="5D465F76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5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42D322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5.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AA92AB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73.88</w:t>
            </w:r>
          </w:p>
        </w:tc>
      </w:tr>
      <w:tr w:rsidR="00F11B68" w:rsidRPr="00F11B68" w14:paraId="1B221BFD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18104EF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DA71FCA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TPase activator activity (GO:000509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F7B4F7C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88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8A556B6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2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9FC57F6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0C75C06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7.18</w:t>
            </w:r>
          </w:p>
        </w:tc>
      </w:tr>
      <w:tr w:rsidR="00F11B68" w:rsidRPr="00F11B68" w14:paraId="2FB8C746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698692B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074933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myloid-beta binding (GO:000154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8FF44E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05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9C38D0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62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3C73A8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2DC3AF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4.18</w:t>
            </w:r>
          </w:p>
        </w:tc>
      </w:tr>
      <w:tr w:rsidR="00F11B68" w:rsidRPr="00F11B68" w14:paraId="7FBA512A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EC192D5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32ADD61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TPase regulator activity (GO:003069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E7BB092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30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A31C52D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316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2663E04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7660428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2.03</w:t>
            </w:r>
          </w:p>
        </w:tc>
      </w:tr>
      <w:tr w:rsidR="00F11B68" w:rsidRPr="00F11B68" w14:paraId="0D018318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C8A1E9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F81F9F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cosanoid</w:t>
            </w:r>
            <w:proofErr w:type="spellEnd"/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binding (GO:005054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E1BE2D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32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498CA8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30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A5C760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2.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6DE6626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40.23</w:t>
            </w:r>
          </w:p>
        </w:tc>
      </w:tr>
      <w:tr w:rsidR="00F11B68" w:rsidRPr="00F11B68" w14:paraId="6AD9B14A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E0EE78B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CD57F55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urine ribonucleoside triphosphate binding (GO:003563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582D6CA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92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776E76A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757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79893CA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36A94C2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.86</w:t>
            </w:r>
          </w:p>
        </w:tc>
      </w:tr>
      <w:tr w:rsidR="00F11B68" w:rsidRPr="00F11B68" w14:paraId="04E6B96D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73436B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CEE2A20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denyl ribonucleotide binding (GO:003255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D2E7B0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5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0F3185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19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EB61FB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1AA988" w14:textId="77777777" w:rsidR="00F11B68" w:rsidRPr="00F11B68" w:rsidRDefault="00F11B68" w:rsidP="00D30ECA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.07</w:t>
            </w:r>
          </w:p>
        </w:tc>
      </w:tr>
    </w:tbl>
    <w:p w14:paraId="3CC97661" w14:textId="1C3E3E13" w:rsidR="00F11B68" w:rsidRPr="00D30ECA" w:rsidRDefault="00D30ECA" w:rsidP="00D30ECA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D30EC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337FF0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10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D30E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بررسی عملکرد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D30E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مولکولی مرتبط با ژن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D30E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کاهش بیان داشته در مقایسه با </w:t>
      </w:r>
      <w:r w:rsidRPr="00D30ECA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nocytes</w:t>
      </w:r>
      <w:r w:rsidRPr="00D30E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. جدول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تکمیلی  </w:t>
      </w:r>
      <w:r w:rsidRPr="00D30E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در فایل </w:t>
      </w:r>
      <w:r w:rsidRPr="00D30ECA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lecularFunction_aml</w:t>
      </w:r>
      <w:r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_monocytes_down.xlsx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/amd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5829230F" w14:textId="293BC9C0" w:rsidR="005A03E2" w:rsidRDefault="0061032D" w:rsidP="0081510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بررسی کامپوننت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لول مرتبط با ژن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کاهش بیان داشته، جدول11 حاصل 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 بسیاری از موارد با سطوح غشایی اندامک ها</w:t>
      </w:r>
      <w:r w:rsidR="00083FE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، سلول، مواد ترشحی و ... در ارتباط هستند و بعضی دیگر با فرآیند از بین بردن مواد اضافی سلول از جمله </w:t>
      </w:r>
      <w:r w:rsidR="00083FED">
        <w:rPr>
          <w:rFonts w:cs="B Lotus"/>
          <w:color w:val="000000" w:themeColor="text1"/>
          <w:sz w:val="28"/>
          <w:szCs w:val="28"/>
          <w:lang w:val="en-US" w:bidi="fa-IR"/>
        </w:rPr>
        <w:t>Lysosome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083FE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 ارتباط هستند.</w:t>
      </w:r>
    </w:p>
    <w:p w14:paraId="4AA71A5E" w14:textId="77777777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42911199" w14:textId="77777777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3EF5CC9F" w14:textId="77777777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4EA50E01" w14:textId="3AE0ACCF" w:rsidR="005A03E2" w:rsidRDefault="00083FED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w:lastRenderedPageBreak/>
        <mc:AlternateContent>
          <mc:Choice Requires="wpg">
            <w:drawing>
              <wp:anchor distT="0" distB="0" distL="114300" distR="114300" simplePos="0" relativeHeight="251757568" behindDoc="0" locked="0" layoutInCell="1" allowOverlap="1" wp14:anchorId="56C5D94C" wp14:editId="4A9D8227">
                <wp:simplePos x="0" y="0"/>
                <wp:positionH relativeFrom="column">
                  <wp:posOffset>-42122</wp:posOffset>
                </wp:positionH>
                <wp:positionV relativeFrom="paragraph">
                  <wp:posOffset>424</wp:posOffset>
                </wp:positionV>
                <wp:extent cx="5688965" cy="3813810"/>
                <wp:effectExtent l="0" t="0" r="6985" b="0"/>
                <wp:wrapTight wrapText="bothSides">
                  <wp:wrapPolygon edited="0">
                    <wp:start x="4557" y="0"/>
                    <wp:lineTo x="4557" y="18881"/>
                    <wp:lineTo x="0" y="19205"/>
                    <wp:lineTo x="0" y="21471"/>
                    <wp:lineTo x="21554" y="21471"/>
                    <wp:lineTo x="21554" y="19205"/>
                    <wp:lineTo x="16419" y="18881"/>
                    <wp:lineTo x="16274" y="0"/>
                    <wp:lineTo x="4557" y="0"/>
                  </wp:wrapPolygon>
                </wp:wrapTight>
                <wp:docPr id="71" name="Group 7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88965" cy="3813810"/>
                          <a:chOff x="0" y="0"/>
                          <a:chExt cx="5688965" cy="3813810"/>
                        </a:xfrm>
                      </wpg:grpSpPr>
                      <pic:pic xmlns:pic="http://schemas.openxmlformats.org/drawingml/2006/picture">
                        <pic:nvPicPr>
                          <pic:cNvPr id="69" name="Picture 69"/>
                          <pic:cNvPicPr>
                            <a:picLocks noChangeAspect="1"/>
                          </pic:cNvPicPr>
                        </pic:nvPicPr>
                        <pic:blipFill>
                          <a:blip r:embed="rId4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231900" y="0"/>
                            <a:ext cx="3030855" cy="33610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70" name="Text Box 70"/>
                        <wps:cNvSpPr txBox="1"/>
                        <wps:spPr>
                          <a:xfrm>
                            <a:off x="0" y="3416300"/>
                            <a:ext cx="5688965" cy="39751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DE7C0ED" w14:textId="54539EAC" w:rsidR="005A03E2" w:rsidRPr="005A03E2" w:rsidRDefault="005A03E2" w:rsidP="005A03E2">
                              <w:pPr>
                                <w:pStyle w:val="Caption"/>
                                <w:bidi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5A03E2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Pr="005A03E2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16</w:t>
                              </w:r>
                              <w:r w:rsidRPr="005A03E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- بررسی عملکرد مولکولی مربوط به </w:t>
                              </w:r>
                              <w:r w:rsidRPr="00F11B68">
                                <w:rPr>
                                  <w:rFonts w:ascii="Calibri" w:eastAsia="Times New Roman" w:hAnsi="Calibri"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/>
                                </w:rPr>
                                <w:t>Toll-like receptor binding</w:t>
                              </w:r>
                              <w:r w:rsidRPr="005A03E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تحت تاثیر کاهش بیان ژن</w:t>
                              </w:r>
                              <w:r w:rsidR="00EA55A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5A03E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یافته شده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6C5D94C" id="Group 71" o:spid="_x0000_s1093" style="position:absolute;left:0;text-align:left;margin-left:-3.3pt;margin-top:.05pt;width:447.95pt;height:300.3pt;z-index:251757568;mso-height-relative:margin" coordsize="56889,3813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">
                <v:shape id="Picture 69" o:spid="_x0000_s1094" type="#_x0000_t75" style="position:absolute;left:12319;width:30308;height:336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">
                  <v:imagedata r:id="rId41" o:title=""/>
                </v:shape>
                <v:shape id="Text Box 70" o:spid="_x0000_s1095" type="#_x0000_t202" style="position:absolute;top:34163;width:56889;height:39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" stroked="f">
                  <v:textbox style="mso-fit-shape-to-text:t" inset="0,0,0,0">
                    <w:txbxContent>
                      <w:p w14:paraId="5DE7C0ED" w14:textId="54539EAC" w:rsidR="005A03E2" w:rsidRPr="005A03E2" w:rsidRDefault="005A03E2" w:rsidP="005A03E2">
                        <w:pPr>
                          <w:pStyle w:val="Caption"/>
                          <w:bidi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5A03E2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Pr="005A03E2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16</w:t>
                        </w:r>
                        <w:r w:rsidRPr="005A03E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- بررسی عملکرد مولکولی مربوط به </w:t>
                        </w:r>
                        <w:r w:rsidRPr="00F11B68">
                          <w:rPr>
                            <w:rFonts w:ascii="Calibri" w:eastAsia="Times New Roman" w:hAnsi="Calibri"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  <w:t>Toll-like receptor binding</w:t>
                        </w:r>
                        <w:r w:rsidRPr="005A03E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تحت تاثیر کاهش بیان ژن</w:t>
                        </w:r>
                        <w:r w:rsidR="00EA55A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5A03E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یافته شده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4FA8E7C7" w14:textId="6D865146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7FD396BF" w14:textId="03D5C484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4B66FC2F" w14:textId="516C7510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692B3D00" w14:textId="0279CCBC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700E94CD" w14:textId="0970384E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5ABAE5DA" w14:textId="77777777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32B37580" w14:textId="77777777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626F7F75" w14:textId="77777777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3331B67B" w14:textId="38937F9E" w:rsidR="00083FED" w:rsidRDefault="00083FED" w:rsidP="00083FED">
      <w:pPr>
        <w:bidi/>
        <w:rPr>
          <w:rFonts w:cs="B Lotus"/>
          <w:color w:val="000000" w:themeColor="text1"/>
          <w:rtl/>
          <w:lang w:val="en-US" w:bidi="fa-IR"/>
        </w:rPr>
      </w:pPr>
    </w:p>
    <w:p w14:paraId="0D93AA8A" w14:textId="77777777" w:rsidR="00083FED" w:rsidRPr="00083FED" w:rsidRDefault="00083FED" w:rsidP="00083FED">
      <w:pPr>
        <w:bidi/>
        <w:rPr>
          <w:rFonts w:cs="B Lotus"/>
          <w:color w:val="000000" w:themeColor="text1"/>
          <w:sz w:val="14"/>
          <w:szCs w:val="14"/>
          <w:rtl/>
          <w:lang w:val="en-US" w:bidi="fa-IR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678"/>
        <w:gridCol w:w="3475"/>
        <w:gridCol w:w="891"/>
        <w:gridCol w:w="1487"/>
        <w:gridCol w:w="1034"/>
        <w:gridCol w:w="1451"/>
      </w:tblGrid>
      <w:tr w:rsidR="00083FED" w:rsidRPr="00083FED" w14:paraId="246566C3" w14:textId="77777777" w:rsidTr="00083FED">
        <w:trPr>
          <w:trHeight w:val="447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5096E43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5D7AECC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E599343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D73524C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C290919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D4ED59C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083FED" w:rsidRPr="00083FED" w14:paraId="02AD9208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1241D4E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1852AB4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ecretory granule membrane (GO:003066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CC40E6A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26E-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869B5DF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78E-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A732327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E183B7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58.82</w:t>
            </w:r>
          </w:p>
        </w:tc>
      </w:tr>
      <w:tr w:rsidR="00083FED" w:rsidRPr="00083FED" w14:paraId="20204003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C7FC1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1E1D1A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ertiary granule (GO:007082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4F41C4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67E-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9AD570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1E-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FB36B3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6E6B89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82.66</w:t>
            </w:r>
          </w:p>
        </w:tc>
      </w:tr>
      <w:tr w:rsidR="00083FED" w:rsidRPr="00083FED" w14:paraId="620836D1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044736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D0B243C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ysosome (GO:000576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F79DD07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42E-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121171C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42E-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D803E2E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BDE163F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8.78</w:t>
            </w:r>
          </w:p>
        </w:tc>
      </w:tr>
      <w:tr w:rsidR="00083FED" w:rsidRPr="00083FED" w14:paraId="13AEC8C8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2BD826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101D0B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icolin-1-rich granule (GO:010100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3716EC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5E-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77331A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16E-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F03E58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947DE7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84.71</w:t>
            </w:r>
          </w:p>
        </w:tc>
      </w:tr>
      <w:tr w:rsidR="00083FED" w:rsidRPr="00083FED" w14:paraId="0E1213AC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3596D89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8CBE230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toplasmic vesicle membrane (GO:003065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0B0EE8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69E-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EBAA500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82E-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958DE8D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8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15E69EA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76.82</w:t>
            </w:r>
          </w:p>
        </w:tc>
      </w:tr>
      <w:tr w:rsidR="00083FED" w:rsidRPr="00083FED" w14:paraId="35F1C43B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8962E8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A44BAD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ysosomal membrane (GO:000576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F80D2F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04E-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1E75AD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19E-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955120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8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562C63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0.64</w:t>
            </w:r>
          </w:p>
        </w:tc>
      </w:tr>
      <w:tr w:rsidR="00083FED" w:rsidRPr="00083FED" w14:paraId="55BE0C3C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701E55A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EC85FF9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icolin-1-rich granule membrane (GO:010100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816A8BA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8E-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853B62C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2E-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E807E38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276E1B7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18.84</w:t>
            </w:r>
          </w:p>
        </w:tc>
      </w:tr>
      <w:tr w:rsidR="00083FED" w:rsidRPr="00083FED" w14:paraId="14D105C2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E84338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67AAFD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ertiary granule membrane (GO:007082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17784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28E-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6D7FB3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23E-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C8DC74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BE33AB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33.02</w:t>
            </w:r>
          </w:p>
        </w:tc>
      </w:tr>
      <w:tr w:rsidR="00083FED" w:rsidRPr="00083FED" w14:paraId="334C66AA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1D6A6C3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2C86507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ytic vacuole membrane (GO:009885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CD87D6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09E-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84EE927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03E-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6533AC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2020A27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7.74</w:t>
            </w:r>
          </w:p>
        </w:tc>
      </w:tr>
      <w:tr w:rsidR="00083FED" w:rsidRPr="00083FED" w14:paraId="791DAA12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0B6233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C2FB37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docytic vesicle (GO:003013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2C722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29E-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B232D49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9E-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8D266E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0843CC" w14:textId="77777777" w:rsidR="00083FED" w:rsidRPr="00083FED" w:rsidRDefault="00083FED" w:rsidP="00083FED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4.72</w:t>
            </w:r>
          </w:p>
        </w:tc>
      </w:tr>
    </w:tbl>
    <w:p w14:paraId="171C2960" w14:textId="3BA06879" w:rsidR="005A03E2" w:rsidRPr="00083FED" w:rsidRDefault="00083FED" w:rsidP="00083FED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083FE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337FF0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11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083FE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بررسی کامپوننت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083FE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سلول مرتبط با ژن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083FE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کاهش بیان داشته در بیماران نسبت به </w:t>
      </w:r>
      <w:r w:rsidRPr="00083FED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nocytes</w:t>
      </w:r>
      <w:r w:rsidRPr="00083FE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 جدول تکمیلی در فایل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</w:t>
      </w:r>
      <w:r w:rsidRPr="00083FED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CellComponent_aml_monocytes_down.xlsx</w:t>
      </w:r>
      <w:r w:rsidRPr="00083FE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 w:rsidRPr="00083FED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</w:t>
      </w:r>
      <w:r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/ontology/amd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ذخیره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2DE433F7" w14:textId="26AA647F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223E86EC" w14:textId="65FE1F23" w:rsidR="00927D0A" w:rsidRPr="00BE3F87" w:rsidRDefault="00927D0A" w:rsidP="00927D0A">
      <w:pPr>
        <w:pStyle w:val="Heading3"/>
        <w:bidi/>
        <w:jc w:val="both"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8" w:name="_Toc95075342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lastRenderedPageBreak/>
        <w:t>3-2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Gene ontology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مرتبط با دسته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CD34+HSPC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افزایش بیان داشته اند</w:t>
      </w:r>
      <w:bookmarkEnd w:id="18"/>
    </w:p>
    <w:p w14:paraId="41E250B2" w14:textId="36141148" w:rsidR="00927D0A" w:rsidRDefault="005E1239" w:rsidP="005E1239">
      <w:pPr>
        <w:bidi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tl/>
          <w:lang w:val="en-US" w:bidi="fa-IR"/>
        </w:rPr>
        <w:tab/>
      </w:r>
      <w:r w:rsidRPr="005E1239">
        <w:rPr>
          <w:rFonts w:cs="B Lotus" w:hint="cs"/>
          <w:sz w:val="28"/>
          <w:szCs w:val="28"/>
          <w:rtl/>
        </w:rPr>
        <w:t>با بررسی ژن</w:t>
      </w:r>
      <w:r w:rsidR="00EA55AB">
        <w:rPr>
          <w:rFonts w:cs="B Lotus" w:hint="cs"/>
          <w:sz w:val="28"/>
          <w:szCs w:val="28"/>
          <w:rtl/>
        </w:rPr>
        <w:t xml:space="preserve">‌های </w:t>
      </w:r>
      <w:r w:rsidRPr="005E1239">
        <w:rPr>
          <w:rFonts w:cs="B Lotus" w:hint="cs"/>
          <w:sz w:val="28"/>
          <w:szCs w:val="28"/>
          <w:rtl/>
        </w:rPr>
        <w:t>افزایش بیان یافته در نمونه</w:t>
      </w:r>
      <w:r w:rsidR="00EA55AB">
        <w:rPr>
          <w:rFonts w:cs="B Lotus" w:hint="cs"/>
          <w:sz w:val="28"/>
          <w:szCs w:val="28"/>
          <w:rtl/>
        </w:rPr>
        <w:t xml:space="preserve">‌های </w:t>
      </w:r>
      <w:r w:rsidRPr="005E1239">
        <w:rPr>
          <w:rFonts w:cs="B Lotus"/>
          <w:sz w:val="28"/>
          <w:szCs w:val="28"/>
        </w:rPr>
        <w:t>AML</w:t>
      </w:r>
      <w:r w:rsidRPr="005E1239">
        <w:rPr>
          <w:rFonts w:cs="B Lotus" w:hint="cs"/>
          <w:sz w:val="28"/>
          <w:szCs w:val="28"/>
          <w:rtl/>
        </w:rPr>
        <w:t xml:space="preserve"> نسبت به </w:t>
      </w:r>
      <w:r w:rsidRPr="005E1239">
        <w:rPr>
          <w:rFonts w:cs="B Lotus"/>
          <w:sz w:val="28"/>
          <w:szCs w:val="28"/>
        </w:rPr>
        <w:t>CD34</w:t>
      </w:r>
      <w:r w:rsidRPr="005E1239">
        <w:rPr>
          <w:rFonts w:cs="B Lotus" w:hint="cs"/>
          <w:sz w:val="28"/>
          <w:szCs w:val="28"/>
          <w:rtl/>
        </w:rPr>
        <w:t>، نشان</w:t>
      </w:r>
      <w:r w:rsidR="00EA55AB">
        <w:rPr>
          <w:rFonts w:cs="B Lotus" w:hint="cs"/>
          <w:sz w:val="28"/>
          <w:szCs w:val="28"/>
          <w:rtl/>
        </w:rPr>
        <w:t xml:space="preserve"> می‌</w:t>
      </w:r>
      <w:r w:rsidRPr="005E1239">
        <w:rPr>
          <w:rFonts w:cs="B Lotus" w:hint="cs"/>
          <w:sz w:val="28"/>
          <w:szCs w:val="28"/>
          <w:rtl/>
        </w:rPr>
        <w:t xml:space="preserve">دهد یکی از موارد مرتبط همانند </w:t>
      </w:r>
      <w:r w:rsidRPr="005E1239">
        <w:rPr>
          <w:rFonts w:cs="B Lotus"/>
          <w:sz w:val="28"/>
          <w:szCs w:val="28"/>
        </w:rPr>
        <w:t>Monocytes</w:t>
      </w:r>
      <w:r w:rsidRPr="005E1239">
        <w:rPr>
          <w:rFonts w:cs="B Lotus" w:hint="cs"/>
          <w:sz w:val="28"/>
          <w:szCs w:val="28"/>
          <w:rtl/>
        </w:rPr>
        <w:t>، در مورد پروسه</w:t>
      </w:r>
      <w:r w:rsidR="00EA55AB">
        <w:rPr>
          <w:rFonts w:cs="B Lotus" w:hint="cs"/>
          <w:sz w:val="28"/>
          <w:szCs w:val="28"/>
          <w:rtl/>
        </w:rPr>
        <w:t xml:space="preserve">‌های </w:t>
      </w:r>
      <w:r w:rsidRPr="005E1239">
        <w:rPr>
          <w:rFonts w:cs="B Lotus" w:hint="cs"/>
          <w:sz w:val="28"/>
          <w:szCs w:val="28"/>
          <w:rtl/>
        </w:rPr>
        <w:t xml:space="preserve">زیستی مرتبط با ژن، </w:t>
      </w:r>
      <w:r w:rsidRPr="005E1239">
        <w:rPr>
          <w:rFonts w:cs="B Lotus"/>
          <w:sz w:val="28"/>
          <w:szCs w:val="28"/>
        </w:rPr>
        <w:t>neutrophil activation involved in immune response</w:t>
      </w:r>
      <w:r w:rsidR="00EA55AB">
        <w:rPr>
          <w:rFonts w:cs="B Lotus" w:hint="cs"/>
          <w:sz w:val="28"/>
          <w:szCs w:val="28"/>
          <w:rtl/>
          <w:lang w:bidi="fa-IR"/>
        </w:rPr>
        <w:t xml:space="preserve"> می‌</w:t>
      </w:r>
      <w:r>
        <w:rPr>
          <w:rFonts w:cs="B Lotus" w:hint="cs"/>
          <w:sz w:val="28"/>
          <w:szCs w:val="28"/>
          <w:rtl/>
          <w:lang w:bidi="fa-IR"/>
        </w:rPr>
        <w:t>باشد که در شکل15 قابل مشاهده است. همچنین</w:t>
      </w:r>
      <w:r w:rsidR="00686DDF">
        <w:rPr>
          <w:rFonts w:cs="B Lotus" w:hint="cs"/>
          <w:sz w:val="28"/>
          <w:szCs w:val="28"/>
          <w:rtl/>
          <w:lang w:bidi="fa-IR"/>
        </w:rPr>
        <w:t xml:space="preserve"> دیگر مواردی که در جدول9 مورد بحث قرار گرفت اشتراک بسیار زیادی با جدول12 که نتایج این افزایش بیان در مقایسه با </w:t>
      </w:r>
      <w:r w:rsidR="00686DDF">
        <w:rPr>
          <w:rFonts w:cs="B Lotus"/>
          <w:sz w:val="28"/>
          <w:szCs w:val="28"/>
          <w:lang w:val="en-US" w:bidi="fa-IR"/>
        </w:rPr>
        <w:t>CD34</w:t>
      </w:r>
      <w:r w:rsidR="00EA55AB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686DDF">
        <w:rPr>
          <w:rFonts w:cs="B Lotus" w:hint="cs"/>
          <w:sz w:val="28"/>
          <w:szCs w:val="28"/>
          <w:rtl/>
          <w:lang w:val="en-US" w:bidi="fa-IR"/>
        </w:rPr>
        <w:t>باشد، دارند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780"/>
        <w:gridCol w:w="938"/>
        <w:gridCol w:w="1346"/>
        <w:gridCol w:w="929"/>
        <w:gridCol w:w="1346"/>
      </w:tblGrid>
      <w:tr w:rsidR="00686DDF" w:rsidRPr="00686DDF" w14:paraId="365080CB" w14:textId="77777777" w:rsidTr="00686DDF">
        <w:trPr>
          <w:trHeight w:val="287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631C6A7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E9ED960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9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F05F025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13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1DAA517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BFC418B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76B3157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686DDF" w:rsidRPr="00686DDF" w14:paraId="3515F968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969A956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5922DEB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eutrophil activation involved in immune response (GO:0002283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3F87CDF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46E-33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EDB2B16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08E-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910CE0C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4BD814B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10.19</w:t>
            </w:r>
          </w:p>
        </w:tc>
      </w:tr>
      <w:tr w:rsidR="00686DDF" w:rsidRPr="00686DDF" w14:paraId="5D68F2C0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0DD87C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36CE62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eutrophil degranulation (GO:0043312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986E6E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4E-32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D129DC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43E-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3FA3BB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79095D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02.41</w:t>
            </w:r>
          </w:p>
        </w:tc>
      </w:tr>
      <w:tr w:rsidR="00686DDF" w:rsidRPr="00686DDF" w14:paraId="3A90E307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E3591E9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82B492D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eutrophil mediated immunity (GO:0002446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FA2F94B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64E-32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A42AA0F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25E-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A82C602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F31C48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89.01</w:t>
            </w:r>
          </w:p>
        </w:tc>
      </w:tr>
      <w:tr w:rsidR="00686DDF" w:rsidRPr="00686DDF" w14:paraId="280E80CB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3625A75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352F51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egulation of immune response (GO:0050776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651715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04E-11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33669C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1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F42A50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082F61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6.35</w:t>
            </w:r>
          </w:p>
        </w:tc>
      </w:tr>
      <w:tr w:rsidR="00686DDF" w:rsidRPr="00686DDF" w14:paraId="3B7B215C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F6FBC98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CA2ECB0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tokine-mediated signaling pathway (GO:0019221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15ECAC4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6E-11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C95AF34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1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6F03E1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EF4AC19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6.34</w:t>
            </w:r>
          </w:p>
        </w:tc>
      </w:tr>
      <w:tr w:rsidR="00686DDF" w:rsidRPr="00686DDF" w14:paraId="1FBC9A28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BB9E02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A9BFE5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ellular response to cytokine stimulus (GO:0071345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336FC3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22E-10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534ED4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38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03DD53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4EAFD8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6.95</w:t>
            </w:r>
          </w:p>
        </w:tc>
      </w:tr>
      <w:tr w:rsidR="00686DDF" w:rsidRPr="00686DDF" w14:paraId="00215A9D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172BC37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9AB3FA1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ositive regulation of cellular process (GO:0048522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9B4DF6D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03E-08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AEC2D91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5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19CECC5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C33F3EB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1.07</w:t>
            </w:r>
          </w:p>
        </w:tc>
      </w:tr>
      <w:tr w:rsidR="00686DDF" w:rsidRPr="00686DDF" w14:paraId="21A7166F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9DDD27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39E9C7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totic sister chromatid segregation (GO:0000070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CA3984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02E-08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0D27D0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25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BD2C81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6137D0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6.35</w:t>
            </w:r>
          </w:p>
        </w:tc>
      </w:tr>
      <w:tr w:rsidR="00686DDF" w:rsidRPr="00686DDF" w14:paraId="45C952D6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2145B25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1F9647A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egulation of tumor necrosis factor production (GO:0032680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7903B1D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93E-08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338BA7A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25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256BD3A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4A62AEC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6.36</w:t>
            </w:r>
          </w:p>
        </w:tc>
      </w:tr>
      <w:tr w:rsidR="00686DDF" w:rsidRPr="00686DDF" w14:paraId="7DD34A37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7BB0EF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3FAED2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totic spindle organization (GO:0007052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227AA5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30E-08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C7C2F1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25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C8E5777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BE47BF" w14:textId="77777777" w:rsidR="00686DDF" w:rsidRPr="00686DDF" w:rsidRDefault="00686DDF" w:rsidP="00686DDF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8.11</w:t>
            </w:r>
          </w:p>
        </w:tc>
      </w:tr>
    </w:tbl>
    <w:p w14:paraId="2F82798D" w14:textId="51B26DC1" w:rsidR="00686DDF" w:rsidRPr="00686DDF" w:rsidRDefault="00686DDF" w:rsidP="00686DDF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337FF0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12</w:t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بررسی پروسه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زیستی مرتبط با ژن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افزایش بیان داشته در نمونه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686DD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AML</w:t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نسبت به نمونه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‌های </w:t>
      </w:r>
      <w:r w:rsidRPr="00686DD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CD34+HSPC</w:t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. جدول تکمیلی در فایل </w:t>
      </w:r>
      <w:r w:rsidRPr="00686DD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BiologicalProcess_aml_cd34_up.xlsx</w:t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 w:rsidRPr="00686DD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/acu</w:t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7BAC647D" w14:textId="1A88401C" w:rsidR="009958EA" w:rsidRDefault="00AE756D" w:rsidP="00C74AC6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بررسی عملکرد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ولکولی مرتبط با این ژن ها، جدول13 حاصل 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. 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بررسی خروجی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دست آمده ارتباط جدی این ژن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عملکرد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وخت و ساز در سلول را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وان مشاهده کرد از جمله این موارد تاثیر این ژن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 عملکرد آنزیم کیناز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 که در تعداد زیادی از نتایج به صورت مستقیم یا غیرمستقیم تحت تاثیر این ژن هاست. علاوه بر کیناز موارد دیگری نیز وجود دارد که مرتبط با عملکرد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ایتواسکلتون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لول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.</w:t>
      </w:r>
    </w:p>
    <w:p w14:paraId="5F06A68B" w14:textId="1D2FFEBC" w:rsidR="00AE756D" w:rsidRDefault="00AE756D" w:rsidP="00AE756D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643"/>
        <w:gridCol w:w="1179"/>
        <w:gridCol w:w="1415"/>
        <w:gridCol w:w="849"/>
        <w:gridCol w:w="1253"/>
      </w:tblGrid>
      <w:tr w:rsidR="00AE756D" w:rsidRPr="00AE756D" w14:paraId="2E7FBD20" w14:textId="77777777" w:rsidTr="00AE756D">
        <w:trPr>
          <w:trHeight w:val="287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EB40A57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lastRenderedPageBreak/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BFD8C30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8F7EC73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A36B78B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02C1914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6CAD5FB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AE756D" w:rsidRPr="00AE756D" w14:paraId="615CEF3D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5873E47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06D18D6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kinase binding (GO:001990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45EAB13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4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ED5CFDE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92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B945AED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57129CA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8.45</w:t>
            </w:r>
          </w:p>
        </w:tc>
      </w:tr>
      <w:tr w:rsidR="00AE756D" w:rsidRPr="00AE756D" w14:paraId="1D8064A8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52F497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7E213F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clin-dependent protein serine/threonine kinase regulator activity (GO:001653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CE1FF0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6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AC20EA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696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778C0B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44766F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9.84</w:t>
            </w:r>
          </w:p>
        </w:tc>
      </w:tr>
      <w:tr w:rsidR="00AE756D" w:rsidRPr="00AE756D" w14:paraId="3CDD1A29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1A23CD3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804428C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rotein kinase binding (GO:001990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679AACF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15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49A98A5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9DEDCC9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5C90BF8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3.69</w:t>
            </w:r>
          </w:p>
        </w:tc>
      </w:tr>
      <w:tr w:rsidR="00AE756D" w:rsidRPr="00AE756D" w14:paraId="2A895254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41747C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1E6781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uperoxide-generating NAD(P)H oxidase activity (GO:00161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758B04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53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62F96A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86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070CA1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.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7C745F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3.57</w:t>
            </w:r>
          </w:p>
        </w:tc>
      </w:tr>
      <w:tr w:rsidR="00AE756D" w:rsidRPr="00AE756D" w14:paraId="23225314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128370E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ED50C6C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crotubule motor activity (GO:000377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E4A5A49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19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5766E32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15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B6E5F89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8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453EFC7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4.15</w:t>
            </w:r>
          </w:p>
        </w:tc>
      </w:tr>
      <w:tr w:rsidR="00AE756D" w:rsidRPr="00AE756D" w14:paraId="029FC1C9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D9D910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6940DD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myloid-beta binding (GO:000154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EA101D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4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78FA5C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16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295C62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CA07F3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5.01</w:t>
            </w:r>
          </w:p>
        </w:tc>
      </w:tr>
      <w:tr w:rsidR="00AE756D" w:rsidRPr="00AE756D" w14:paraId="00F276FD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5D9DA97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1A3B0E4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oxidoreductase activity, acting on NAD(P)H, oxygen as acceptor (GO:005066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FC60A1A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30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B7E30CE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24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32332DD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86334EF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0.76</w:t>
            </w:r>
          </w:p>
        </w:tc>
      </w:tr>
      <w:tr w:rsidR="00AE756D" w:rsidRPr="00AE756D" w14:paraId="32E829B7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CB8A4B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855CE7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TPase activator activity (GO:000509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49E076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30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34E0D6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24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A26701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56758A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7.37</w:t>
            </w:r>
          </w:p>
        </w:tc>
      </w:tr>
      <w:tr w:rsidR="00AE756D" w:rsidRPr="00AE756D" w14:paraId="20FFF03B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F95319E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99D2F98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tokine receptor activity (GO:000489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E37D912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37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F8F753C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26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D9155A3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B8F3C0F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8.06</w:t>
            </w:r>
          </w:p>
        </w:tc>
      </w:tr>
      <w:tr w:rsidR="00AE756D" w:rsidRPr="00AE756D" w14:paraId="54A07140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AFC6AD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659A04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otor activity (GO:000377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D243A6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48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7A19FD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31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43BADA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642307" w14:textId="77777777" w:rsidR="00AE756D" w:rsidRPr="00AE756D" w:rsidRDefault="00AE756D" w:rsidP="00AE756D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0.66</w:t>
            </w:r>
          </w:p>
        </w:tc>
      </w:tr>
    </w:tbl>
    <w:p w14:paraId="554C3CC6" w14:textId="5EBB2085" w:rsidR="00AE756D" w:rsidRPr="00AE756D" w:rsidRDefault="00AE756D" w:rsidP="00AE756D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337FF0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13</w:t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AE756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بررسی عملکرد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AE756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مولکولی مرتبط با ژن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AE756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افزایش بیان داشته در نمونه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AE756D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AML</w:t>
      </w:r>
      <w:r w:rsidRPr="00AE756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نسبت به </w:t>
      </w:r>
      <w:r w:rsidRPr="00AE756D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CD34+HSPC</w:t>
      </w:r>
      <w:r w:rsidRPr="00AE756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. جدول 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تکمیلی</w:t>
      </w:r>
      <w:r w:rsidRPr="00AE756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فایل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</w:t>
      </w:r>
      <w:r w:rsidRPr="00AE756D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lecularFunction_aml_cd34_up.xlsx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/acu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32555E98" w14:textId="282B63D1" w:rsidR="00B4762A" w:rsidRDefault="00C74AC6" w:rsidP="00EA55AB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 w:rsidR="00B4762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 بررسی کامپوننت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4762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لولی تاثیر پذیر از ژن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4762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ه دست آمده، جدول14 حاصل 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B4762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تعداد زیادی از خروجی‌ها مرتبط با گرانول (ذرات ترشحات داخل سلولی که در یک محفظه از فسفولیپید‌ها حمل می‌شوند.)‌های ترشحی و همچنین لیزوزوم‌ها هستند که می‌توان نتیجه گرفت ژن‌های موثر در این عملکرد، با ایجاد مشکل در بیانشان باعث بروز خطا‌هایی در این عملکرد‌های تخریبی و همچنین کنترلی برای ترشح و حفاظت از مواد داخل سلول می‌شوند.</w:t>
      </w:r>
      <w:r w:rsidR="0007713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مونه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="0007713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ز این گرانول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07713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ر شکل17 قابل بررسی می‌باشد. بعضی دیگر از این موارد در دایرکتوری </w:t>
      </w:r>
      <w:r w:rsidR="00077133">
        <w:rPr>
          <w:rFonts w:cs="B Lotus"/>
          <w:color w:val="000000" w:themeColor="text1"/>
          <w:sz w:val="28"/>
          <w:szCs w:val="28"/>
          <w:lang w:val="en-US" w:bidi="fa-IR"/>
        </w:rPr>
        <w:t>result/ontology/acu</w:t>
      </w:r>
      <w:r w:rsidR="0007713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ضمیمه شده‌اند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434"/>
        <w:gridCol w:w="1104"/>
        <w:gridCol w:w="1296"/>
        <w:gridCol w:w="1042"/>
        <w:gridCol w:w="1463"/>
      </w:tblGrid>
      <w:tr w:rsidR="00B4762A" w:rsidRPr="00B4762A" w14:paraId="76AEA411" w14:textId="77777777" w:rsidTr="00B4762A">
        <w:trPr>
          <w:trHeight w:val="287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BA90DCF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7F839BA2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11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76F68318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12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A1029A0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919CD59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DE78A3A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B4762A" w:rsidRPr="00B4762A" w14:paraId="29E68E98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4D90794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50485B8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ecretory granule membrane (GO:0030667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98AAC3A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80E-1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7FDF261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07E-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4484DC0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4DBA8C5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8.31</w:t>
            </w:r>
          </w:p>
        </w:tc>
      </w:tr>
      <w:tr w:rsidR="00B4762A" w:rsidRPr="00B4762A" w14:paraId="0EF267E8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F92EF8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8B9A16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zurophil granule (GO:0042582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A32E75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60E-14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3A30FE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2E-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766F19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90B813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7.86</w:t>
            </w:r>
          </w:p>
        </w:tc>
      </w:tr>
      <w:tr w:rsidR="00B4762A" w:rsidRPr="00B4762A" w14:paraId="7C0F872A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488DFD7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1FFE332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pecific granule (GO:0042581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0BBAF76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51E-13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B47017B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2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E10ADB0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0E42941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6.76</w:t>
            </w:r>
          </w:p>
        </w:tc>
      </w:tr>
      <w:tr w:rsidR="00B4762A" w:rsidRPr="00B4762A" w14:paraId="4F924161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C14D77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C5CE22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ecretory granule lumen (GO:0034774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81CA97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68E-13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45CD55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5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E324DA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09731F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3.22</w:t>
            </w:r>
          </w:p>
        </w:tc>
      </w:tr>
      <w:tr w:rsidR="00B4762A" w:rsidRPr="00B4762A" w14:paraId="4602B596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8E30D44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980BA2C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pecific granule membrane (GO:0035579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A732D55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6E-12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F9EFFC2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89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1C65BD7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1BE20F3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03.43</w:t>
            </w:r>
          </w:p>
        </w:tc>
      </w:tr>
      <w:tr w:rsidR="00B4762A" w:rsidRPr="00B4762A" w14:paraId="448BAC9F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FD14E1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16F054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zurophil granule lumen (GO:0035578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30E9244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5E-11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0E2D0B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54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E2DFE1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B38F42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1.08</w:t>
            </w:r>
          </w:p>
        </w:tc>
      </w:tr>
      <w:tr w:rsidR="00B4762A" w:rsidRPr="00B4762A" w14:paraId="0B0E199A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D6A1AD7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A948419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ertiary granule (GO:0070820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E9C6C54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84E-11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1F4A3A9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8E-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1377FBB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9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92C1428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4.46</w:t>
            </w:r>
          </w:p>
        </w:tc>
      </w:tr>
      <w:tr w:rsidR="00B4762A" w:rsidRPr="00B4762A" w14:paraId="06A2BED5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6F8DEF8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8EA883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vacuolar lumen (GO:0005775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E369F3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8E-1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64909C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25E-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0C5190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A1F78D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6.51</w:t>
            </w:r>
          </w:p>
        </w:tc>
      </w:tr>
      <w:tr w:rsidR="00B4762A" w:rsidRPr="00B4762A" w14:paraId="01A214BA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C7FA65B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81DB4A5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icolin-1-rich granule (GO:0101002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6A7F1A2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32E-09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3EDCFEF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89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4ED5DE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C6FA1E2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7.52</w:t>
            </w:r>
          </w:p>
        </w:tc>
      </w:tr>
      <w:tr w:rsidR="00B4762A" w:rsidRPr="00B4762A" w14:paraId="5A6DFAA1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01CAD5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CF2E1C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toplasmic vesicle membrane (GO:0030659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28E094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23E-09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3C89FF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92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86DBC4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A9F020" w14:textId="77777777" w:rsidR="00B4762A" w:rsidRPr="00B4762A" w:rsidRDefault="00B4762A" w:rsidP="00B4762A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5.12</w:t>
            </w:r>
          </w:p>
        </w:tc>
      </w:tr>
    </w:tbl>
    <w:p w14:paraId="6B765D19" w14:textId="2B886681" w:rsidR="00B4762A" w:rsidRPr="00B4762A" w:rsidRDefault="00B4762A" w:rsidP="00B4762A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lastRenderedPageBreak/>
        <w:t xml:space="preserve">جدول </w:t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fldChar w:fldCharType="begin"/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instrText xml:space="preserve"> </w:instrText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lang w:bidi="fa-IR"/>
        </w:rPr>
        <w:instrText>SEQ</w:instrText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instrText xml:space="preserve"> جدول \* </w:instrText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lang w:bidi="fa-IR"/>
        </w:rPr>
        <w:instrText>ARABIC</w:instrText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instrText xml:space="preserve"> </w:instrText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fldChar w:fldCharType="separate"/>
      </w:r>
      <w:r w:rsidR="00337FF0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  <w:lang w:bidi="fa-IR"/>
        </w:rPr>
        <w:t>14</w:t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fldChar w:fldCharType="end"/>
      </w:r>
      <w:r w:rsidRPr="00B4762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بررسی کامپوننت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B4762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سلولی تاثیر گرفته از ژن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B4762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افزایش بیان داشته در نمونه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B4762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بیمار نسبت به </w:t>
      </w:r>
      <w:r w:rsidRPr="00B4762A">
        <w:rPr>
          <w:rFonts w:cs="B Lotus"/>
          <w:i w:val="0"/>
          <w:iCs w:val="0"/>
          <w:color w:val="000000" w:themeColor="text1"/>
          <w:sz w:val="24"/>
          <w:szCs w:val="24"/>
          <w:lang w:bidi="fa-IR"/>
        </w:rPr>
        <w:t>CD34+HSPC</w:t>
      </w:r>
      <w:r w:rsidRPr="00B4762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. جدول تکمیلی در فایل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</w:t>
      </w:r>
      <w:r w:rsidRPr="00B4762A">
        <w:rPr>
          <w:rFonts w:cs="B Lotus"/>
          <w:i w:val="0"/>
          <w:iCs w:val="0"/>
          <w:color w:val="000000" w:themeColor="text1"/>
          <w:sz w:val="24"/>
          <w:szCs w:val="24"/>
          <w:lang w:bidi="fa-IR"/>
        </w:rPr>
        <w:t>CellComponent_aml_cd34_up.xlsx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در دایرکتوری </w:t>
      </w:r>
      <w:r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/acu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5726DA10" w14:textId="5E04D19A" w:rsidR="00C74AC6" w:rsidRDefault="006C3752" w:rsidP="00C74AC6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mc:AlternateContent>
          <mc:Choice Requires="wpg">
            <w:drawing>
              <wp:anchor distT="0" distB="0" distL="114300" distR="114300" simplePos="0" relativeHeight="251761664" behindDoc="0" locked="0" layoutInCell="1" allowOverlap="1" wp14:anchorId="79E9DCE1" wp14:editId="1796F766">
                <wp:simplePos x="0" y="0"/>
                <wp:positionH relativeFrom="column">
                  <wp:posOffset>8890</wp:posOffset>
                </wp:positionH>
                <wp:positionV relativeFrom="paragraph">
                  <wp:posOffset>357505</wp:posOffset>
                </wp:positionV>
                <wp:extent cx="5731510" cy="6782435"/>
                <wp:effectExtent l="0" t="0" r="2540" b="0"/>
                <wp:wrapTight wrapText="bothSides">
                  <wp:wrapPolygon edited="0">
                    <wp:start x="0" y="0"/>
                    <wp:lineTo x="0" y="21537"/>
                    <wp:lineTo x="21538" y="21537"/>
                    <wp:lineTo x="21538" y="0"/>
                    <wp:lineTo x="0" y="0"/>
                  </wp:wrapPolygon>
                </wp:wrapTight>
                <wp:docPr id="74" name="Group 7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6782435"/>
                          <a:chOff x="0" y="0"/>
                          <a:chExt cx="5731510" cy="6782435"/>
                        </a:xfrm>
                      </wpg:grpSpPr>
                      <pic:pic xmlns:pic="http://schemas.openxmlformats.org/drawingml/2006/picture">
                        <pic:nvPicPr>
                          <pic:cNvPr id="72" name="Picture 72"/>
                          <pic:cNvPicPr>
                            <a:picLocks noChangeAspect="1"/>
                          </pic:cNvPicPr>
                        </pic:nvPicPr>
                        <pic:blipFill>
                          <a:blip r:embed="rId4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1510" cy="60731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73" name="Text Box 73"/>
                        <wps:cNvSpPr txBox="1"/>
                        <wps:spPr>
                          <a:xfrm>
                            <a:off x="0" y="6129655"/>
                            <a:ext cx="5731510" cy="65278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D969AE6" w14:textId="25F975D6" w:rsidR="00077133" w:rsidRPr="006C3752" w:rsidRDefault="00077133" w:rsidP="006C3752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6C3752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شکل</w:t>
                              </w:r>
                              <w:r w:rsidR="006C3752" w:rsidRPr="006C3752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="006C3752" w:rsidRPr="006C3752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17</w:t>
                              </w:r>
                              <w:r w:rsidRPr="006C375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بررسی</w:t>
                              </w:r>
                              <w:r w:rsidR="006C3752" w:rsidRPr="006C375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</w:t>
                              </w:r>
                              <w:r w:rsidR="006C3752" w:rsidRPr="00B4762A">
                                <w:rPr>
                                  <w:rFonts w:ascii="Calibri" w:eastAsia="Times New Roman" w:hAnsi="Calibri"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/>
                                </w:rPr>
                                <w:t>secretory granule membrane</w:t>
                              </w:r>
                              <w:r w:rsidR="006C3752" w:rsidRPr="006C3752">
                                <w:rPr>
                                  <w:rFonts w:ascii="Calibri" w:eastAsia="Times New Roman" w:hAnsi="Calibri"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/>
                                </w:rPr>
                                <w:t xml:space="preserve"> </w:t>
                              </w:r>
                              <w:r w:rsidRPr="006C375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که تحت تاثیر جدی ژن</w:t>
                              </w:r>
                              <w:r w:rsidR="00C023BA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6C375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افزایش بیان داشته در نمونه</w:t>
                              </w:r>
                              <w:r w:rsidR="00C023BA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6C375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بیمار </w:t>
                              </w:r>
                              <w:r w:rsidRPr="006C3752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AML</w:t>
                              </w:r>
                              <w:r w:rsidRPr="006C375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نسبت به </w:t>
                              </w:r>
                              <w:r w:rsidRPr="006C3752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CD34+HSPC</w:t>
                              </w:r>
                              <w:r w:rsidR="00C023BA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می‌</w:t>
                              </w:r>
                              <w:r w:rsidRPr="006C375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باشد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9E9DCE1" id="Group 74" o:spid="_x0000_s1096" style="position:absolute;left:0;text-align:left;margin-left:.7pt;margin-top:28.15pt;width:451.3pt;height:534.05pt;z-index:251761664" coordsize="57315,6782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">
                <v:shape id="Picture 72" o:spid="_x0000_s1097" type="#_x0000_t75" style="position:absolute;width:57315;height:6073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">
                  <v:imagedata r:id="rId43" o:title=""/>
                </v:shape>
                <v:shape id="Text Box 73" o:spid="_x0000_s1098" type="#_x0000_t202" style="position:absolute;top:61296;width:57315;height:652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" stroked="f">
                  <v:textbox style="mso-fit-shape-to-text:t" inset="0,0,0,0">
                    <w:txbxContent>
                      <w:p w14:paraId="4D969AE6" w14:textId="25F975D6" w:rsidR="00077133" w:rsidRPr="006C3752" w:rsidRDefault="00077133" w:rsidP="006C3752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6C3752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شکل</w:t>
                        </w:r>
                        <w:r w:rsidR="006C3752" w:rsidRPr="006C3752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t xml:space="preserve"> </w:t>
                        </w:r>
                        <w:r w:rsidR="006C3752" w:rsidRPr="006C3752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17</w:t>
                        </w:r>
                        <w:r w:rsidRPr="006C375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بررسی</w:t>
                        </w:r>
                        <w:r w:rsidR="006C3752" w:rsidRPr="006C375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</w:t>
                        </w:r>
                        <w:r w:rsidR="006C3752" w:rsidRPr="00B4762A">
                          <w:rPr>
                            <w:rFonts w:ascii="Calibri" w:eastAsia="Times New Roman" w:hAnsi="Calibri"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  <w:t>secretory granule membrane</w:t>
                        </w:r>
                        <w:r w:rsidR="006C3752" w:rsidRPr="006C3752">
                          <w:rPr>
                            <w:rFonts w:ascii="Calibri" w:eastAsia="Times New Roman" w:hAnsi="Calibri"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/>
                          </w:rPr>
                          <w:t xml:space="preserve"> </w:t>
                        </w:r>
                        <w:r w:rsidRPr="006C375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که تحت تاثیر جدی ژن</w:t>
                        </w:r>
                        <w:r w:rsidR="00C023BA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6C375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افزایش بیان داشته در نمونه</w:t>
                        </w:r>
                        <w:r w:rsidR="00C023BA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6C375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بیمار </w:t>
                        </w:r>
                        <w:r w:rsidRPr="006C3752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AML</w:t>
                        </w:r>
                        <w:r w:rsidRPr="006C375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نسبت به </w:t>
                        </w:r>
                        <w:r w:rsidRPr="006C3752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CD34+HSPC</w:t>
                        </w:r>
                        <w:r w:rsidR="00C023BA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می‌</w:t>
                        </w:r>
                        <w:r w:rsidRPr="006C375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باشد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476FFF05" w14:textId="1873B860" w:rsidR="00077133" w:rsidRDefault="00077133" w:rsidP="00077133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79F096DB" w14:textId="7AFFB083" w:rsidR="00077133" w:rsidRDefault="00077133" w:rsidP="00077133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1B663907" w14:textId="49430FD0" w:rsidR="00927D0A" w:rsidRPr="00BE3F87" w:rsidRDefault="00927D0A" w:rsidP="00927D0A">
      <w:pPr>
        <w:pStyle w:val="Heading3"/>
        <w:bidi/>
        <w:jc w:val="both"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9" w:name="_Toc95075343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lastRenderedPageBreak/>
        <w:t>4-2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Gene ontology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مرتبط با دسته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CD34+HSPC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کاهش بیان داشته اند</w:t>
      </w:r>
      <w:bookmarkEnd w:id="19"/>
    </w:p>
    <w:p w14:paraId="57BB38C0" w14:textId="5311237D" w:rsidR="008870BC" w:rsidRDefault="00A51F90" w:rsidP="00A51F90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بررسی پروسه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زیستی، عملکرد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ولکولی و کامپوننت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لولی تفاوت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عنی</w:t>
      </w:r>
      <w:r w:rsidR="00035E8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اری مشاهده</w:t>
      </w:r>
      <w:r w:rsidR="00035E8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؛ خروجی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هرکدام از جداول در دایرکتور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result/ontology/acd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ضمیمه 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CE7CF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تنها موردی که با توجه به خروجی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E7CF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قسمت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E7CF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قبل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CE7CF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وان کمی به آن اعتماد کرد ارتباط این ژن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CE7CF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</w:t>
      </w:r>
      <w:r w:rsidR="00CE7CFC">
        <w:rPr>
          <w:rFonts w:cs="B Lotus"/>
          <w:color w:val="000000" w:themeColor="text1"/>
          <w:sz w:val="28"/>
          <w:szCs w:val="28"/>
          <w:lang w:val="en-US" w:bidi="fa-IR"/>
        </w:rPr>
        <w:t>GTPase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CE7CF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.</w:t>
      </w:r>
    </w:p>
    <w:p w14:paraId="404754C3" w14:textId="6843C297" w:rsidR="008870BC" w:rsidRPr="00530868" w:rsidRDefault="008870BC" w:rsidP="008870BC">
      <w:pPr>
        <w:pStyle w:val="Heading1"/>
        <w:bidi/>
        <w:rPr>
          <w:rFonts w:cs="B Lotus"/>
          <w:b/>
          <w:bCs/>
          <w:color w:val="000000" w:themeColor="text1"/>
          <w:rtl/>
          <w:lang w:val="en-US" w:bidi="fa-IR"/>
        </w:rPr>
      </w:pPr>
      <w:bookmarkStart w:id="20" w:name="_Toc95075344"/>
      <w:r>
        <w:rPr>
          <w:rFonts w:cs="B Lotus" w:hint="cs"/>
          <w:b/>
          <w:bCs/>
          <w:color w:val="000000" w:themeColor="text1"/>
          <w:rtl/>
        </w:rPr>
        <w:t>5</w:t>
      </w:r>
      <w:r w:rsidRPr="00530868">
        <w:rPr>
          <w:rFonts w:cs="B Lotus" w:hint="cs"/>
          <w:b/>
          <w:bCs/>
          <w:color w:val="000000" w:themeColor="text1"/>
          <w:rtl/>
        </w:rPr>
        <w:t xml:space="preserve">. </w:t>
      </w:r>
      <w:r>
        <w:rPr>
          <w:rFonts w:cs="B Lotus" w:hint="cs"/>
          <w:b/>
          <w:bCs/>
          <w:color w:val="000000" w:themeColor="text1"/>
          <w:rtl/>
          <w:lang w:bidi="fa-IR"/>
        </w:rPr>
        <w:t>بررسی مقالات مرتبط</w:t>
      </w:r>
      <w:bookmarkEnd w:id="20"/>
    </w:p>
    <w:p w14:paraId="5049F4F6" w14:textId="35F662B3" w:rsidR="008870BC" w:rsidRDefault="008870BC" w:rsidP="00F87632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توجه ب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pathway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و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Gene ontology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دست آمده در قسمت قبل، در این بخش به بررسی موارد به دست آمده و مقایسه آن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مقالات پرداخته 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48352FA3" w14:textId="74E56BB9" w:rsidR="00435E12" w:rsidRDefault="00435E12" w:rsidP="006C06EC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یکی از موارد مهمی که در نتایج به دست آمده </w:t>
      </w:r>
      <w:r w:rsidR="00D358A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 قسمت</w:t>
      </w:r>
      <w:r w:rsid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="00D358A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های قبل به آن اشاره شد، فرآیند مرتبط به سیگنالینگ </w:t>
      </w:r>
      <w:r w:rsidR="00D358A4">
        <w:rPr>
          <w:rFonts w:cs="B Lotus"/>
          <w:color w:val="000000" w:themeColor="text1"/>
          <w:sz w:val="28"/>
          <w:szCs w:val="28"/>
          <w:lang w:val="en-US" w:bidi="fa-IR"/>
        </w:rPr>
        <w:t>p53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D358A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شد. در مقاله </w:t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6C06EC"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Abramowitz&lt;/Author&gt;&lt;Year&gt;2017&lt;/Year&gt;&lt;RecNum&gt;1&lt;/RecNum&gt;&lt;DisplayText&gt;[1]&lt;/DisplayText&gt;&lt;record&gt;&lt;rec-number&gt;1&lt;/rec-number&gt;&lt;foreign-keys&gt;&lt;key app="EN" db-id="xrxazwdvlxdvales0d9xtf54zxpsv2zf5wte" timestamp="1644134278"&gt;1</w:instrText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lt;/</w:instrText>
      </w:r>
      <w:r w:rsidR="006C06EC">
        <w:rPr>
          <w:rFonts w:cs="B Lotus"/>
          <w:color w:val="000000" w:themeColor="text1"/>
          <w:sz w:val="28"/>
          <w:szCs w:val="28"/>
          <w:lang w:val="en-US" w:bidi="fa-IR"/>
        </w:rPr>
        <w:instrText>key&gt;&lt;/foreign-keys&gt;&lt;ref-type name="Journal Article"&gt;17&lt;/ref-type&gt;&lt;contributors&gt;&lt;authors&gt;&lt;author&gt;Abramowitz, Julia&lt;/author&gt;&lt;author&gt;Neuman, Tzahi&lt;/author&gt;&lt;author&gt;Perlman, Riki&lt;/author&gt;&lt;author&gt;Ben-Yehuda, Dina&lt;/author&gt;&lt;/authors&gt;&lt;/contributors&gt;&lt;titles&gt;&lt;title</w:instrText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6C06EC">
        <w:rPr>
          <w:rFonts w:cs="B Lotus"/>
          <w:color w:val="000000" w:themeColor="text1"/>
          <w:sz w:val="28"/>
          <w:szCs w:val="28"/>
          <w:lang w:val="en-US" w:bidi="fa-IR"/>
        </w:rPr>
        <w:instrText>Gene and protein analysis reveals that p53 pathway is functionally inactivated in cytogenetically normal Acute Myeloid Leukemia and Acute Promyelocytic Leukemia&lt;/title&gt;&lt;secondary-title&gt;BMC medical genomics&lt;/secondary-title&gt;&lt;/titles&gt;&lt;periodical&gt;&lt;full-title</w:instrText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6C06EC">
        <w:rPr>
          <w:rFonts w:cs="B Lotus"/>
          <w:color w:val="000000" w:themeColor="text1"/>
          <w:sz w:val="28"/>
          <w:szCs w:val="28"/>
          <w:lang w:val="en-US" w:bidi="fa-IR"/>
        </w:rPr>
        <w:instrText>BMC medical genomics&lt;/full-title&gt;&lt;/periodical&gt;&lt;pages&gt;1-16&lt;/pages&gt;&lt;volume&gt;10&lt;/volume&gt;&lt;number&gt;1&lt;/number&gt;&lt;dates&gt;&lt;year&gt;2017&lt;/year&gt;&lt;/dates&gt;&lt;isbn&gt;1755-8794&lt;/isbn&gt;&lt;urls&gt;&lt;/urls&gt;&lt;/record&gt;&lt;/Cite&gt;&lt;/EndNote</w:instrText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 w:rsidR="006C06EC"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1]</w:t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 w:rsidR="006C06E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اجع به فرآیند مرتبط با سیگنالینگ </w:t>
      </w:r>
      <w:r w:rsidR="006C06EC">
        <w:rPr>
          <w:rFonts w:cs="B Lotus"/>
          <w:color w:val="000000" w:themeColor="text1"/>
          <w:sz w:val="28"/>
          <w:szCs w:val="28"/>
          <w:lang w:val="en-US" w:bidi="fa-IR"/>
        </w:rPr>
        <w:t>p53</w:t>
      </w:r>
      <w:r w:rsidR="006C06E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حث 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6C06E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نتیجه گیری نهایی این بوده است که به صورت مشهودی ژن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C06E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ه دست آمده در مقاله که مربوط به مقایسه بیماران مبتلا به </w:t>
      </w:r>
      <w:r w:rsidR="006C06EC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6C06E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مقایسه با نمونه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C06E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الم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C06E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، ارتباط جدی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="006C06E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فرآیند سیگنالینگ </w:t>
      </w:r>
      <w:r w:rsidR="006C06EC">
        <w:rPr>
          <w:rFonts w:cs="B Lotus"/>
          <w:color w:val="000000" w:themeColor="text1"/>
          <w:sz w:val="28"/>
          <w:szCs w:val="28"/>
          <w:lang w:val="en-US" w:bidi="fa-IR"/>
        </w:rPr>
        <w:t>p53</w:t>
      </w:r>
      <w:r w:rsidR="006C06E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ارند و نتیجه گیری انجام شده </w:t>
      </w:r>
      <w:r w:rsid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ین است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که </w:t>
      </w:r>
      <w:r w:rsid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«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>مس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ر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4415AF" w:rsidRPr="004415AF">
        <w:rPr>
          <w:rFonts w:cs="B Lotus"/>
          <w:color w:val="000000" w:themeColor="text1"/>
          <w:sz w:val="28"/>
          <w:szCs w:val="28"/>
          <w:lang w:val="en-US" w:bidi="fa-IR"/>
        </w:rPr>
        <w:t>p53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در ز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رگروه‌ها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مختلف </w:t>
      </w:r>
      <w:r w:rsidR="004415AF" w:rsidRPr="004415AF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غ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رفعال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م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شود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>. تجز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ه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و تحل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ل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متمرکز ژن و پروتئ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ن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مس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ر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4415AF" w:rsidRPr="004415AF">
        <w:rPr>
          <w:rFonts w:cs="B Lotus"/>
          <w:color w:val="000000" w:themeColor="text1"/>
          <w:sz w:val="28"/>
          <w:szCs w:val="28"/>
          <w:lang w:val="en-US" w:bidi="fa-IR"/>
        </w:rPr>
        <w:t>p53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در ب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ماران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4415AF" w:rsidRPr="004415AF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4415AF" w:rsidRPr="004415AF">
        <w:rPr>
          <w:rFonts w:cs="B Lotus"/>
          <w:color w:val="000000" w:themeColor="text1"/>
          <w:sz w:val="28"/>
          <w:szCs w:val="28"/>
          <w:lang w:val="en-US" w:bidi="fa-IR"/>
        </w:rPr>
        <w:t>APL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نشان م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دهد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که غ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رفعال‌ساز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عملکرد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پروتئ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ن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4415AF" w:rsidRPr="004415AF">
        <w:rPr>
          <w:rFonts w:cs="B Lotus"/>
          <w:color w:val="000000" w:themeColor="text1"/>
          <w:sz w:val="28"/>
          <w:szCs w:val="28"/>
          <w:lang w:val="en-US" w:bidi="fa-IR"/>
        </w:rPr>
        <w:t>p53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را م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توان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به است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لاس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ون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مختل آن نسبت داد.</w:t>
      </w:r>
      <w:r w:rsid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» این اختلال گزارش شده در استیلاسیون، در نتایج قسمت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قبلی نیز وجود دارد که تاییدی بر نتایج به دست آمده در تحلیل داده‌ها می‌باشد. </w:t>
      </w:r>
      <w:r w:rsidR="00BF310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همچنین در مقاله </w: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BF3100"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Kojima&lt;/Author&gt;&lt;Year&gt;2008&lt;/Year&gt;&lt;RecNum&gt;2&lt;/RecNum&gt;&lt;DisplayText&gt;[2]&lt;/DisplayText&gt;&lt;record&gt;&lt;rec-number&gt;2&lt;/rec-number&gt;&lt;foreign-keys&gt;&lt;key app="EN" db-id="xrxazwdvlxdvales0d9xtf54zxpsv2zf5wte" timestamp="1644134355"&gt;2&lt;/key</w:instrTex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/</w:instrText>
      </w:r>
      <w:r w:rsidR="00BF3100">
        <w:rPr>
          <w:rFonts w:cs="B Lotus"/>
          <w:color w:val="000000" w:themeColor="text1"/>
          <w:sz w:val="28"/>
          <w:szCs w:val="28"/>
          <w:lang w:val="en-US" w:bidi="fa-IR"/>
        </w:rPr>
        <w:instrText>foreign-keys&gt;&lt;ref-type name="Journal Article"&gt;17&lt;/ref-type&gt;&lt;contributors&gt;&lt;authors&gt;&lt;author&gt;Kojima, K&lt;/author&gt;&lt;author&gt;Shimanuki, M&lt;/author&gt;&lt;author&gt;Shikami, M&lt;/author&gt;&lt;author&gt;Samudio, IJ&lt;/author&gt;&lt;author&gt;Ruvolo, V&lt;/author&gt;&lt;author&gt;Corn, P&lt;/author&gt;&lt;author&gt;Hanaoka, N&lt;/author&gt;&lt;author&gt;Konopleva, M&lt;/author&gt;&lt;author&gt;Andreeff, M&lt;/author&gt;&lt;author&gt;Nakakuma, H&lt;/author&gt;&lt;/authors&gt;&lt;/contributors&gt;&lt;titles&gt;&lt;title&gt;The dual PI3 kinase/mTOR inhibitor PI-103 prevents p53 induction by Mdm2 inhibition but enhances p53-mediated mitochondrial apoptosis in p53 wild-type AML&lt;/title&gt;&lt;secondary-title&gt;Leukemia&lt;/secondary-title&gt;&lt;/titles&gt;&lt;periodical&gt;&lt;full-title&gt;Leukemia&lt;/full-title&gt;&lt;/periodical&gt;&lt;pages&gt;1728-1736&lt;/pages&gt;&lt;volume&gt;22&lt;/volume&gt;&lt;number&gt;9&lt;/number&gt;&lt;dates&gt;&lt;year&gt;2008&lt;/year&gt;&lt;/dates&gt;&lt;isbn&gt;1476-5551&lt;/isbn&gt;&lt;urls&gt;&lt;/urls&gt;&lt;/record&gt;&lt;/Cite&gt;&lt;/EndNote</w:instrTex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 w:rsidR="00BF3100"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2]</w: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 w:rsidR="00BF310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BF3100"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Lyu&lt;/Author&gt;&lt;Year&gt;2017&lt;/Year&gt;&lt;RecNum&gt;3&lt;/RecNum&gt;&lt;DisplayText&gt;[3]&lt;/DisplayText&gt;&lt;record&gt;&lt;rec-number&gt;3&lt;/rec-number&gt;&lt;foreign-keys&gt;&lt;key app="EN" db-id="xrxazwdvlxdvales0d9xtf54zxpsv2zf5wte" timestamp="1644135767"&gt;3&lt;/key&gt;&lt;/foreign-keys&gt;&lt;ref-type name="Journal Article"&gt;17&lt;/ref-type&gt;&lt;contributors&gt;&lt;authors&gt;&lt;author&gt;Lyu, Y&lt;/author&gt;&lt;author&gt;Lou, J&lt;/author&gt;&lt;author&gt;Yang, Y&lt;/author&gt;&lt;author&gt;Feng, J&lt;/author&gt;&lt;author&gt;Hao, Y&lt;/author&gt;&lt;author&gt;Huang, S&lt;/author&gt;&lt;author&gt;Yin, L&lt;/author&gt;&lt;author&gt;Xu, J&lt;/author&gt;&lt;author&gt;Huang, D&lt;/author&gt;&lt;author&gt;Ma, B&lt;/author&gt;&lt;/authors&gt;&lt;/contributors&gt;&lt;titles&gt;&lt;title&gt;Dysfunction of the WT1-MEG3 signaling promotes AML leukemogenesis via p53-dependent and-independent pathways&lt;/title&gt;&lt;secondary-title&gt;Leukemia&lt;/secondary-title&gt;&lt;/titles&gt;&lt;periodical&gt;&lt;full-title&gt;Leukemia&lt;/full-title&gt;&lt;/periodical&gt;&lt;pages&gt;2543-2551&lt;/pages&gt;&lt;volume&gt;31&lt;/volume&gt;&lt;number&gt;12&lt;/number&gt;&lt;dates&gt;&lt;year&gt;2017&lt;/year&gt;&lt;/dates&gt;&lt;isbn&gt;1476-5551&lt;/isbn&gt;&lt;urls&gt;&lt;/urls&gt;&lt;/record&gt;&lt;/Cite&gt;&lt;/EndNote</w:instrTex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 w:rsidR="00BF3100"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3]</w: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 w:rsidR="00BF310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اجع به ارتباط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F310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ستقیم و غیرمستقیم </w:t>
      </w:r>
      <w:r w:rsidR="00BF3100">
        <w:rPr>
          <w:rFonts w:cs="B Lotus"/>
          <w:color w:val="000000" w:themeColor="text1"/>
          <w:sz w:val="28"/>
          <w:szCs w:val="28"/>
          <w:lang w:val="en-US" w:bidi="fa-IR"/>
        </w:rPr>
        <w:t>p53</w:t>
      </w:r>
      <w:r w:rsidR="00BF310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ا ایجاد و گسترش </w:t>
      </w:r>
      <w:r w:rsidR="00BF3100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BF310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حث 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BF310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2FBEF5FC" w14:textId="7D5075FF" w:rsidR="0035659F" w:rsidRPr="0035659F" w:rsidRDefault="0035659F" w:rsidP="0035659F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کی از فاکتور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ونویسی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ه مرتبط با داده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ه دست آمده است، </w:t>
      </w:r>
      <w:r w:rsidRPr="0035659F">
        <w:rPr>
          <w:rFonts w:cs="B Lotus"/>
          <w:color w:val="000000" w:themeColor="text1"/>
          <w:sz w:val="28"/>
          <w:szCs w:val="28"/>
          <w:lang w:val="en-US" w:bidi="fa-IR"/>
        </w:rPr>
        <w:t>E2F4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35659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 که در مقال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ه </w:t>
      </w:r>
      <w:r w:rsidR="003E03C5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 w:rsidR="003E03C5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3E03C5"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Feng&lt;/Author&gt;&lt;Year&gt;2020&lt;/Year&gt;&lt;RecNum&gt;4&lt;/RecNum&gt;&lt;DisplayText&gt;[4]&lt;/DisplayText&gt;&lt;record&gt;&lt;rec-number&gt;4&lt;/rec-number&gt;&lt;foreign-keys&gt;&lt;key app="EN" db-id="xrxazwdvlxdvales0d9xtf54zxpsv2zf5wte" timestamp="1644136951"&gt;4&lt;/key</w:instrText>
      </w:r>
      <w:r w:rsidR="003E03C5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/</w:instrText>
      </w:r>
      <w:r w:rsidR="003E03C5">
        <w:rPr>
          <w:rFonts w:cs="B Lotus"/>
          <w:color w:val="000000" w:themeColor="text1"/>
          <w:sz w:val="28"/>
          <w:szCs w:val="28"/>
          <w:lang w:val="en-US" w:bidi="fa-IR"/>
        </w:rPr>
        <w:instrText>foreign-keys&gt;&lt;ref-type name="Journal Article"&gt;17&lt;/ref-type&gt;&lt;contributors&gt;&lt;authors&gt;&lt;author&gt;Feng, Yubin&lt;/author&gt;&lt;author&gt;Li, Lanlan&lt;/author&gt;&lt;author&gt;Du, Yan&lt;/author&gt;&lt;author&gt;Peng, Xiaoqing&lt;/author&gt;&lt;author&gt;Chen, Feihu&lt;/author&gt;&lt;/authors&gt;&lt;/contributors&gt;&lt;titles&gt;&lt;title&gt;E2F4 functions as a tumour suppressor in acute myeloid leukaemia via inhibition of the MAPK signalling pathway by binding to EZH2&lt;/title&gt;&lt;secondary-title&gt;Journal of cellular and molecular medicine&lt;/secondary-title&gt;&lt;/titles&gt;&lt;periodical&gt;&lt;full-title&gt;Journal of cellular and molecular medicine&lt;/full-title&gt;&lt;/periodical&gt;&lt;pages&gt;2157-2168&lt;/pages&gt;&lt;volume&gt;24&lt;/volume&gt;&lt;number&gt;3&lt;/number&gt;&lt;dates&gt;&lt;year&gt;2020&lt;/year&gt;&lt;/dates&gt;&lt;isbn&gt;1582-1838&lt;/isbn&gt;&lt;urls&gt;&lt;/urls&gt;&lt;/record&gt;&lt;/Cite&gt;&lt;/EndNote</w:instrText>
      </w:r>
      <w:r w:rsidR="003E03C5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3E03C5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 w:rsidR="003E03C5"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4]</w:t>
      </w:r>
      <w:r w:rsidR="003E03C5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 w:rsidR="003E03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توضیح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3E03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هد که افزایش بیان ژن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3E03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رتبط با این فاکتور رونویسی از روند تکثیر و گسترش </w:t>
      </w:r>
      <w:r w:rsidR="003E03C5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3E03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جلوگیری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3E03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ند.</w:t>
      </w:r>
    </w:p>
    <w:p w14:paraId="642A2525" w14:textId="2D191C44" w:rsidR="008870BC" w:rsidRDefault="00714076" w:rsidP="00714076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کی از موارد مرتبط دیگر که در قسمت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قبل به دست آمده است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GTPase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شد که در مقاله 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Bojesen&lt;/Author&gt;&lt;Year&gt;2006&lt;/Year&gt;&lt;RecNum&gt;5&lt;/RecNum&gt;&lt;DisplayText&gt;[5]&lt;/DisplayText&gt;&lt;record&gt;&lt;rec-number&gt;5&lt;/rec-number&gt;&lt;foreign-keys&gt;&lt;key app="EN" db-id="xrxazwdvlxdvales0d9xtf54zxpsv2zf5wte" timestamp="1644137773"&gt;5&lt;/key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/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foreign-keys&gt;&lt;ref-type name="Journal Article"&gt;17&lt;/ref-type&gt;&lt;contributors&gt;&lt;authors&gt;&lt;author&gt;Bojesen, SE&lt;/author&gt;&lt;author&gt;Ammerpohl, O&lt;/author&gt;&lt;author&gt;Weinhäusl, A&lt;/author&gt;&lt;author&gt;Haas, OA&lt;/author&gt;&lt;author&gt;Mettal, H&lt;/author&gt;&lt;author&gt;Bohle, RM&lt;/author&gt;&lt;author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Borkhardt, A&lt;/author&gt;&lt;author&gt;Fuchs, U&lt;/author&gt;&lt;/authors&gt;&lt;/contributors&gt;&lt;titles&gt;&lt;title&gt;Characterisation of the GRAF gene promoter and its methylation in patients with acute myeloid leukaemia and myelodysplastic syndrome&lt;/title&gt;&lt;secondary-title&gt;British journal of cancer&lt;/secondary-title&gt;&lt;/titles&gt;&lt;periodical&gt;&lt;full-title&gt;British journal of cancer&lt;/full-title&gt;&lt;/periodical&gt;&lt;pages&gt;323-332&lt;/pages&gt;&lt;volume&gt;94&lt;/volume&gt;&lt;number&gt;2&lt;/number&gt;&lt;dates&gt;&lt;year&gt;2006&lt;/year&gt;&lt;/dates&gt;&lt;isbn&gt;1532-1827&lt;/isbn&gt;&lt;urls&gt;&lt;/urls&gt;&lt;/record&gt;&lt;/Cite&gt;&lt;/EndNot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5]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Pr="00714076">
        <w:rPr>
          <w:rFonts w:cs="B Lotus"/>
          <w:color w:val="000000" w:themeColor="text1"/>
          <w:sz w:val="28"/>
          <w:szCs w:val="28"/>
          <w:lang w:val="en-US" w:bidi="fa-IR"/>
        </w:rPr>
        <w:t>GRAF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تنظیم کنند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GTPase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 دچار عملکرد غیر طبیعی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 و در نتایج تاکید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ند تاثیر جدی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ر ایجاد و گسترش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.</w:t>
      </w:r>
    </w:p>
    <w:p w14:paraId="09BEF33C" w14:textId="0753F236" w:rsidR="008870BC" w:rsidRDefault="00F87632" w:rsidP="00F8763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lastRenderedPageBreak/>
        <w:tab/>
      </w:r>
      <w:r w:rsidR="00FC094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همچنین یکی از موارد ژن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FC094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رتبط با فاکتور رونویسی </w:t>
      </w:r>
      <w:r w:rsidR="00FC094F" w:rsidRPr="00FC094F">
        <w:rPr>
          <w:rFonts w:cs="B Lotus"/>
          <w:color w:val="000000" w:themeColor="text1"/>
          <w:sz w:val="28"/>
          <w:szCs w:val="28"/>
          <w:lang w:val="en-US" w:bidi="fa-IR"/>
        </w:rPr>
        <w:t>EZH2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FC094F" w:rsidRPr="00FC094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شد که در مقاله </w: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FC094F"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Salvatori&lt;/Author&gt;&lt;Year&gt;2011&lt;/Year&gt;&lt;RecNum&gt;8&lt;/RecNum&gt;&lt;DisplayText&gt;[6]&lt;/DisplayText&gt;&lt;record&gt;&lt;rec-number&gt;8&lt;/rec-number&gt;&lt;foreign-keys&gt;&lt;key app="EN" db-id="xrxazwdvlxdvales0d9xtf54zxpsv2zf5wte" timestamp="1644140429"&gt;8&lt;/key&gt;&lt;/foreign-keys&gt;&lt;ref-type name="Journal Article"&gt;17&lt;/ref-type&gt;&lt;contributors&gt;&lt;authors&gt;&lt;author&gt;Salvatori, Beatrice&lt;/author&gt;&lt;author&gt;Iosue, Ilaria&lt;/author&gt;&lt;author&gt;Djodji Damas, Nkerorema&lt;/author&gt;&lt;author&gt;Mangiavacchi, Arianna&lt;/author&gt;&lt;author&gt;Chiaretti, Sabina&lt;/author&gt;&lt;author&gt;Messina, Monica&lt;/author&gt;&lt;author&gt;Padula, Fabrizio&lt;/author&gt;&lt;author&gt;Guarini, Anna&lt;/author&gt;&lt;author&gt;Bozzoni, Irene&lt;/author&gt;&lt;author&gt;Fazi, Francesco&lt;/author&gt;&lt;/authors&gt;&lt;/contributors&gt;&lt;titles&gt;&lt;title&gt;Critical role of c-Myc in acute myeloid leukemia involving direct regulation of miR-26a and histone methyltransferase EZH2&lt;/title&gt;&lt;secondary-title&gt;Genes &amp;amp; cancer&lt;/secondary-title&gt;&lt;/titles&gt;&lt;periodical&gt;&lt;full-title&gt;Genes &amp;amp; cancer&lt;/full-title&gt;&lt;/periodical&gt;&lt;pages&gt;585-592&lt;/pages&gt;&lt;volume&gt;2&lt;/volume&gt;&lt;number&gt;5&lt;/number&gt;&lt;dates&gt;&lt;year&gt;2011&lt;/year&gt;&lt;/dates&gt;&lt;isbn&gt;1947-6019&lt;/isbn&gt;&lt;urls&gt;&lt;/urls&gt;&lt;/record&gt;&lt;/Cite&gt;&lt;/EndNote</w:instrTex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 w:rsidR="00FC094F"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6]</w: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 w:rsidR="00FC094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FC094F"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Wang&lt;/Author&gt;&lt;Year&gt;2020&lt;/Year&gt;&lt;RecNum&gt;7&lt;/RecNum&gt;&lt;DisplayText&gt;[7]&lt;/DisplayText&gt;&lt;record&gt;&lt;rec-number&gt;7&lt;/rec-number&gt;&lt;foreign-keys&gt;&lt;key app="EN" db-id="xrxazwdvlxdvales0d9xtf54zxpsv2zf5wte" timestamp="1644140344"&gt;7&lt;/key</w:instrTex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/</w:instrText>
      </w:r>
      <w:r w:rsidR="00FC094F">
        <w:rPr>
          <w:rFonts w:cs="B Lotus"/>
          <w:color w:val="000000" w:themeColor="text1"/>
          <w:sz w:val="28"/>
          <w:szCs w:val="28"/>
          <w:lang w:val="en-US" w:bidi="fa-IR"/>
        </w:rPr>
        <w:instrText>foreign-keys&gt;&lt;ref-type name="Journal Article"&gt;17&lt;/ref-type&gt;&lt;contributors&gt;&lt;authors&gt;&lt;author&gt;Wang, Jingyi&lt;/author&gt;&lt;author&gt;He, Na&lt;/author&gt;&lt;author&gt;Wang, Ruiqing&lt;/author&gt;&lt;author&gt;Tian, Tian&lt;/author&gt;&lt;author&gt;Han, Fengjiao&lt;/author&gt;&lt;author&gt;Zhong, Chaoqin&lt;/author&gt;&lt;author&gt;Zhang, Chen&lt;/author&gt;&lt;author&gt;Hua, Mingqiang&lt;/author&gt;&lt;author&gt;Ji, Chunyan&lt;/author&gt;&lt;author&gt;Ma, Daoxin&lt;/author&gt;&lt;/authors&gt;&lt;/contributors&gt;&lt;titles&gt;&lt;title&gt;Analysis of TET2 and EZH2 gene functions in chromosome instability in acute myeloid leukemia&lt;/title&gt;&lt;secondary-title&gt;Scientific reports&lt;/secondary-title&gt;&lt;/titles&gt;&lt;periodical&gt;&lt;full-title&gt;Scientific reports&lt;/full-title&gt;&lt;/periodical&gt;&lt;pages&gt;1-11&lt;/pages&gt;&lt;volume&gt;10&lt;/volume&gt;&lt;number&gt;1&lt;/number&gt;&lt;dates&gt;&lt;year&gt;2020&lt;/year&gt;&lt;/dates&gt;&lt;isbn&gt;2045-2322&lt;/isbn&gt;&lt;urls&gt;&lt;/urls&gt;&lt;/record&gt;&lt;/Cite&gt;&lt;/EndNote</w:instrTex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 w:rsidR="00FC094F"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7]</w: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 w:rsidR="00FC094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مورد تاثیر جدی </w:t>
      </w:r>
      <w:r w:rsidR="005A57A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این فاکتور رونویسی در کنترل </w:t>
      </w:r>
      <w:r w:rsidR="005A57AC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5A57A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حث 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5A57A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7D3D81EF" w14:textId="53022C7B" w:rsidR="004458F9" w:rsidRDefault="004458F9" w:rsidP="004458F9">
      <w:pPr>
        <w:bidi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cs="B Lotus"/>
          <w:color w:val="000000" w:themeColor="text1"/>
          <w:sz w:val="28"/>
          <w:szCs w:val="28"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کی از موارد مهم امکان اتصال و گیرنده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یناز هستند که در جهش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یمارگون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ین نقاط دچار مشکل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شوند. در مقاله 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Grafone&lt;/Author&gt;&lt;Year&gt;2012&lt;/Year&gt;&lt;RecNum&gt;9&lt;/RecNum&gt;&lt;DisplayText&gt;[8]&lt;/DisplayText&gt;&lt;record&gt;&lt;rec-number&gt;9&lt;/rec-number&gt;&lt;foreign-keys&gt;&lt;key app="EN" db-id="xrxazwdvlxdvales0d9xtf54zxpsv2zf5wte" timestamp="1644140964"&gt;9&lt;/key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/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foreign-keys&gt;&lt;ref-type name="Journal Article"&gt;17&lt;/ref-type&gt;&lt;contributors&gt;&lt;authors&gt;&lt;author&gt;Grafone, Tiziana&lt;/author&gt;&lt;author&gt;Palmisano, Michela&lt;/author&gt;&lt;author&gt;Nicci, Chiara&lt;/author&gt;&lt;author&gt;Storti, Sergio&lt;/author&gt;&lt;/authors&gt;&lt;/contributors&gt;&lt;titles&gt;&lt;title&gt;An overview on the role of FLT3-tyrosine kinase receptor in acute myeloid leukemia: biology and treatment&lt;/title&gt;&lt;secondary-title&gt;Oncology reviews&lt;/secondary-title&gt;&lt;/titles&gt;&lt;periodical&gt;&lt;full-title&gt;Oncology reviews&lt;/full-title&gt;&lt;/periodical&gt;&lt;volume&gt;6&lt;/volum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number&gt;1&lt;/number&gt;&lt;dates&gt;&lt;year&gt;2012&lt;/year&gt;&lt;/dates&gt;&lt;urls&gt;&lt;/urls&gt;&lt;/record&gt;&lt;/Cite&gt;&lt;/EndNot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8]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ارتباط با یک از این موارد بحث 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435AC68D" w14:textId="3339A297" w:rsidR="00A96F4F" w:rsidRDefault="00A96F4F" w:rsidP="00A96F4F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لیزوزوم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عنوان یکی از اندامک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هم درون سلول نقشی اساسی در حیات سلول ایفا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نند. با توجه به نتایج قسمت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قبل یکی از موارد مرتبط به ژن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آن افزایش بیان داشتند، ژن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رتبط با لیزوزوم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ودند. در مقاله 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Sukhai&lt;/Author&gt;&lt;Year&gt;2012&lt;/Year&gt;&lt;RecNum&gt;10&lt;/RecNum&gt;&lt;DisplayText&gt;[9]&lt;/DisplayText&gt;&lt;record&gt;&lt;rec-number&gt;10&lt;/rec-number&gt;&lt;foreign-keys&gt;&lt;key app="EN" db-id="xrxazwdvlxdvales0d9xtf54zxpsv2zf5wte" timestamp="1644152382"&gt;10&lt;/key&gt;&lt;/foreign-keys&gt;&lt;ref-type name="Journal Article"&gt;17&lt;/ref-type&gt;&lt;contributors&gt;&lt;authors&gt;&lt;author&gt;Sukhai, Mahadeo A&lt;/author&gt;&lt;author&gt;Prabha, Swayam&lt;/author&gt;&lt;author&gt;Hurren, Rose&lt;/author&gt;&lt;author&gt;Rutledge, Angela C&lt;/author&gt;&lt;author&gt;Lee, Anna Y&lt;/author&gt;&lt;author&gt;Sriskanthadevan, Shrivani&lt;/author&gt;&lt;author&gt;Sun, Hong&lt;/author&gt;&lt;author&gt;Wang, Xiaoming&lt;/author&gt;&lt;author&gt;Skrtic, Marko&lt;/author&gt;&lt;author&gt;Seneviratne, Ayesh&lt;/author&gt;&lt;/authors&gt;&lt;/contributors&gt;&lt;titles&gt;&lt;title&gt;Lysosomal disruption preferentially targets acute myeloid leukemia cells and progenitors&lt;/title&gt;&lt;secondary-title&gt;The Journal of clinical investigation&lt;/secondary-title&gt;&lt;/titles&gt;&lt;periodical&gt;&lt;full-title&gt;The Journal of clinical investigation&lt;/full-title&gt;&lt;/periodical&gt;&lt;volume&gt;123&lt;/volume&gt;&lt;number&gt;1&lt;/number&gt;&lt;dates&gt;&lt;year&gt;20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12&lt;/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year&gt;&lt;/dates&gt;&lt;isbn&gt;0021-9738&lt;/isbn&gt;&lt;urls&gt;&lt;/urls&gt;&lt;/record&gt;&lt;/Cite&gt;&lt;/EndNot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9]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یز لیزوزوم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زرگتر درون سلول را به عنوان یکی از وجوه مهم تمایز میان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دیگر سلول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رائه کرده است.</w:t>
      </w:r>
      <w:r w:rsidR="0016300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</w:p>
    <w:p w14:paraId="451F3D51" w14:textId="39981328" w:rsidR="00163006" w:rsidRDefault="00163006" w:rsidP="00163006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 w:rsidR="00425A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یکی دیگر از مواردی که در قسمت‌های قبل ارائه شد ارتباط ژن‌ها با شبکه سیتوکین بود؛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ر مقاله 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Reikvam&lt;/Author&gt;&lt;Year&gt;2012&lt;/Year&gt;&lt;RecNum&gt;12&lt;/RecNum&gt;&lt;DisplayText&gt;[10]&lt;/DisplayText&gt;&lt;record&gt;&lt;rec-number&gt;12&lt;/rec-number&gt;&lt;foreign-keys&gt;&lt;key app="EN" db-id="xrxazwdvlxdvales0d9xtf54zxpsv2zf5wte" timestamp="1644154769"&gt;12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lt;/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key&gt;&lt;/foreign-keys&gt;&lt;ref-type name="Journal Article"&gt;17&lt;/ref-type&gt;&lt;contributors&gt;&lt;authors&gt;&lt;author&gt;Reikvam, Håkon&lt;/author&gt;&lt;author&gt;Hatfield, Kimberley Joanne&lt;/author&gt;&lt;author&gt;Fredly, Hanne&lt;/author&gt;&lt;author&gt;Nepstad, Ina&lt;/author&gt;&lt;author&gt;Mosevoll, Knut Anders&lt;/author&gt;&lt;author&gt;Bruserud, Øystein&lt;/author&gt;&lt;/authors&gt;&lt;/contributors&gt;&lt;titles&gt;&lt;title&gt;The angioregulatory cytokine network in human acute myeloid leukemia-from leukemogenesis via remission induction to stem cell transplantation&lt;/title&gt;&lt;secondary-title&gt;European cytokine network&lt;/secondary-title&gt;&lt;/titles&gt;&lt;periodical&gt;&lt;full-title&gt;European cytokine network&lt;/full-title&gt;&lt;/periodical&gt;&lt;pages&gt;140-153&lt;/pages&gt;&lt;volume&gt;23&lt;/volume&gt;&lt;number&gt;4&lt;/number&gt;&lt;dates&gt;&lt;year&gt;2012&lt;/year&gt;&lt;/dates&gt;&lt;isbn&gt;1952-4005&lt;/isbn&gt;&lt;urls&gt;&lt;/urls&gt;&lt;/record&gt;&lt;/Cite&gt;&lt;/EndNot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10]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قش شبکه سیتوکین را در </w:t>
      </w:r>
      <w:r w:rsidR="00425A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ایجاد و گسترش </w:t>
      </w:r>
      <w:r w:rsidR="00425AC5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425A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ورد بررسی قرار</w:t>
      </w:r>
      <w:r w:rsidR="005930D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425A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هد.</w:t>
      </w:r>
    </w:p>
    <w:p w14:paraId="6D9A270B" w14:textId="2614B9A1" w:rsidR="008870BC" w:rsidRPr="00530868" w:rsidRDefault="008870BC" w:rsidP="008870BC">
      <w:pPr>
        <w:pStyle w:val="Heading1"/>
        <w:bidi/>
        <w:rPr>
          <w:rFonts w:cs="B Lotus"/>
          <w:b/>
          <w:bCs/>
          <w:color w:val="000000" w:themeColor="text1"/>
          <w:rtl/>
          <w:lang w:val="en-US" w:bidi="fa-IR"/>
        </w:rPr>
      </w:pPr>
      <w:bookmarkStart w:id="21" w:name="_Toc95075345"/>
      <w:r>
        <w:rPr>
          <w:rFonts w:cs="B Lotus" w:hint="cs"/>
          <w:b/>
          <w:bCs/>
          <w:color w:val="000000" w:themeColor="text1"/>
          <w:rtl/>
        </w:rPr>
        <w:t>6</w:t>
      </w:r>
      <w:r w:rsidRPr="00530868">
        <w:rPr>
          <w:rFonts w:cs="B Lotus" w:hint="cs"/>
          <w:b/>
          <w:bCs/>
          <w:color w:val="000000" w:themeColor="text1"/>
          <w:rtl/>
        </w:rPr>
        <w:t xml:space="preserve">. </w:t>
      </w:r>
      <w:r>
        <w:rPr>
          <w:rFonts w:cs="B Lotus" w:hint="cs"/>
          <w:b/>
          <w:bCs/>
          <w:color w:val="000000" w:themeColor="text1"/>
          <w:rtl/>
          <w:lang w:bidi="fa-IR"/>
        </w:rPr>
        <w:t xml:space="preserve">بررسی </w:t>
      </w:r>
      <w:r w:rsidR="000F6E27">
        <w:rPr>
          <w:rFonts w:cs="B Lotus" w:hint="cs"/>
          <w:b/>
          <w:bCs/>
          <w:color w:val="000000" w:themeColor="text1"/>
          <w:rtl/>
          <w:lang w:bidi="fa-IR"/>
        </w:rPr>
        <w:t xml:space="preserve">برخی </w:t>
      </w:r>
      <w:r w:rsidR="004458F9">
        <w:rPr>
          <w:rFonts w:cs="B Lotus" w:hint="cs"/>
          <w:b/>
          <w:bCs/>
          <w:color w:val="000000" w:themeColor="text1"/>
          <w:rtl/>
          <w:lang w:bidi="fa-IR"/>
        </w:rPr>
        <w:t>درمان‌ها و داروهای</w:t>
      </w:r>
      <w:r>
        <w:rPr>
          <w:rFonts w:cs="B Lotus" w:hint="cs"/>
          <w:b/>
          <w:bCs/>
          <w:color w:val="000000" w:themeColor="text1"/>
          <w:rtl/>
          <w:lang w:bidi="fa-IR"/>
        </w:rPr>
        <w:t xml:space="preserve"> مرتبط</w:t>
      </w:r>
      <w:bookmarkEnd w:id="21"/>
    </w:p>
    <w:p w14:paraId="4DD8BC98" w14:textId="2C90964D" w:rsidR="008870BC" w:rsidRDefault="008870BC" w:rsidP="00F87632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توجه ب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pathway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و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Gene ontology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دست آمده در قسمت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قبل، </w:t>
      </w:r>
      <w:r w:rsidR="00375BE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مان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375BE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و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ارو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رتبط در</w:t>
      </w:r>
      <w:r w:rsidR="00375BE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ین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خش مورد بررسی قرار 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رفت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1404F14A" w14:textId="362C0F30" w:rsidR="004458F9" w:rsidRDefault="004458F9" w:rsidP="004458F9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ر قسمت قبل اشاره شد که یکی از موارد که در مقالات مورد بررسی قرار 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رفت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گیرنده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و اتصالات کیناز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شد، در مقاله 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Grafone&lt;/Author&gt;&lt;Year&gt;2012&lt;/Year&gt;&lt;RecNum&gt;9&lt;/RecNum&gt;&lt;DisplayText&gt;[8]&lt;/DisplayText&gt;&lt;record&gt;&lt;rec-number&gt;9&lt;/rec-number&gt;&lt;foreign-keys&gt;&lt;key app="EN" db-id="xrxazwdvlxdvales0d9xtf54zxpsv2zf5wte" timestamp="1644140964"&gt;9&lt;/key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/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foreign-keys&gt;&lt;ref-type name="Journal Article"&gt;17&lt;/ref-type&gt;&lt;contributors&gt;&lt;authors&gt;&lt;author&gt;Grafone, Tiziana&lt;/author&gt;&lt;author&gt;Palmisano, Michela&lt;/author&gt;&lt;author&gt;Nicci, Chiara&lt;/author&gt;&lt;author&gt;Storti, Sergio&lt;/author&gt;&lt;/authors&gt;&lt;/contributors&gt;&lt;titles&gt;&lt;title&gt;An overview on the role of FLT3-tyrosine kinase receptor in acute myeloid leukemia: biology and treatment&lt;/title&gt;&lt;secondary-title&gt;Oncology reviews&lt;/secondary-title&gt;&lt;/titles&gt;&lt;periodical&gt;&lt;full-title&gt;Oncology reviews&lt;/full-title&gt;&lt;/periodical&gt;&lt;volume&gt;6&lt;/volum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number&gt;1&lt;/number&gt;&lt;dates&gt;&lt;year&gt;2012&lt;/year&gt;&lt;/dates&gt;&lt;urls&gt;&lt;/urls&gt;&lt;/record&gt;&lt;/Cite&gt;&lt;/EndNot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8]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ز </w:t>
      </w:r>
      <w:r w:rsidRPr="004458F9">
        <w:rPr>
          <w:rFonts w:cs="B Lotus"/>
          <w:color w:val="000000" w:themeColor="text1"/>
          <w:sz w:val="28"/>
          <w:szCs w:val="28"/>
          <w:lang w:val="en-US" w:bidi="fa-IR"/>
        </w:rPr>
        <w:t>AC220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عنوان مهار کننده جهش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4458F9">
        <w:rPr>
          <w:rFonts w:cs="B Lotus"/>
          <w:color w:val="000000" w:themeColor="text1"/>
          <w:sz w:val="28"/>
          <w:szCs w:val="28"/>
          <w:lang w:val="en-US" w:bidi="fa-IR"/>
        </w:rPr>
        <w:t>FLT3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شرایط آزمایشگاهی استفاده شده و نتایج مطلوبی ارائه کرده است.</w:t>
      </w:r>
    </w:p>
    <w:p w14:paraId="24E00D0C" w14:textId="7F7D7468" w:rsidR="00A96F4F" w:rsidRDefault="00A96F4F" w:rsidP="00A96F4F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ر مقاله 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Sukhai&lt;/Author&gt;&lt;Year&gt;2012&lt;/Year&gt;&lt;RecNum&gt;10&lt;/RecNum&gt;&lt;DisplayText&gt;[9]&lt;/DisplayText&gt;&lt;record&gt;&lt;rec-number&gt;10&lt;/rec-number&gt;&lt;foreign-keys&gt;&lt;key app="EN" db-id="xrxazwdvlxdvales0d9xtf54zxpsv2zf5wte" timestamp="1644152382"&gt;10&lt;/key&gt;&lt;/foreign-keys&gt;&lt;ref-type name="Journal Article"&gt;17&lt;/ref-type&gt;&lt;contributors&gt;&lt;authors&gt;&lt;author&gt;Sukhai, Mahadeo A&lt;/author&gt;&lt;author&gt;Prabha, Swayam&lt;/author&gt;&lt;author&gt;Hurren, Rose&lt;/author&gt;&lt;author&gt;Rutledge, Angela C&lt;/author&gt;&lt;author&gt;Lee, Anna Y&lt;/author&gt;&lt;author&gt;Sriskanthadevan, Shrivani&lt;/author&gt;&lt;author&gt;Sun, Hong&lt;/author&gt;&lt;author&gt;Wang, Xiaoming&lt;/author&gt;&lt;author&gt;Skrtic, Marko&lt;/author&gt;&lt;author&gt;Seneviratne, Ayesh&lt;/author&gt;&lt;/authors&gt;&lt;/contributors&gt;&lt;titles&gt;&lt;title&gt;Lysosomal disruption preferentially targets acute myeloid leukemia cells and progenitors&lt;/title&gt;&lt;secondary-title&gt;The Journal of clinical investigation&lt;/secondary-title&gt;&lt;/titles&gt;&lt;periodical&gt;&lt;full-title&gt;The Journal of clinical investigation&lt;/full-title&gt;&lt;/periodical&gt;&lt;volume&gt;123&lt;/volume&gt;&lt;number&gt;1&lt;/number&gt;&lt;dates&gt;&lt;year&gt;20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12&lt;/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year&gt;&lt;/dates&gt;&lt;isbn&gt;0021-9738&lt;/isbn&gt;&lt;urls&gt;&lt;/urls&gt;&lt;/record&gt;&lt;/Cite&gt;&lt;/EndNot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9]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ا توجه به ویژگی خاص سلول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ارتباط آن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مالاریا (در قسمت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قبل میان ژن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این بیماری و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رتباط جدی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شاهده شد.)، میان </w:t>
      </w:r>
      <w:r w:rsidR="00035E8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تاب‌خانه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ارو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رتبط با مالاریا بررسی انجام 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یکی از مهم‌ترین نتایج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اروی ضد مالاریای مفلوکین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باشد که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یواره لیزوزوم را هدف قرار داده و آن را تضعیف و ازبین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رد.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نتیجه منجر به کاهش عمر سلول و از بین رفتن سلول خواهد شد. این راهکار در آزمایشگاه برای هدف قرار دادن سلول‌های بیمار </w:t>
      </w:r>
      <w:r w:rsidR="00C023BA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تیجه بخش بوده است.</w:t>
      </w:r>
    </w:p>
    <w:p w14:paraId="407F99FF" w14:textId="676BDCF3" w:rsidR="00425AC5" w:rsidRDefault="00425AC5" w:rsidP="00425AC5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قاله 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Reikvam&lt;/Author&gt;&lt;Year&gt;2012&lt;/Year&gt;&lt;RecNum&gt;12&lt;/RecNum&gt;&lt;DisplayText&gt;[10]&lt;/DisplayText&gt;&lt;record&gt;&lt;rec-number&gt;12&lt;/rec-number&gt;&lt;foreign-keys&gt;&lt;key app="EN" db-id="xrxazwdvlxdvales0d9xtf54zxpsv2zf5wte" timestamp="1644154769"&gt;12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lt;/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key&gt;&lt;/foreign-keys&gt;&lt;ref-type name="Journal Article"&gt;17&lt;/ref-type&gt;&lt;contributors&gt;&lt;authors&gt;&lt;author&gt;Reikvam, Håkon&lt;/author&gt;&lt;author&gt;Hatfield, Kimberley Joanne&lt;/author&gt;&lt;author&gt;Fredly, Hanne&lt;/author&gt;&lt;author&gt;Nepstad, Ina&lt;/author&gt;&lt;author&gt;Mosevoll, Knut Anders&lt;/author&gt;&lt;author&gt;Bruserud, Øystein&lt;/author&gt;&lt;/authors&gt;&lt;/contributors&gt;&lt;titles&gt;&lt;title&gt;The angioregulatory cytokine network in human acute myeloid leukemia-from leukemogenesis via remission induction to stem cell transplantation&lt;/title&gt;&lt;secondary-title&gt;European cytokine network&lt;/secondary-title&gt;&lt;/titles&gt;&lt;periodical&gt;&lt;full-title&gt;European cytokine network&lt;/full-title&gt;&lt;/periodical&gt;&lt;pages&gt;140-153&lt;/pages&gt;&lt;volume&gt;23&lt;/volume&gt;&lt;number&gt;4&lt;/number&gt;&lt;dates&gt;&lt;year&gt;2012&lt;/year&gt;&lt;/dates&gt;&lt;isbn&gt;1952-4005&lt;/isbn&gt;&lt;urls&gt;&lt;/urls&gt;&lt;/record&gt;&lt;/Cite&gt;&lt;/EndNot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10]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در بخش قبل ارائه شد، راهکار</w:t>
      </w:r>
      <w:r w:rsidR="005930D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حمله به این شبکه سیتوکین ای به منظور درمان بیمار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ا مورد بحث قرار</w:t>
      </w:r>
      <w:r w:rsidR="005930D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هد.</w:t>
      </w:r>
    </w:p>
    <w:p w14:paraId="1F5D4FAE" w14:textId="5C8E2BFA" w:rsidR="006C06EC" w:rsidRDefault="00C023BA" w:rsidP="00425AC5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یکی از جدی‌ترین موارد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IL3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باشد که تغییر در بیان آن یکی از اشتراکات مهم بین بیماران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ست، در مقاله 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 w:rsidR="00163006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163006"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Kirchhoff&lt;/Author&gt;&lt;Year&gt;2020&lt;/Year&gt;&lt;RecNum&gt;6&lt;/RecNum&gt;&lt;DisplayText&gt;[11]&lt;/DisplayText&gt;&lt;record&gt;&lt;rec-number&gt;6&lt;/rec-number&gt;&lt;foreign-keys&gt;&lt;key app="EN" db-id="xrxazwdvlxdvales0d9xtf54zxpsv2zf5wte" timestamp="1644139873"&gt;6</w:instrText>
      </w:r>
      <w:r w:rsidR="00163006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lt;/</w:instrText>
      </w:r>
      <w:r w:rsidR="00163006">
        <w:rPr>
          <w:rFonts w:cs="B Lotus"/>
          <w:color w:val="000000" w:themeColor="text1"/>
          <w:sz w:val="28"/>
          <w:szCs w:val="28"/>
          <w:lang w:val="en-US" w:bidi="fa-IR"/>
        </w:rPr>
        <w:instrText>key&gt;&lt;/foreign-keys&gt;&lt;ref-type name="Journal Article"&gt;17&lt;/ref-type&gt;&lt;contributors&gt;&lt;authors&gt;&lt;author&gt;Kirchhoff, Dennis&lt;/author&gt;&lt;author&gt;Stelte-Ludwig, Beatrix&lt;/author&gt;&lt;author&gt;Lerchen, Hans-Georg&lt;/author&gt;&lt;author&gt;Wengner, Antje Margret&lt;/author&gt;&lt;author&gt;Ahsen, Oliver von&lt;/author&gt;&lt;author&gt;Buchmann, Pascale&lt;/author&gt;&lt;author&gt;Märsch, Stephan&lt;/author&gt;&lt;author&gt;Mahlert, Christoph&lt;/author&gt;&lt;author&gt;Greven, Simone&lt;/author&gt;&lt;author&gt;Dietz, Lisa&lt;/author&gt;&lt;/authors&gt;&lt;/contributors&gt;&lt;titles&gt;&lt;title&gt;IL3RA-Targeting Antibody–Drug Conjugate</w:instrText>
      </w:r>
      <w:r w:rsidR="00163006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163006">
        <w:rPr>
          <w:rFonts w:cs="B Lotus"/>
          <w:color w:val="000000" w:themeColor="text1"/>
          <w:sz w:val="28"/>
          <w:szCs w:val="28"/>
          <w:lang w:val="en-US" w:bidi="fa-IR"/>
        </w:rPr>
        <w:instrText>BAY-943 with a Kinesin Spindle Protein Inhibitor Payload Shows Efficacy in Preclinical Models of Hematologic Malignancies&lt;/title&gt;&lt;secondary-title&gt;Cancers&lt;/secondary-title&gt;&lt;/titles&gt;&lt;periodical&gt;&lt;full-title&gt;Cancers&lt;/full-title&gt;&lt;/periodical&gt;&lt;pages&gt;3464&lt;/pages</w:instrText>
      </w:r>
      <w:r w:rsidR="00163006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</w:instrText>
      </w:r>
      <w:r w:rsidR="00163006">
        <w:rPr>
          <w:rFonts w:cs="B Lotus"/>
          <w:color w:val="000000" w:themeColor="text1"/>
          <w:sz w:val="28"/>
          <w:szCs w:val="28"/>
          <w:lang w:val="en-US" w:bidi="fa-IR"/>
        </w:rPr>
        <w:instrText>volume&gt;12&lt;/volume&gt;&lt;number&gt;11&lt;/number&gt;&lt;dates&gt;&lt;year&gt;2020&lt;/year&gt;&lt;/dates&gt;&lt;urls&gt;&lt;/urls&gt;&lt;/record&gt;&lt;/Cite&gt;&lt;/EndNote</w:instrText>
      </w:r>
      <w:r w:rsidR="00163006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 w:rsidR="00163006"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11]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ز آنتی بادی‌ها برعلی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IL3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ستفاده می‌کند تا بتواند سلول‌های بیمار را هدف قرار دهد.</w:t>
      </w:r>
    </w:p>
    <w:p w14:paraId="66A482E5" w14:textId="68CBFF5F" w:rsidR="00101E1E" w:rsidRDefault="00101E1E" w:rsidP="00101E1E">
      <w:pPr>
        <w:pStyle w:val="Heading1"/>
        <w:bidi/>
        <w:rPr>
          <w:rFonts w:cs="B Lotus"/>
          <w:b/>
          <w:bCs/>
          <w:color w:val="000000" w:themeColor="text1"/>
          <w:rtl/>
          <w:lang w:val="en-US" w:bidi="fa-IR"/>
        </w:rPr>
      </w:pPr>
      <w:bookmarkStart w:id="22" w:name="_Toc95075346"/>
      <w:r>
        <w:rPr>
          <w:rFonts w:cs="B Lotus" w:hint="cs"/>
          <w:b/>
          <w:bCs/>
          <w:color w:val="000000" w:themeColor="text1"/>
          <w:rtl/>
        </w:rPr>
        <w:lastRenderedPageBreak/>
        <w:t>7</w:t>
      </w:r>
      <w:r w:rsidRPr="00530868">
        <w:rPr>
          <w:rFonts w:cs="B Lotus" w:hint="cs"/>
          <w:b/>
          <w:bCs/>
          <w:color w:val="000000" w:themeColor="text1"/>
          <w:rtl/>
        </w:rPr>
        <w:t xml:space="preserve">. </w:t>
      </w:r>
      <w:r>
        <w:rPr>
          <w:rFonts w:cs="B Lotus" w:hint="cs"/>
          <w:b/>
          <w:bCs/>
          <w:color w:val="000000" w:themeColor="text1"/>
          <w:rtl/>
          <w:lang w:bidi="fa-IR"/>
        </w:rPr>
        <w:t xml:space="preserve">اجرای </w:t>
      </w:r>
      <w:r w:rsidR="00786742">
        <w:rPr>
          <w:rFonts w:cs="B Lotus" w:hint="cs"/>
          <w:b/>
          <w:bCs/>
          <w:color w:val="000000" w:themeColor="text1"/>
          <w:rtl/>
          <w:lang w:val="en-US" w:bidi="fa-IR"/>
        </w:rPr>
        <w:t>روش یادگیری ماشین برای داده ها</w:t>
      </w:r>
      <w:bookmarkEnd w:id="22"/>
    </w:p>
    <w:p w14:paraId="4E6D67BA" w14:textId="498EAE01" w:rsidR="00101E1E" w:rsidRDefault="00201AD4" w:rsidP="00201AD4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noProof/>
          <w:rtl/>
          <w:lang w:val="fa-IR" w:bidi="fa-IR"/>
        </w:rPr>
        <mc:AlternateContent>
          <mc:Choice Requires="wpg">
            <w:drawing>
              <wp:anchor distT="0" distB="0" distL="114300" distR="114300" simplePos="0" relativeHeight="251765760" behindDoc="0" locked="0" layoutInCell="1" allowOverlap="1" wp14:anchorId="7D383C74" wp14:editId="3C3FAA6B">
                <wp:simplePos x="0" y="0"/>
                <wp:positionH relativeFrom="column">
                  <wp:posOffset>-4233</wp:posOffset>
                </wp:positionH>
                <wp:positionV relativeFrom="paragraph">
                  <wp:posOffset>2395643</wp:posOffset>
                </wp:positionV>
                <wp:extent cx="5731510" cy="4347210"/>
                <wp:effectExtent l="0" t="0" r="2540" b="0"/>
                <wp:wrapTight wrapText="bothSides">
                  <wp:wrapPolygon edited="0">
                    <wp:start x="0" y="0"/>
                    <wp:lineTo x="0" y="21486"/>
                    <wp:lineTo x="21538" y="21486"/>
                    <wp:lineTo x="21538" y="0"/>
                    <wp:lineTo x="0" y="0"/>
                  </wp:wrapPolygon>
                </wp:wrapTight>
                <wp:docPr id="77" name="Group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4347210"/>
                          <a:chOff x="0" y="0"/>
                          <a:chExt cx="5731510" cy="4347210"/>
                        </a:xfrm>
                      </wpg:grpSpPr>
                      <pic:pic xmlns:pic="http://schemas.openxmlformats.org/drawingml/2006/picture">
                        <pic:nvPicPr>
                          <pic:cNvPr id="75" name="Picture 75"/>
                          <pic:cNvPicPr>
                            <a:picLocks noChangeAspect="1"/>
                          </pic:cNvPicPr>
                        </pic:nvPicPr>
                        <pic:blipFill>
                          <a:blip r:embed="rId4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1510" cy="38950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76" name="Text Box 76"/>
                        <wps:cNvSpPr txBox="1"/>
                        <wps:spPr>
                          <a:xfrm>
                            <a:off x="0" y="3949700"/>
                            <a:ext cx="5731510" cy="39751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DB3256E" w14:textId="273E8071" w:rsidR="00201AD4" w:rsidRPr="00201AD4" w:rsidRDefault="00201AD4" w:rsidP="00201AD4">
                              <w:pPr>
                                <w:pStyle w:val="Caption"/>
                                <w:bidi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201AD4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Pr="00201AD4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18</w:t>
                              </w:r>
                              <w:r w:rsidRPr="00201AD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درخت تصمیم خروجی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D383C74" id="Group 77" o:spid="_x0000_s1099" style="position:absolute;left:0;text-align:left;margin-left:-.35pt;margin-top:188.65pt;width:451.3pt;height:342.3pt;z-index:251765760" coordsize="57315,4347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">
                <v:shape id="Picture 75" o:spid="_x0000_s1100" type="#_x0000_t75" style="position:absolute;width:57315;height:3895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">
                  <v:imagedata r:id="rId45" o:title=""/>
                </v:shape>
                <v:shape id="Text Box 76" o:spid="_x0000_s1101" type="#_x0000_t202" style="position:absolute;top:39497;width:57315;height:39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" stroked="f">
                  <v:textbox style="mso-fit-shape-to-text:t" inset="0,0,0,0">
                    <w:txbxContent>
                      <w:p w14:paraId="7DB3256E" w14:textId="273E8071" w:rsidR="00201AD4" w:rsidRPr="00201AD4" w:rsidRDefault="00201AD4" w:rsidP="00201AD4">
                        <w:pPr>
                          <w:pStyle w:val="Caption"/>
                          <w:bidi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201AD4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Pr="00201AD4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18</w:t>
                        </w:r>
                        <w:r w:rsidRPr="00201AD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درخت تصمیم خروجی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="00101E1E">
        <w:rPr>
          <w:rtl/>
          <w:lang w:val="en-US" w:bidi="fa-IR"/>
        </w:rPr>
        <w:tab/>
      </w:r>
      <w:r w:rsidR="0078674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کی از روش</w:t>
      </w:r>
      <w:r w:rsidR="005930D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78674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ناسب</w:t>
      </w:r>
      <w:r w:rsidR="0016023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،</w:t>
      </w:r>
      <w:r w:rsidR="0078674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ستفاده از درخت تصمیم</w:t>
      </w:r>
      <w:r w:rsidR="005930D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78674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.</w:t>
      </w:r>
      <w:r w:rsidR="00101E1E" w:rsidRPr="00101E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16023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ه منظور استفاده از </w:t>
      </w:r>
      <w:r w:rsidR="00101E1E" w:rsidRPr="00101E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خت تصمیم بر روی داده ها، ابتدا داده</w:t>
      </w:r>
      <w:r w:rsidR="005930D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101E1E" w:rsidRPr="00101E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تغییر ابعاد داده شدند و سپس بر اساس 3 مولفه اول روش </w:t>
      </w:r>
      <w:r w:rsidR="00101E1E" w:rsidRPr="00101E1E">
        <w:rPr>
          <w:rFonts w:cs="B Lotus"/>
          <w:color w:val="000000" w:themeColor="text1"/>
          <w:sz w:val="28"/>
          <w:szCs w:val="28"/>
          <w:lang w:val="en-US" w:bidi="fa-IR"/>
        </w:rPr>
        <w:t>PCA</w:t>
      </w:r>
      <w:r w:rsidR="00101E1E" w:rsidRPr="00101E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خت تصمیم رسم شده است. به منظور داده یادگیری 75 درصد داده</w:t>
      </w:r>
      <w:r w:rsidR="005930D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101E1E" w:rsidRPr="00101E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و به منظور تست 25 درصد دیگر داده</w:t>
      </w:r>
      <w:r w:rsidR="005930D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101E1E" w:rsidRPr="00101E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ورد استفاده قرار گرفته است.</w:t>
      </w:r>
      <w:r w:rsidR="00101E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پس از بررسی خروجی میزان قابل اتکا بودن درخت 0.81 برآوورد شده است. (البته این نکته حائز اهمیت است که با توجه به کم بودن تعداد داده</w:t>
      </w:r>
      <w:r w:rsidR="005930D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این خروجی قابل اعتماد به منظور استفاده در تصمیم‌گیری نیست.) </w:t>
      </w:r>
      <w:r w:rsidR="00101E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خروجی درخت تصمیم در شکل18 ضمیمه شده است.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همچنین کد</w:t>
      </w:r>
      <w:r w:rsidR="005930D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ورد استفاده برای این الگوریتم در فایل </w:t>
      </w:r>
      <w:proofErr w:type="spellStart"/>
      <w:r>
        <w:rPr>
          <w:rFonts w:cs="B Lotus"/>
          <w:color w:val="000000" w:themeColor="text1"/>
          <w:sz w:val="28"/>
          <w:szCs w:val="28"/>
          <w:lang w:val="en-US" w:bidi="fa-IR"/>
        </w:rPr>
        <w:t>dtree.R</w:t>
      </w:r>
      <w:proofErr w:type="spellEnd"/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دایرکتوری </w:t>
      </w:r>
      <w:proofErr w:type="spellStart"/>
      <w:r>
        <w:rPr>
          <w:rFonts w:cs="B Lotus"/>
          <w:color w:val="000000" w:themeColor="text1"/>
          <w:sz w:val="28"/>
          <w:szCs w:val="28"/>
          <w:lang w:val="en-US" w:bidi="fa-IR"/>
        </w:rPr>
        <w:t>src</w:t>
      </w:r>
      <w:proofErr w:type="spellEnd"/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ذخیره شده است.</w:t>
      </w:r>
    </w:p>
    <w:p w14:paraId="3C3876C9" w14:textId="455CFA4B" w:rsidR="00201AD4" w:rsidRDefault="00160236" w:rsidP="00201AD4">
      <w:pPr>
        <w:bidi/>
        <w:jc w:val="both"/>
        <w:rPr>
          <w:rFonts w:cs="B Lotus" w:hint="c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کی از روش</w:t>
      </w:r>
      <w:r w:rsidR="005930D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یگر روش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SVM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ست، بعد از اجرای روش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SVM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(کد در فایل </w:t>
      </w:r>
      <w:proofErr w:type="spellStart"/>
      <w:r>
        <w:rPr>
          <w:rFonts w:cs="B Lotus"/>
          <w:color w:val="000000" w:themeColor="text1"/>
          <w:sz w:val="28"/>
          <w:szCs w:val="28"/>
          <w:lang w:val="en-US" w:bidi="fa-IR"/>
        </w:rPr>
        <w:t>svm.R</w:t>
      </w:r>
      <w:proofErr w:type="spellEnd"/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دایرکتوری </w:t>
      </w:r>
      <w:proofErr w:type="spellStart"/>
      <w:r>
        <w:rPr>
          <w:rFonts w:cs="B Lotus"/>
          <w:color w:val="000000" w:themeColor="text1"/>
          <w:sz w:val="28"/>
          <w:szCs w:val="28"/>
          <w:lang w:val="en-US" w:bidi="fa-IR"/>
        </w:rPr>
        <w:t>src</w:t>
      </w:r>
      <w:proofErr w:type="spellEnd"/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ضمیمه شده است. همچنین خروجی نمودار</w:t>
      </w:r>
      <w:r w:rsidR="005930D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آن در دایرکتور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result/</w:t>
      </w:r>
      <w:proofErr w:type="spellStart"/>
      <w:r>
        <w:rPr>
          <w:rFonts w:cs="B Lotus"/>
          <w:color w:val="000000" w:themeColor="text1"/>
          <w:sz w:val="28"/>
          <w:szCs w:val="28"/>
          <w:lang w:val="en-US" w:bidi="fa-IR"/>
        </w:rPr>
        <w:t>svm</w:t>
      </w:r>
      <w:proofErr w:type="spellEnd"/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ضمیمه شده است.) خروجی</w:t>
      </w:r>
      <w:r w:rsidR="005930D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آن بسیار با هم متفاوت است و اصلا قابل اعتماد نیستند.</w:t>
      </w:r>
    </w:p>
    <w:p w14:paraId="5912C9DD" w14:textId="40D70E95" w:rsidR="00201AD4" w:rsidRDefault="00201AD4" w:rsidP="00201AD4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422DEA02" w14:textId="597EF058" w:rsidR="006C06EC" w:rsidRPr="004415AF" w:rsidRDefault="00201AD4" w:rsidP="004415AF">
      <w:pPr>
        <w:pStyle w:val="Heading1"/>
        <w:bidi/>
        <w:rPr>
          <w:rFonts w:cs="B Lotus"/>
          <w:color w:val="000000" w:themeColor="text1"/>
          <w:rtl/>
          <w:lang w:val="en-US" w:bidi="fa-IR"/>
        </w:rPr>
      </w:pPr>
      <w:bookmarkStart w:id="23" w:name="_Toc95075347"/>
      <w:r>
        <w:rPr>
          <w:rFonts w:cs="B Lotus" w:hint="cs"/>
          <w:b/>
          <w:bCs/>
          <w:color w:val="000000" w:themeColor="text1"/>
          <w:rtl/>
        </w:rPr>
        <w:lastRenderedPageBreak/>
        <w:t>8</w:t>
      </w:r>
      <w:r w:rsidR="004415AF" w:rsidRPr="004415AF">
        <w:rPr>
          <w:rFonts w:cs="B Lotus" w:hint="cs"/>
          <w:b/>
          <w:bCs/>
          <w:color w:val="000000" w:themeColor="text1"/>
          <w:rtl/>
        </w:rPr>
        <w:t xml:space="preserve">. </w:t>
      </w:r>
      <w:r w:rsidR="004415AF">
        <w:rPr>
          <w:rFonts w:cs="B Lotus" w:hint="cs"/>
          <w:b/>
          <w:bCs/>
          <w:color w:val="000000" w:themeColor="text1"/>
          <w:rtl/>
          <w:lang w:bidi="fa-IR"/>
        </w:rPr>
        <w:t>مراجع</w:t>
      </w:r>
      <w:bookmarkEnd w:id="23"/>
    </w:p>
    <w:p w14:paraId="335322C5" w14:textId="77777777" w:rsidR="006C06EC" w:rsidRDefault="006C06EC" w:rsidP="00714076">
      <w:pPr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43B697D1" w14:textId="77777777" w:rsidR="00425AC5" w:rsidRPr="00425AC5" w:rsidRDefault="006C06EC" w:rsidP="00425AC5">
      <w:pPr>
        <w:pStyle w:val="EndNoteBibliography"/>
        <w:ind w:left="720" w:hanging="720"/>
        <w:rPr>
          <w:rtl/>
        </w:rPr>
      </w:pPr>
      <w:r w:rsidRPr="00AB175D">
        <w:rPr>
          <w:rFonts w:cs="B Lotus"/>
          <w:color w:val="000000" w:themeColor="text1"/>
          <w:sz w:val="24"/>
          <w:szCs w:val="24"/>
          <w:rtl/>
          <w:lang w:bidi="fa-IR"/>
        </w:rPr>
        <w:fldChar w:fldCharType="begin"/>
      </w:r>
      <w:r w:rsidRPr="00AB175D">
        <w:rPr>
          <w:rFonts w:cs="B Lotus"/>
          <w:color w:val="000000" w:themeColor="text1"/>
          <w:sz w:val="24"/>
          <w:szCs w:val="24"/>
          <w:rtl/>
          <w:lang w:bidi="fa-IR"/>
        </w:rPr>
        <w:instrText xml:space="preserve"> </w:instrText>
      </w:r>
      <w:r w:rsidRPr="00AB175D">
        <w:rPr>
          <w:rFonts w:cs="B Lotus"/>
          <w:color w:val="000000" w:themeColor="text1"/>
          <w:sz w:val="24"/>
          <w:szCs w:val="24"/>
          <w:lang w:bidi="fa-IR"/>
        </w:rPr>
        <w:instrText>ADDIN EN.REFLIST</w:instrText>
      </w:r>
      <w:r w:rsidRPr="00AB175D">
        <w:rPr>
          <w:rFonts w:cs="B Lotus"/>
          <w:color w:val="000000" w:themeColor="text1"/>
          <w:sz w:val="24"/>
          <w:szCs w:val="24"/>
          <w:rtl/>
          <w:lang w:bidi="fa-IR"/>
        </w:rPr>
        <w:instrText xml:space="preserve"> </w:instrText>
      </w:r>
      <w:r w:rsidRPr="00AB175D">
        <w:rPr>
          <w:rFonts w:cs="B Lotus"/>
          <w:color w:val="000000" w:themeColor="text1"/>
          <w:sz w:val="24"/>
          <w:szCs w:val="24"/>
          <w:rtl/>
          <w:lang w:bidi="fa-IR"/>
        </w:rPr>
        <w:fldChar w:fldCharType="separate"/>
      </w:r>
      <w:r w:rsidR="00425AC5" w:rsidRPr="00425AC5">
        <w:rPr>
          <w:rtl/>
        </w:rPr>
        <w:t>[1]</w:t>
      </w:r>
      <w:r w:rsidR="00425AC5" w:rsidRPr="00425AC5">
        <w:rPr>
          <w:rtl/>
        </w:rPr>
        <w:tab/>
      </w:r>
      <w:r w:rsidR="00425AC5" w:rsidRPr="00425AC5">
        <w:t xml:space="preserve">J. Abramowitz, T. Neuman, R. Perlman, and D. Ben-Yehuda, "Gene and protein analysis reveals that p53 pathway is functionally inactivated in cytogenetically normal Acute Myeloid Leukemia and Acute Promyelocytic Leukemia," </w:t>
      </w:r>
      <w:r w:rsidR="00425AC5" w:rsidRPr="00425AC5">
        <w:rPr>
          <w:i/>
        </w:rPr>
        <w:t xml:space="preserve">BMC medical genomics, </w:t>
      </w:r>
      <w:r w:rsidR="00425AC5" w:rsidRPr="00425AC5">
        <w:t>vol. 10</w:t>
      </w:r>
      <w:r w:rsidR="00425AC5" w:rsidRPr="00425AC5">
        <w:rPr>
          <w:rtl/>
        </w:rPr>
        <w:t xml:space="preserve">, </w:t>
      </w:r>
      <w:r w:rsidR="00425AC5" w:rsidRPr="00425AC5">
        <w:t>no. 1, pp. 1-16, 2017</w:t>
      </w:r>
      <w:r w:rsidR="00425AC5" w:rsidRPr="00425AC5">
        <w:rPr>
          <w:rtl/>
        </w:rPr>
        <w:t>.</w:t>
      </w:r>
    </w:p>
    <w:p w14:paraId="2734C896" w14:textId="77777777" w:rsidR="00425AC5" w:rsidRPr="00425AC5" w:rsidRDefault="00425AC5" w:rsidP="00425AC5">
      <w:pPr>
        <w:pStyle w:val="EndNoteBibliography"/>
        <w:ind w:left="720" w:hanging="720"/>
        <w:rPr>
          <w:rtl/>
        </w:rPr>
      </w:pPr>
      <w:r w:rsidRPr="00425AC5">
        <w:rPr>
          <w:rtl/>
        </w:rPr>
        <w:t>[2]</w:t>
      </w:r>
      <w:r w:rsidRPr="00425AC5">
        <w:rPr>
          <w:rtl/>
        </w:rPr>
        <w:tab/>
      </w:r>
      <w:r w:rsidRPr="00425AC5">
        <w:t>K. Kojima</w:t>
      </w:r>
      <w:r w:rsidRPr="00425AC5">
        <w:rPr>
          <w:i/>
        </w:rPr>
        <w:t xml:space="preserve"> et al.</w:t>
      </w:r>
      <w:r w:rsidRPr="00425AC5">
        <w:t xml:space="preserve">, "The dual PI3 kinase/mTOR inhibitor PI-103 prevents p53 induction by Mdm2 inhibition but enhances p53-mediated mitochondrial apoptosis in p53 wild-type AML," </w:t>
      </w:r>
      <w:r w:rsidRPr="00425AC5">
        <w:rPr>
          <w:i/>
        </w:rPr>
        <w:t xml:space="preserve">Leukemia, </w:t>
      </w:r>
      <w:r w:rsidRPr="00425AC5">
        <w:t>vol. 22, no. 9, pp. 1728-1736, 2008</w:t>
      </w:r>
      <w:r w:rsidRPr="00425AC5">
        <w:rPr>
          <w:rtl/>
        </w:rPr>
        <w:t>.</w:t>
      </w:r>
    </w:p>
    <w:p w14:paraId="565CDA11" w14:textId="77777777" w:rsidR="00425AC5" w:rsidRPr="00425AC5" w:rsidRDefault="00425AC5" w:rsidP="00425AC5">
      <w:pPr>
        <w:pStyle w:val="EndNoteBibliography"/>
        <w:ind w:left="720" w:hanging="720"/>
        <w:rPr>
          <w:rtl/>
        </w:rPr>
      </w:pPr>
      <w:r w:rsidRPr="00425AC5">
        <w:rPr>
          <w:rtl/>
        </w:rPr>
        <w:t>[3]</w:t>
      </w:r>
      <w:r w:rsidRPr="00425AC5">
        <w:rPr>
          <w:rtl/>
        </w:rPr>
        <w:tab/>
      </w:r>
      <w:r w:rsidRPr="00425AC5">
        <w:t>Y. Lyu</w:t>
      </w:r>
      <w:r w:rsidRPr="00425AC5">
        <w:rPr>
          <w:i/>
        </w:rPr>
        <w:t xml:space="preserve"> et al.</w:t>
      </w:r>
      <w:r w:rsidRPr="00425AC5">
        <w:t xml:space="preserve">, "Dysfunction of the WT1-MEG3 signaling promotes AML leukemogenesis via p53-dependent and-independent pathways," </w:t>
      </w:r>
      <w:r w:rsidRPr="00425AC5">
        <w:rPr>
          <w:i/>
        </w:rPr>
        <w:t xml:space="preserve">Leukemia, </w:t>
      </w:r>
      <w:r w:rsidRPr="00425AC5">
        <w:t>vol. 31, no. 12, pp. 2543-2551, 2017</w:t>
      </w:r>
      <w:r w:rsidRPr="00425AC5">
        <w:rPr>
          <w:rtl/>
        </w:rPr>
        <w:t>.</w:t>
      </w:r>
    </w:p>
    <w:p w14:paraId="6A310253" w14:textId="77777777" w:rsidR="00425AC5" w:rsidRPr="00425AC5" w:rsidRDefault="00425AC5" w:rsidP="00425AC5">
      <w:pPr>
        <w:pStyle w:val="EndNoteBibliography"/>
        <w:ind w:left="720" w:hanging="720"/>
        <w:rPr>
          <w:rtl/>
        </w:rPr>
      </w:pPr>
      <w:r w:rsidRPr="00425AC5">
        <w:rPr>
          <w:rtl/>
        </w:rPr>
        <w:t>[4]</w:t>
      </w:r>
      <w:r w:rsidRPr="00425AC5">
        <w:rPr>
          <w:rtl/>
        </w:rPr>
        <w:tab/>
      </w:r>
      <w:r w:rsidRPr="00425AC5">
        <w:t xml:space="preserve">Y. Feng, L. Li, Y. Du, X. Peng, and F. Chen, "E2F4 functions as a tumour suppressor in acute myeloid leukaemia via inhibition of the MAPK signalling pathway by binding to EZH2," </w:t>
      </w:r>
      <w:r w:rsidRPr="00425AC5">
        <w:rPr>
          <w:i/>
        </w:rPr>
        <w:t xml:space="preserve">Journal of cellular and molecular medicine, </w:t>
      </w:r>
      <w:r w:rsidRPr="00425AC5">
        <w:t>vol. 24, no. 3, pp. 2157-2168, 2020</w:t>
      </w:r>
      <w:r w:rsidRPr="00425AC5">
        <w:rPr>
          <w:rtl/>
        </w:rPr>
        <w:t>.</w:t>
      </w:r>
    </w:p>
    <w:p w14:paraId="5F727FE5" w14:textId="77777777" w:rsidR="00425AC5" w:rsidRPr="00425AC5" w:rsidRDefault="00425AC5" w:rsidP="00425AC5">
      <w:pPr>
        <w:pStyle w:val="EndNoteBibliography"/>
        <w:ind w:left="720" w:hanging="720"/>
        <w:rPr>
          <w:rtl/>
        </w:rPr>
      </w:pPr>
      <w:r w:rsidRPr="00425AC5">
        <w:rPr>
          <w:rtl/>
        </w:rPr>
        <w:t>[5]</w:t>
      </w:r>
      <w:r w:rsidRPr="00425AC5">
        <w:rPr>
          <w:rtl/>
        </w:rPr>
        <w:tab/>
      </w:r>
      <w:r w:rsidRPr="00425AC5">
        <w:t>S. Bojesen</w:t>
      </w:r>
      <w:r w:rsidRPr="00425AC5">
        <w:rPr>
          <w:i/>
        </w:rPr>
        <w:t xml:space="preserve"> et al.</w:t>
      </w:r>
      <w:r w:rsidRPr="00425AC5">
        <w:t xml:space="preserve">, "Characterisation of the GRAF gene promoter and its methylation in patients with acute myeloid leukaemia and myelodysplastic syndrome," </w:t>
      </w:r>
      <w:r w:rsidRPr="00425AC5">
        <w:rPr>
          <w:i/>
        </w:rPr>
        <w:t xml:space="preserve">British journal of cancer, </w:t>
      </w:r>
      <w:r w:rsidRPr="00425AC5">
        <w:t>vol. 94, no. 2, pp. 323-332, 2006</w:t>
      </w:r>
      <w:r w:rsidRPr="00425AC5">
        <w:rPr>
          <w:rtl/>
        </w:rPr>
        <w:t>.</w:t>
      </w:r>
    </w:p>
    <w:p w14:paraId="214A37F6" w14:textId="77777777" w:rsidR="00425AC5" w:rsidRPr="00425AC5" w:rsidRDefault="00425AC5" w:rsidP="00425AC5">
      <w:pPr>
        <w:pStyle w:val="EndNoteBibliography"/>
        <w:ind w:left="720" w:hanging="720"/>
        <w:rPr>
          <w:rtl/>
        </w:rPr>
      </w:pPr>
      <w:r w:rsidRPr="00425AC5">
        <w:rPr>
          <w:rtl/>
        </w:rPr>
        <w:t>[6]</w:t>
      </w:r>
      <w:r w:rsidRPr="00425AC5">
        <w:rPr>
          <w:rtl/>
        </w:rPr>
        <w:tab/>
      </w:r>
      <w:r w:rsidRPr="00425AC5">
        <w:t>B. Salvatori</w:t>
      </w:r>
      <w:r w:rsidRPr="00425AC5">
        <w:rPr>
          <w:i/>
        </w:rPr>
        <w:t xml:space="preserve"> et al.</w:t>
      </w:r>
      <w:r w:rsidRPr="00425AC5">
        <w:t>, "Critical role of c-Myc in acute myeloid leukemia involving direct regulation of</w:t>
      </w:r>
      <w:r w:rsidRPr="00425AC5">
        <w:rPr>
          <w:rtl/>
        </w:rPr>
        <w:t xml:space="preserve"> </w:t>
      </w:r>
      <w:r w:rsidRPr="00425AC5">
        <w:t xml:space="preserve">miR-26a and histone methyltransferase EZH2," </w:t>
      </w:r>
      <w:r w:rsidRPr="00425AC5">
        <w:rPr>
          <w:i/>
        </w:rPr>
        <w:t xml:space="preserve">Genes &amp; cancer, </w:t>
      </w:r>
      <w:r w:rsidRPr="00425AC5">
        <w:t>vol. 2, no. 5, pp. 585-592, 2011</w:t>
      </w:r>
      <w:r w:rsidRPr="00425AC5">
        <w:rPr>
          <w:rtl/>
        </w:rPr>
        <w:t>.</w:t>
      </w:r>
    </w:p>
    <w:p w14:paraId="16F56669" w14:textId="77777777" w:rsidR="00425AC5" w:rsidRPr="00425AC5" w:rsidRDefault="00425AC5" w:rsidP="00425AC5">
      <w:pPr>
        <w:pStyle w:val="EndNoteBibliography"/>
        <w:ind w:left="720" w:hanging="720"/>
        <w:rPr>
          <w:rtl/>
        </w:rPr>
      </w:pPr>
      <w:r w:rsidRPr="00425AC5">
        <w:rPr>
          <w:rtl/>
        </w:rPr>
        <w:t>[7]</w:t>
      </w:r>
      <w:r w:rsidRPr="00425AC5">
        <w:rPr>
          <w:rtl/>
        </w:rPr>
        <w:tab/>
      </w:r>
      <w:r w:rsidRPr="00425AC5">
        <w:t>J. Wang</w:t>
      </w:r>
      <w:r w:rsidRPr="00425AC5">
        <w:rPr>
          <w:i/>
        </w:rPr>
        <w:t xml:space="preserve"> et al.</w:t>
      </w:r>
      <w:r w:rsidRPr="00425AC5">
        <w:t xml:space="preserve">, "Analysis of TET2 and EZH2 gene functions in chromosome instability in acute myeloid leukemia," </w:t>
      </w:r>
      <w:r w:rsidRPr="00425AC5">
        <w:rPr>
          <w:i/>
        </w:rPr>
        <w:t xml:space="preserve">Scientific reports, </w:t>
      </w:r>
      <w:r w:rsidRPr="00425AC5">
        <w:t>vol. 10, no. 1, pp. 1-11</w:t>
      </w:r>
      <w:r w:rsidRPr="00425AC5">
        <w:rPr>
          <w:rtl/>
        </w:rPr>
        <w:t>, 2020.</w:t>
      </w:r>
    </w:p>
    <w:p w14:paraId="79C2F05F" w14:textId="77777777" w:rsidR="00425AC5" w:rsidRPr="00425AC5" w:rsidRDefault="00425AC5" w:rsidP="00425AC5">
      <w:pPr>
        <w:pStyle w:val="EndNoteBibliography"/>
        <w:ind w:left="720" w:hanging="720"/>
        <w:rPr>
          <w:rtl/>
        </w:rPr>
      </w:pPr>
      <w:r w:rsidRPr="00425AC5">
        <w:rPr>
          <w:rtl/>
        </w:rPr>
        <w:t>[8]</w:t>
      </w:r>
      <w:r w:rsidRPr="00425AC5">
        <w:rPr>
          <w:rtl/>
        </w:rPr>
        <w:tab/>
      </w:r>
      <w:r w:rsidRPr="00425AC5">
        <w:t xml:space="preserve">T. Grafone, M. Palmisano, C. Nicci, and S. Storti, "An overview on the role of FLT3-tyrosine kinase receptor in acute myeloid leukemia: biology and treatment," </w:t>
      </w:r>
      <w:r w:rsidRPr="00425AC5">
        <w:rPr>
          <w:i/>
        </w:rPr>
        <w:t xml:space="preserve">Oncology reviews, </w:t>
      </w:r>
      <w:r w:rsidRPr="00425AC5">
        <w:t>vol. 6, no. 1, 2012</w:t>
      </w:r>
      <w:r w:rsidRPr="00425AC5">
        <w:rPr>
          <w:rtl/>
        </w:rPr>
        <w:t>.</w:t>
      </w:r>
    </w:p>
    <w:p w14:paraId="4784F7B6" w14:textId="77777777" w:rsidR="00425AC5" w:rsidRPr="00425AC5" w:rsidRDefault="00425AC5" w:rsidP="00425AC5">
      <w:pPr>
        <w:pStyle w:val="EndNoteBibliography"/>
        <w:ind w:left="720" w:hanging="720"/>
        <w:rPr>
          <w:rtl/>
        </w:rPr>
      </w:pPr>
      <w:r w:rsidRPr="00425AC5">
        <w:rPr>
          <w:rtl/>
        </w:rPr>
        <w:t>[9]</w:t>
      </w:r>
      <w:r w:rsidRPr="00425AC5">
        <w:rPr>
          <w:rtl/>
        </w:rPr>
        <w:tab/>
      </w:r>
      <w:r w:rsidRPr="00425AC5">
        <w:t>M. A. Sukhai</w:t>
      </w:r>
      <w:r w:rsidRPr="00425AC5">
        <w:rPr>
          <w:i/>
        </w:rPr>
        <w:t xml:space="preserve"> et al.</w:t>
      </w:r>
      <w:r w:rsidRPr="00425AC5">
        <w:t xml:space="preserve">, "Lysosomal disruption preferentially targets acute myeloid leukemia cells and progenitors," </w:t>
      </w:r>
      <w:r w:rsidRPr="00425AC5">
        <w:rPr>
          <w:i/>
        </w:rPr>
        <w:t xml:space="preserve">The Journal of clinical investigation, </w:t>
      </w:r>
      <w:r w:rsidRPr="00425AC5">
        <w:t>vol. 123, no. 1, 2012</w:t>
      </w:r>
      <w:r w:rsidRPr="00425AC5">
        <w:rPr>
          <w:rtl/>
        </w:rPr>
        <w:t>.</w:t>
      </w:r>
    </w:p>
    <w:p w14:paraId="3BF31957" w14:textId="77777777" w:rsidR="00425AC5" w:rsidRPr="00425AC5" w:rsidRDefault="00425AC5" w:rsidP="00425AC5">
      <w:pPr>
        <w:pStyle w:val="EndNoteBibliography"/>
        <w:ind w:left="720" w:hanging="720"/>
        <w:rPr>
          <w:rtl/>
        </w:rPr>
      </w:pPr>
      <w:r w:rsidRPr="00425AC5">
        <w:rPr>
          <w:rtl/>
        </w:rPr>
        <w:t>[10]</w:t>
      </w:r>
      <w:r w:rsidRPr="00425AC5">
        <w:rPr>
          <w:rtl/>
        </w:rPr>
        <w:tab/>
      </w:r>
      <w:r w:rsidRPr="00425AC5">
        <w:t xml:space="preserve">H. Reikvam, K. J. Hatfield, H. Fredly, I. Nepstad, K. A. Mosevoll, and Ø. Bruserud, "The angioregulatory cytokine network in human acute myeloid leukemia-from leukemogenesis via remission induction to stem cell transplantation," </w:t>
      </w:r>
      <w:r w:rsidRPr="00425AC5">
        <w:rPr>
          <w:i/>
        </w:rPr>
        <w:t xml:space="preserve">European cytokine network, </w:t>
      </w:r>
      <w:r w:rsidRPr="00425AC5">
        <w:t>vol. 23, no. 4, pp. 140-153, 2012</w:t>
      </w:r>
      <w:r w:rsidRPr="00425AC5">
        <w:rPr>
          <w:rtl/>
        </w:rPr>
        <w:t>.</w:t>
      </w:r>
    </w:p>
    <w:p w14:paraId="506FE0E1" w14:textId="77777777" w:rsidR="00425AC5" w:rsidRPr="00425AC5" w:rsidRDefault="00425AC5" w:rsidP="00425AC5">
      <w:pPr>
        <w:pStyle w:val="EndNoteBibliography"/>
        <w:ind w:left="720" w:hanging="720"/>
        <w:rPr>
          <w:rtl/>
        </w:rPr>
      </w:pPr>
      <w:r w:rsidRPr="00425AC5">
        <w:rPr>
          <w:rtl/>
        </w:rPr>
        <w:t>[11]</w:t>
      </w:r>
      <w:r w:rsidRPr="00425AC5">
        <w:rPr>
          <w:rtl/>
        </w:rPr>
        <w:tab/>
      </w:r>
      <w:r w:rsidRPr="00425AC5">
        <w:t>D. Kirchhoff</w:t>
      </w:r>
      <w:r w:rsidRPr="00425AC5">
        <w:rPr>
          <w:i/>
        </w:rPr>
        <w:t xml:space="preserve"> et al.</w:t>
      </w:r>
      <w:r w:rsidRPr="00425AC5">
        <w:t>, "IL3RA-Targeting Antibody–Drug Conjugate BAY-943 with</w:t>
      </w:r>
      <w:r w:rsidRPr="00425AC5">
        <w:rPr>
          <w:rtl/>
        </w:rPr>
        <w:t xml:space="preserve"> </w:t>
      </w:r>
      <w:r w:rsidRPr="00425AC5">
        <w:t xml:space="preserve">a Kinesin Spindle Protein Inhibitor Payload Shows Efficacy in Preclinical Models of Hematologic Malignancies," </w:t>
      </w:r>
      <w:r w:rsidRPr="00425AC5">
        <w:rPr>
          <w:i/>
        </w:rPr>
        <w:t xml:space="preserve">Cancers, </w:t>
      </w:r>
      <w:r w:rsidRPr="00425AC5">
        <w:t>vol. 12, no. 11, p. 3464, 2020</w:t>
      </w:r>
      <w:r w:rsidRPr="00425AC5">
        <w:rPr>
          <w:rtl/>
        </w:rPr>
        <w:t>.</w:t>
      </w:r>
    </w:p>
    <w:p w14:paraId="3A4469C3" w14:textId="0E882FD3" w:rsidR="008870BC" w:rsidRPr="008B7D46" w:rsidRDefault="006C06EC" w:rsidP="00425AC5">
      <w:pPr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 w:rsidRPr="00AB175D">
        <w:rPr>
          <w:rFonts w:cs="B Lotus"/>
          <w:color w:val="000000" w:themeColor="text1"/>
          <w:sz w:val="24"/>
          <w:szCs w:val="24"/>
          <w:rtl/>
          <w:lang w:val="en-US" w:bidi="fa-IR"/>
        </w:rPr>
        <w:fldChar w:fldCharType="end"/>
      </w:r>
    </w:p>
    <w:sectPr w:rsidR="008870BC" w:rsidRPr="008B7D46" w:rsidSect="007F3460">
      <w:footnotePr>
        <w:numRestart w:val="eachPage"/>
      </w:footnotePr>
      <w:type w:val="continuous"/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68AACCC" w14:textId="77777777" w:rsidR="00CA473C" w:rsidRDefault="00CA473C" w:rsidP="007D1AC4">
      <w:pPr>
        <w:spacing w:line="240" w:lineRule="auto"/>
      </w:pPr>
      <w:r>
        <w:separator/>
      </w:r>
    </w:p>
  </w:endnote>
  <w:endnote w:type="continuationSeparator" w:id="0">
    <w:p w14:paraId="3D91CDB1" w14:textId="77777777" w:rsidR="00CA473C" w:rsidRDefault="00CA473C" w:rsidP="007D1AC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cheherazade">
    <w:altName w:val="Calibri"/>
    <w:charset w:val="00"/>
    <w:family w:val="auto"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450225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5E62DF" w14:textId="0961BE3B" w:rsidR="00E40A12" w:rsidRDefault="00E40A1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4C20586" w14:textId="77777777" w:rsidR="00E40A12" w:rsidRDefault="00E40A1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C19362" w14:textId="77777777" w:rsidR="00CA473C" w:rsidRDefault="00CA473C" w:rsidP="007D1AC4">
      <w:pPr>
        <w:spacing w:line="240" w:lineRule="auto"/>
      </w:pPr>
      <w:r>
        <w:separator/>
      </w:r>
    </w:p>
  </w:footnote>
  <w:footnote w:type="continuationSeparator" w:id="0">
    <w:p w14:paraId="450A097F" w14:textId="77777777" w:rsidR="00CA473C" w:rsidRDefault="00CA473C" w:rsidP="007D1AC4">
      <w:pPr>
        <w:spacing w:line="240" w:lineRule="auto"/>
      </w:pPr>
      <w:r>
        <w:continuationSeparator/>
      </w:r>
    </w:p>
  </w:footnote>
  <w:footnote w:id="1">
    <w:p w14:paraId="4C9B17CD" w14:textId="1791B0A1" w:rsidR="00BC7258" w:rsidRPr="00BC7258" w:rsidRDefault="00BC7258">
      <w:pPr>
        <w:pStyle w:val="FootnoteText"/>
        <w:rPr>
          <w:rtl/>
          <w:lang w:val="en-US"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US" w:bidi="fa-IR"/>
        </w:rPr>
        <w:t>AML: Acute myeloid leukemia</w:t>
      </w:r>
    </w:p>
  </w:footnote>
  <w:footnote w:id="2">
    <w:p w14:paraId="3FC57FE2" w14:textId="5EFBEF45" w:rsidR="00BC7258" w:rsidRDefault="00BC7258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BC7258">
        <w:t>https://en.wikipedia.org/wiki/Acute_myeloid_leukemia</w:t>
      </w:r>
    </w:p>
  </w:footnote>
  <w:footnote w:id="3">
    <w:p w14:paraId="6631AA66" w14:textId="285259DE" w:rsidR="007D1AC4" w:rsidRPr="007D1AC4" w:rsidRDefault="007D1AC4" w:rsidP="007D1AC4">
      <w:pPr>
        <w:spacing w:line="240" w:lineRule="auto"/>
        <w:rPr>
          <w:color w:val="1A0DAB"/>
          <w:shd w:val="clear" w:color="auto" w:fill="FFFFFF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US" w:bidi="fa-IR"/>
        </w:rPr>
        <w:t>Q</w:t>
      </w:r>
      <w:r>
        <w:fldChar w:fldCharType="begin"/>
      </w:r>
      <w:r>
        <w:instrText xml:space="preserve"> HYPERLINK "https://www.biostars.org/p/296992/" </w:instrText>
      </w:r>
      <w:r>
        <w:fldChar w:fldCharType="separate"/>
      </w:r>
      <w:r w:rsidRPr="007D1AC4">
        <w:rPr>
          <w:lang w:val="en-US" w:bidi="fa-IR"/>
        </w:rPr>
        <w:t>uantile Normalization</w:t>
      </w:r>
    </w:p>
    <w:p w14:paraId="17D521DB" w14:textId="1A62F9A7" w:rsidR="007D1AC4" w:rsidRPr="007D1AC4" w:rsidRDefault="007D1AC4" w:rsidP="007D1AC4">
      <w:pPr>
        <w:pStyle w:val="FootnoteText"/>
        <w:rPr>
          <w:lang w:val="en-US" w:bidi="fa-IR"/>
        </w:rPr>
      </w:pPr>
      <w:r>
        <w:fldChar w:fldCharType="end"/>
      </w:r>
    </w:p>
  </w:footnote>
  <w:footnote w:id="4">
    <w:p w14:paraId="74090154" w14:textId="72FE7121" w:rsidR="0099796C" w:rsidRPr="0099796C" w:rsidRDefault="0099796C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PCA: Principal Component Analysis</w:t>
      </w:r>
    </w:p>
  </w:footnote>
  <w:footnote w:id="5">
    <w:p w14:paraId="7E25173F" w14:textId="45A24355" w:rsidR="00674014" w:rsidRPr="00674014" w:rsidRDefault="00674014">
      <w:pPr>
        <w:pStyle w:val="FootnoteText"/>
        <w:rPr>
          <w:lang w:val="en-US" w:bidi="fa-IR"/>
        </w:rPr>
      </w:pPr>
      <w:r>
        <w:rPr>
          <w:rStyle w:val="FootnoteReference"/>
        </w:rPr>
        <w:footnoteRef/>
      </w:r>
      <w:r>
        <w:t xml:space="preserve"> </w:t>
      </w:r>
      <w:r w:rsidRPr="00674014">
        <w:rPr>
          <w:lang w:val="en-US" w:bidi="fa-IR"/>
        </w:rPr>
        <w:t>Benjamini-</w:t>
      </w:r>
      <w:r w:rsidR="006E32F4" w:rsidRPr="00674014">
        <w:rPr>
          <w:lang w:val="en-US" w:bidi="fa-IR"/>
        </w:rPr>
        <w:t>Hochberg</w:t>
      </w:r>
    </w:p>
  </w:footnote>
  <w:footnote w:id="6">
    <w:p w14:paraId="479E35B3" w14:textId="4D916D3D" w:rsidR="00CB10BA" w:rsidRPr="00CB10BA" w:rsidRDefault="00CB10BA">
      <w:pPr>
        <w:pStyle w:val="FootnoteText"/>
        <w:rPr>
          <w:rtl/>
          <w:lang w:val="en-US"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US"/>
        </w:rPr>
        <w:t xml:space="preserve">KEGG: </w:t>
      </w:r>
      <w:r w:rsidRPr="00CB10BA">
        <w:rPr>
          <w:lang w:val="en-US"/>
        </w:rPr>
        <w:t>www.genome.jp/kegg/</w:t>
      </w:r>
    </w:p>
  </w:footnote>
  <w:footnote w:id="7">
    <w:p w14:paraId="4336D726" w14:textId="28BC9713" w:rsidR="007F3460" w:rsidRDefault="007F346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7F3460">
        <w:t>Transcriptional misregulation in cancer</w:t>
      </w:r>
    </w:p>
  </w:footnote>
  <w:footnote w:id="8">
    <w:p w14:paraId="40564707" w14:textId="096A4979" w:rsidR="00CB10BA" w:rsidRPr="00CB10BA" w:rsidRDefault="00CB10BA">
      <w:pPr>
        <w:pStyle w:val="FootnoteText"/>
        <w:rPr>
          <w:lang w:val="en-US"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US" w:bidi="fa-IR"/>
        </w:rPr>
        <w:t xml:space="preserve">WikiPathway: </w:t>
      </w:r>
      <w:r w:rsidRPr="00CB10BA">
        <w:rPr>
          <w:lang w:val="en-US" w:bidi="fa-IR"/>
        </w:rPr>
        <w:t>www.wikipathways.org</w:t>
      </w:r>
    </w:p>
  </w:footnote>
  <w:footnote w:id="9">
    <w:p w14:paraId="58977CE6" w14:textId="33D916F8" w:rsidR="00157FB6" w:rsidRPr="00157FB6" w:rsidRDefault="00157FB6">
      <w:pPr>
        <w:pStyle w:val="FootnoteText"/>
        <w:rPr>
          <w:rtl/>
          <w:lang w:val="en-US"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US"/>
        </w:rPr>
        <w:t>Reactome: www.</w:t>
      </w:r>
      <w:r w:rsidRPr="00157FB6">
        <w:rPr>
          <w:lang w:val="en-US"/>
        </w:rPr>
        <w:t>reactome.org</w:t>
      </w:r>
    </w:p>
  </w:footnote>
  <w:footnote w:id="10">
    <w:p w14:paraId="72084C7E" w14:textId="30B56380" w:rsidR="00FF7A06" w:rsidRDefault="00FF7A06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FF7A06">
        <w:t>https://reactome.org/content/detail/R-HSA-109582</w:t>
      </w:r>
    </w:p>
  </w:footnote>
  <w:footnote w:id="11">
    <w:p w14:paraId="5A393142" w14:textId="42B4C1F1" w:rsidR="00675163" w:rsidRDefault="00675163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675163">
        <w:t>https://www.ncbi.nlm.nih.gov/gene/5593</w:t>
      </w:r>
    </w:p>
  </w:footnote>
  <w:footnote w:id="12">
    <w:p w14:paraId="40A253D5" w14:textId="25030669" w:rsidR="00815102" w:rsidRDefault="00815102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815102">
        <w:t>https://www.ebi.ac.uk/QuickGO/term/GO:0002283</w:t>
      </w:r>
    </w:p>
  </w:footnote>
  <w:footnote w:id="13">
    <w:p w14:paraId="5553CEF5" w14:textId="0ADD847B" w:rsidR="00AB6FD5" w:rsidRDefault="00AB6FD5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AB6FD5">
        <w:t>https://www.ebi.ac.uk/QuickGO/term/GO:0035325</w:t>
      </w:r>
    </w:p>
  </w:footnote>
  <w:footnote w:id="14">
    <w:p w14:paraId="61FC2021" w14:textId="422E8F26" w:rsidR="005A03E2" w:rsidRDefault="005A03E2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5A03E2">
        <w:t>https://www.ebi.ac.uk/QuickGO/term/GO:0032395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0B30693"/>
    <w:multiLevelType w:val="hybridMultilevel"/>
    <w:tmpl w:val="A7143002"/>
    <w:lvl w:ilvl="0" w:tplc="8DCE97F2">
      <w:start w:val="1"/>
      <w:numFmt w:val="bullet"/>
      <w:lvlText w:val="-"/>
      <w:lvlJc w:val="left"/>
      <w:pPr>
        <w:ind w:left="1080" w:hanging="360"/>
      </w:pPr>
      <w:rPr>
        <w:rFonts w:ascii="Arial" w:eastAsia="Arial" w:hAnsi="Arial" w:cs="B Lotu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386A71FC"/>
    <w:multiLevelType w:val="hybridMultilevel"/>
    <w:tmpl w:val="4F4450F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5E181662"/>
    <w:multiLevelType w:val="hybridMultilevel"/>
    <w:tmpl w:val="A690812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7A707319"/>
    <w:multiLevelType w:val="hybridMultilevel"/>
    <w:tmpl w:val="EA7C429E"/>
    <w:lvl w:ilvl="0" w:tplc="598266E6">
      <w:start w:val="1"/>
      <w:numFmt w:val="bullet"/>
      <w:lvlText w:val="-"/>
      <w:lvlJc w:val="left"/>
      <w:pPr>
        <w:ind w:left="1080" w:hanging="360"/>
      </w:pPr>
      <w:rPr>
        <w:rFonts w:ascii="Scheherazade" w:eastAsia="Scheherazade" w:hAnsi="Scheherazade" w:cs="B Lotu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rxazwdvlxdvales0d9xtf54zxpsv2zf5wte&quot;&gt;bioproj_aml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2&lt;/item&gt;&lt;/record-ids&gt;&lt;/item&gt;&lt;/Libraries&gt;"/>
  </w:docVars>
  <w:rsids>
    <w:rsidRoot w:val="0007308A"/>
    <w:rsid w:val="0001593E"/>
    <w:rsid w:val="0001722A"/>
    <w:rsid w:val="0002062F"/>
    <w:rsid w:val="00034DF9"/>
    <w:rsid w:val="00035E83"/>
    <w:rsid w:val="0004393C"/>
    <w:rsid w:val="00051F9B"/>
    <w:rsid w:val="0005538E"/>
    <w:rsid w:val="000609A4"/>
    <w:rsid w:val="00061A07"/>
    <w:rsid w:val="00064726"/>
    <w:rsid w:val="00066308"/>
    <w:rsid w:val="0007242D"/>
    <w:rsid w:val="0007308A"/>
    <w:rsid w:val="00077133"/>
    <w:rsid w:val="00083FED"/>
    <w:rsid w:val="0008542D"/>
    <w:rsid w:val="000951CA"/>
    <w:rsid w:val="000A380E"/>
    <w:rsid w:val="000A4BA3"/>
    <w:rsid w:val="000A55AE"/>
    <w:rsid w:val="000B46D4"/>
    <w:rsid w:val="000C31C5"/>
    <w:rsid w:val="000C4034"/>
    <w:rsid w:val="000D0853"/>
    <w:rsid w:val="000F2452"/>
    <w:rsid w:val="000F26B9"/>
    <w:rsid w:val="000F68C8"/>
    <w:rsid w:val="000F6E27"/>
    <w:rsid w:val="00101E1E"/>
    <w:rsid w:val="00111DB0"/>
    <w:rsid w:val="001120BF"/>
    <w:rsid w:val="0014535D"/>
    <w:rsid w:val="00156F18"/>
    <w:rsid w:val="00157FB6"/>
    <w:rsid w:val="00160236"/>
    <w:rsid w:val="00160521"/>
    <w:rsid w:val="00162F1C"/>
    <w:rsid w:val="00163006"/>
    <w:rsid w:val="001675BD"/>
    <w:rsid w:val="00186D85"/>
    <w:rsid w:val="001A77AE"/>
    <w:rsid w:val="001B0DC1"/>
    <w:rsid w:val="001B26A7"/>
    <w:rsid w:val="001C036D"/>
    <w:rsid w:val="001D1EF0"/>
    <w:rsid w:val="001E76B7"/>
    <w:rsid w:val="001E7872"/>
    <w:rsid w:val="001F245F"/>
    <w:rsid w:val="00201AD4"/>
    <w:rsid w:val="002056FF"/>
    <w:rsid w:val="0022453E"/>
    <w:rsid w:val="002264FD"/>
    <w:rsid w:val="00230E3B"/>
    <w:rsid w:val="00231182"/>
    <w:rsid w:val="002314F2"/>
    <w:rsid w:val="00235B19"/>
    <w:rsid w:val="00236ED3"/>
    <w:rsid w:val="00237385"/>
    <w:rsid w:val="00242A39"/>
    <w:rsid w:val="0026521C"/>
    <w:rsid w:val="0026594C"/>
    <w:rsid w:val="0027397C"/>
    <w:rsid w:val="002747AA"/>
    <w:rsid w:val="00283FE8"/>
    <w:rsid w:val="002B63E5"/>
    <w:rsid w:val="002F647F"/>
    <w:rsid w:val="00305F85"/>
    <w:rsid w:val="00320528"/>
    <w:rsid w:val="00323905"/>
    <w:rsid w:val="00327041"/>
    <w:rsid w:val="003306F5"/>
    <w:rsid w:val="00337FF0"/>
    <w:rsid w:val="003449F5"/>
    <w:rsid w:val="0035659F"/>
    <w:rsid w:val="00375AB9"/>
    <w:rsid w:val="00375BE0"/>
    <w:rsid w:val="003834AB"/>
    <w:rsid w:val="003C7E2D"/>
    <w:rsid w:val="003D50A7"/>
    <w:rsid w:val="003E03C5"/>
    <w:rsid w:val="003E11D3"/>
    <w:rsid w:val="003E294F"/>
    <w:rsid w:val="003F5508"/>
    <w:rsid w:val="003F79E0"/>
    <w:rsid w:val="004177E9"/>
    <w:rsid w:val="00420E03"/>
    <w:rsid w:val="00424F0A"/>
    <w:rsid w:val="00425AC5"/>
    <w:rsid w:val="0043523B"/>
    <w:rsid w:val="00435E12"/>
    <w:rsid w:val="004415AF"/>
    <w:rsid w:val="004437A7"/>
    <w:rsid w:val="004451FD"/>
    <w:rsid w:val="004458F9"/>
    <w:rsid w:val="0045043B"/>
    <w:rsid w:val="004556EF"/>
    <w:rsid w:val="00486A93"/>
    <w:rsid w:val="004B119B"/>
    <w:rsid w:val="004C25DC"/>
    <w:rsid w:val="004E24E4"/>
    <w:rsid w:val="004E3841"/>
    <w:rsid w:val="004E6E17"/>
    <w:rsid w:val="004F5D5D"/>
    <w:rsid w:val="00500071"/>
    <w:rsid w:val="00507040"/>
    <w:rsid w:val="00514A58"/>
    <w:rsid w:val="0052716F"/>
    <w:rsid w:val="00530868"/>
    <w:rsid w:val="00531E12"/>
    <w:rsid w:val="005478A0"/>
    <w:rsid w:val="0055603F"/>
    <w:rsid w:val="00556778"/>
    <w:rsid w:val="00564432"/>
    <w:rsid w:val="00565827"/>
    <w:rsid w:val="005658D3"/>
    <w:rsid w:val="00567BD0"/>
    <w:rsid w:val="00570244"/>
    <w:rsid w:val="00572E25"/>
    <w:rsid w:val="005732B4"/>
    <w:rsid w:val="005837D9"/>
    <w:rsid w:val="00587B18"/>
    <w:rsid w:val="005926D4"/>
    <w:rsid w:val="005930DB"/>
    <w:rsid w:val="005A03E2"/>
    <w:rsid w:val="005A0D5C"/>
    <w:rsid w:val="005A57AC"/>
    <w:rsid w:val="005B38BB"/>
    <w:rsid w:val="005C5EF0"/>
    <w:rsid w:val="005C7811"/>
    <w:rsid w:val="005D3A35"/>
    <w:rsid w:val="005D5E52"/>
    <w:rsid w:val="005E1239"/>
    <w:rsid w:val="005E1261"/>
    <w:rsid w:val="0060453E"/>
    <w:rsid w:val="0061032D"/>
    <w:rsid w:val="006131AC"/>
    <w:rsid w:val="006136DD"/>
    <w:rsid w:val="006141C9"/>
    <w:rsid w:val="006303DA"/>
    <w:rsid w:val="0063315C"/>
    <w:rsid w:val="00640476"/>
    <w:rsid w:val="00640741"/>
    <w:rsid w:val="006429BB"/>
    <w:rsid w:val="00645BFF"/>
    <w:rsid w:val="00647C4A"/>
    <w:rsid w:val="00662BA6"/>
    <w:rsid w:val="00666E6E"/>
    <w:rsid w:val="00674014"/>
    <w:rsid w:val="00675163"/>
    <w:rsid w:val="00686DDF"/>
    <w:rsid w:val="006A2CA0"/>
    <w:rsid w:val="006A41B2"/>
    <w:rsid w:val="006B3F64"/>
    <w:rsid w:val="006C06EC"/>
    <w:rsid w:val="006C1FFC"/>
    <w:rsid w:val="006C3752"/>
    <w:rsid w:val="006C5015"/>
    <w:rsid w:val="006E149A"/>
    <w:rsid w:val="006E32F4"/>
    <w:rsid w:val="007008BF"/>
    <w:rsid w:val="00701E54"/>
    <w:rsid w:val="00706969"/>
    <w:rsid w:val="00714076"/>
    <w:rsid w:val="007212DF"/>
    <w:rsid w:val="00721CBB"/>
    <w:rsid w:val="007269D8"/>
    <w:rsid w:val="0076781D"/>
    <w:rsid w:val="007720DF"/>
    <w:rsid w:val="007727CE"/>
    <w:rsid w:val="007810B5"/>
    <w:rsid w:val="00783F47"/>
    <w:rsid w:val="00786742"/>
    <w:rsid w:val="007909BF"/>
    <w:rsid w:val="007A1EE6"/>
    <w:rsid w:val="007B76E3"/>
    <w:rsid w:val="007C1EF4"/>
    <w:rsid w:val="007D1AC4"/>
    <w:rsid w:val="007E54D8"/>
    <w:rsid w:val="007E72CE"/>
    <w:rsid w:val="007F1DEF"/>
    <w:rsid w:val="007F3460"/>
    <w:rsid w:val="00810D37"/>
    <w:rsid w:val="00811D1E"/>
    <w:rsid w:val="00812F48"/>
    <w:rsid w:val="00815102"/>
    <w:rsid w:val="00816861"/>
    <w:rsid w:val="0083436B"/>
    <w:rsid w:val="0084303A"/>
    <w:rsid w:val="00853CC9"/>
    <w:rsid w:val="008733EE"/>
    <w:rsid w:val="00882078"/>
    <w:rsid w:val="0088633B"/>
    <w:rsid w:val="008870BC"/>
    <w:rsid w:val="00887C73"/>
    <w:rsid w:val="00891D55"/>
    <w:rsid w:val="008946F9"/>
    <w:rsid w:val="008B0CC9"/>
    <w:rsid w:val="008B7D46"/>
    <w:rsid w:val="008C7826"/>
    <w:rsid w:val="008D0037"/>
    <w:rsid w:val="008E1CC0"/>
    <w:rsid w:val="008F3F63"/>
    <w:rsid w:val="00927D0A"/>
    <w:rsid w:val="00932664"/>
    <w:rsid w:val="00942F41"/>
    <w:rsid w:val="009514F1"/>
    <w:rsid w:val="0096038F"/>
    <w:rsid w:val="00977737"/>
    <w:rsid w:val="00982C09"/>
    <w:rsid w:val="00986ECF"/>
    <w:rsid w:val="009958EA"/>
    <w:rsid w:val="0099796C"/>
    <w:rsid w:val="009D4421"/>
    <w:rsid w:val="009D75B4"/>
    <w:rsid w:val="009E1F88"/>
    <w:rsid w:val="009E4929"/>
    <w:rsid w:val="009E6A15"/>
    <w:rsid w:val="009F64B1"/>
    <w:rsid w:val="00A01018"/>
    <w:rsid w:val="00A067C1"/>
    <w:rsid w:val="00A067FC"/>
    <w:rsid w:val="00A11FBC"/>
    <w:rsid w:val="00A2226C"/>
    <w:rsid w:val="00A300A2"/>
    <w:rsid w:val="00A30F73"/>
    <w:rsid w:val="00A40B7C"/>
    <w:rsid w:val="00A462BF"/>
    <w:rsid w:val="00A51F90"/>
    <w:rsid w:val="00A52E98"/>
    <w:rsid w:val="00A6067E"/>
    <w:rsid w:val="00A6700B"/>
    <w:rsid w:val="00A86507"/>
    <w:rsid w:val="00A90D6A"/>
    <w:rsid w:val="00A9200D"/>
    <w:rsid w:val="00A96F4F"/>
    <w:rsid w:val="00AA16D3"/>
    <w:rsid w:val="00AA5A31"/>
    <w:rsid w:val="00AA7E0D"/>
    <w:rsid w:val="00AB175D"/>
    <w:rsid w:val="00AB40C6"/>
    <w:rsid w:val="00AB4F0C"/>
    <w:rsid w:val="00AB6FD5"/>
    <w:rsid w:val="00AC2E06"/>
    <w:rsid w:val="00AE54EA"/>
    <w:rsid w:val="00AE756D"/>
    <w:rsid w:val="00B069D2"/>
    <w:rsid w:val="00B14C44"/>
    <w:rsid w:val="00B20F95"/>
    <w:rsid w:val="00B26D14"/>
    <w:rsid w:val="00B438CF"/>
    <w:rsid w:val="00B4762A"/>
    <w:rsid w:val="00B5796A"/>
    <w:rsid w:val="00B676EF"/>
    <w:rsid w:val="00B71B92"/>
    <w:rsid w:val="00B80495"/>
    <w:rsid w:val="00B82BEF"/>
    <w:rsid w:val="00B840BE"/>
    <w:rsid w:val="00B84D2D"/>
    <w:rsid w:val="00B91CCC"/>
    <w:rsid w:val="00BB4D2F"/>
    <w:rsid w:val="00BB636D"/>
    <w:rsid w:val="00BC3E17"/>
    <w:rsid w:val="00BC7258"/>
    <w:rsid w:val="00BD14EC"/>
    <w:rsid w:val="00BD43EE"/>
    <w:rsid w:val="00BE0CA7"/>
    <w:rsid w:val="00BE3F87"/>
    <w:rsid w:val="00BE45FB"/>
    <w:rsid w:val="00BF3100"/>
    <w:rsid w:val="00BF6DCE"/>
    <w:rsid w:val="00C023BA"/>
    <w:rsid w:val="00C104D6"/>
    <w:rsid w:val="00C10EE8"/>
    <w:rsid w:val="00C13164"/>
    <w:rsid w:val="00C238C7"/>
    <w:rsid w:val="00C25F78"/>
    <w:rsid w:val="00C44764"/>
    <w:rsid w:val="00C46FAD"/>
    <w:rsid w:val="00C51DD5"/>
    <w:rsid w:val="00C5556A"/>
    <w:rsid w:val="00C5707C"/>
    <w:rsid w:val="00C74AC6"/>
    <w:rsid w:val="00C80EF7"/>
    <w:rsid w:val="00CA145F"/>
    <w:rsid w:val="00CA473C"/>
    <w:rsid w:val="00CA5557"/>
    <w:rsid w:val="00CA78E8"/>
    <w:rsid w:val="00CB10BA"/>
    <w:rsid w:val="00CB2662"/>
    <w:rsid w:val="00CB365D"/>
    <w:rsid w:val="00CD175B"/>
    <w:rsid w:val="00CE7CFC"/>
    <w:rsid w:val="00CF54E2"/>
    <w:rsid w:val="00D0281D"/>
    <w:rsid w:val="00D06BE2"/>
    <w:rsid w:val="00D17743"/>
    <w:rsid w:val="00D30ECA"/>
    <w:rsid w:val="00D35457"/>
    <w:rsid w:val="00D358A4"/>
    <w:rsid w:val="00D430FB"/>
    <w:rsid w:val="00D5124F"/>
    <w:rsid w:val="00D61FDD"/>
    <w:rsid w:val="00D93634"/>
    <w:rsid w:val="00D9680D"/>
    <w:rsid w:val="00DA7686"/>
    <w:rsid w:val="00DB6809"/>
    <w:rsid w:val="00DD3A5C"/>
    <w:rsid w:val="00DD4797"/>
    <w:rsid w:val="00DE6F4A"/>
    <w:rsid w:val="00DF2836"/>
    <w:rsid w:val="00DF2B1B"/>
    <w:rsid w:val="00E0681C"/>
    <w:rsid w:val="00E26562"/>
    <w:rsid w:val="00E349F7"/>
    <w:rsid w:val="00E37F88"/>
    <w:rsid w:val="00E40A12"/>
    <w:rsid w:val="00E41E47"/>
    <w:rsid w:val="00E422C6"/>
    <w:rsid w:val="00E43E32"/>
    <w:rsid w:val="00E469E9"/>
    <w:rsid w:val="00E553A1"/>
    <w:rsid w:val="00E63B25"/>
    <w:rsid w:val="00E671CE"/>
    <w:rsid w:val="00E71DBF"/>
    <w:rsid w:val="00E75F1E"/>
    <w:rsid w:val="00E91248"/>
    <w:rsid w:val="00E972E6"/>
    <w:rsid w:val="00EA0142"/>
    <w:rsid w:val="00EA4042"/>
    <w:rsid w:val="00EA55AB"/>
    <w:rsid w:val="00EB486F"/>
    <w:rsid w:val="00EB489C"/>
    <w:rsid w:val="00EB7DA1"/>
    <w:rsid w:val="00EE6D74"/>
    <w:rsid w:val="00F0180D"/>
    <w:rsid w:val="00F03E9F"/>
    <w:rsid w:val="00F114A4"/>
    <w:rsid w:val="00F11B68"/>
    <w:rsid w:val="00F168D2"/>
    <w:rsid w:val="00F21F2A"/>
    <w:rsid w:val="00F249A2"/>
    <w:rsid w:val="00F30366"/>
    <w:rsid w:val="00F36C97"/>
    <w:rsid w:val="00F5673C"/>
    <w:rsid w:val="00F700C5"/>
    <w:rsid w:val="00F81606"/>
    <w:rsid w:val="00F84A29"/>
    <w:rsid w:val="00F87632"/>
    <w:rsid w:val="00FA23DC"/>
    <w:rsid w:val="00FC0836"/>
    <w:rsid w:val="00FC094F"/>
    <w:rsid w:val="00FC4391"/>
    <w:rsid w:val="00FC56C6"/>
    <w:rsid w:val="00FC79ED"/>
    <w:rsid w:val="00FD4A66"/>
    <w:rsid w:val="00FD583B"/>
    <w:rsid w:val="00FD763A"/>
    <w:rsid w:val="00FE243C"/>
    <w:rsid w:val="00FE727C"/>
    <w:rsid w:val="00FF7A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25114A7"/>
  <w15:chartTrackingRefBased/>
  <w15:docId w15:val="{122CE6A5-0C5B-4E2E-A606-1BC57C150C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7308A"/>
    <w:pPr>
      <w:spacing w:after="0" w:line="276" w:lineRule="auto"/>
    </w:pPr>
    <w:rPr>
      <w:rFonts w:ascii="Arial" w:eastAsia="Arial" w:hAnsi="Arial" w:cs="Arial"/>
      <w:lang w:val="e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2453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82BE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D1AC4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2453E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"/>
    </w:rPr>
  </w:style>
  <w:style w:type="paragraph" w:styleId="ListParagraph">
    <w:name w:val="List Paragraph"/>
    <w:basedOn w:val="Normal"/>
    <w:uiPriority w:val="34"/>
    <w:qFormat/>
    <w:rsid w:val="006131AC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7D1AC4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D1AC4"/>
    <w:rPr>
      <w:rFonts w:ascii="Arial" w:eastAsia="Arial" w:hAnsi="Arial" w:cs="Arial"/>
      <w:sz w:val="20"/>
      <w:szCs w:val="20"/>
      <w:lang w:val="en"/>
    </w:rPr>
  </w:style>
  <w:style w:type="character" w:styleId="FootnoteReference">
    <w:name w:val="footnote reference"/>
    <w:basedOn w:val="DefaultParagraphFont"/>
    <w:uiPriority w:val="99"/>
    <w:semiHidden/>
    <w:unhideWhenUsed/>
    <w:rsid w:val="007D1AC4"/>
    <w:rPr>
      <w:vertAlign w:val="superscript"/>
    </w:rPr>
  </w:style>
  <w:style w:type="character" w:customStyle="1" w:styleId="Heading3Char">
    <w:name w:val="Heading 3 Char"/>
    <w:basedOn w:val="DefaultParagraphFont"/>
    <w:link w:val="Heading3"/>
    <w:uiPriority w:val="9"/>
    <w:rsid w:val="007D1AC4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"/>
    </w:rPr>
  </w:style>
  <w:style w:type="character" w:styleId="Hyperlink">
    <w:name w:val="Hyperlink"/>
    <w:basedOn w:val="DefaultParagraphFont"/>
    <w:uiPriority w:val="99"/>
    <w:unhideWhenUsed/>
    <w:rsid w:val="007D1AC4"/>
    <w:rPr>
      <w:color w:val="0000FF"/>
      <w:u w:val="single"/>
    </w:rPr>
  </w:style>
  <w:style w:type="table" w:styleId="TableGrid">
    <w:name w:val="Table Grid"/>
    <w:basedOn w:val="TableNormal"/>
    <w:uiPriority w:val="39"/>
    <w:rsid w:val="00CA145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D430F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B82BEF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"/>
    </w:rPr>
  </w:style>
  <w:style w:type="paragraph" w:styleId="TOCHeading">
    <w:name w:val="TOC Heading"/>
    <w:basedOn w:val="Heading1"/>
    <w:next w:val="Normal"/>
    <w:uiPriority w:val="39"/>
    <w:unhideWhenUsed/>
    <w:qFormat/>
    <w:rsid w:val="00F30366"/>
    <w:pPr>
      <w:spacing w:line="259" w:lineRule="auto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701E54"/>
    <w:pPr>
      <w:tabs>
        <w:tab w:val="right" w:leader="dot" w:pos="9016"/>
      </w:tabs>
      <w:bidi/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F30366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A2226C"/>
    <w:pPr>
      <w:spacing w:after="100"/>
      <w:ind w:left="440"/>
    </w:pPr>
  </w:style>
  <w:style w:type="paragraph" w:styleId="Header">
    <w:name w:val="header"/>
    <w:basedOn w:val="Normal"/>
    <w:link w:val="HeaderChar"/>
    <w:uiPriority w:val="99"/>
    <w:unhideWhenUsed/>
    <w:rsid w:val="00E40A12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40A12"/>
    <w:rPr>
      <w:rFonts w:ascii="Arial" w:eastAsia="Arial" w:hAnsi="Arial" w:cs="Arial"/>
      <w:lang w:val="en"/>
    </w:rPr>
  </w:style>
  <w:style w:type="paragraph" w:styleId="Footer">
    <w:name w:val="footer"/>
    <w:basedOn w:val="Normal"/>
    <w:link w:val="FooterChar"/>
    <w:uiPriority w:val="99"/>
    <w:unhideWhenUsed/>
    <w:rsid w:val="00E40A12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40A12"/>
    <w:rPr>
      <w:rFonts w:ascii="Arial" w:eastAsia="Arial" w:hAnsi="Arial" w:cs="Arial"/>
      <w:lang w:val="en"/>
    </w:rPr>
  </w:style>
  <w:style w:type="paragraph" w:customStyle="1" w:styleId="EndNoteBibliographyTitle">
    <w:name w:val="EndNote Bibliography Title"/>
    <w:basedOn w:val="Normal"/>
    <w:link w:val="EndNoteBibliographyTitleChar"/>
    <w:rsid w:val="006C06EC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C06EC"/>
    <w:rPr>
      <w:rFonts w:ascii="Arial" w:eastAsia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6C06EC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C06EC"/>
    <w:rPr>
      <w:rFonts w:ascii="Arial" w:eastAsia="Arial" w:hAnsi="Arial" w:cs="Arial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285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34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51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457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30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93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6255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6555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069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212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337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48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571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43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004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39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215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206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25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513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64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730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110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454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04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19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77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84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1.png"/><Relationship Id="rId21" Type="http://schemas.openxmlformats.org/officeDocument/2006/relationships/image" Target="media/image14.png"/><Relationship Id="rId34" Type="http://schemas.openxmlformats.org/officeDocument/2006/relationships/image" Target="media/image26.png"/><Relationship Id="rId42" Type="http://schemas.openxmlformats.org/officeDocument/2006/relationships/image" Target="media/image34.png"/><Relationship Id="rId47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9" Type="http://schemas.openxmlformats.org/officeDocument/2006/relationships/image" Target="media/image2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image" Target="media/image24.png"/><Relationship Id="rId37" Type="http://schemas.openxmlformats.org/officeDocument/2006/relationships/image" Target="media/image29.png"/><Relationship Id="rId40" Type="http://schemas.openxmlformats.org/officeDocument/2006/relationships/image" Target="media/image32.png"/><Relationship Id="rId45" Type="http://schemas.openxmlformats.org/officeDocument/2006/relationships/image" Target="media/image3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8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31" Type="http://schemas.openxmlformats.org/officeDocument/2006/relationships/footer" Target="footer1.xml"/><Relationship Id="rId44" Type="http://schemas.openxmlformats.org/officeDocument/2006/relationships/image" Target="media/image36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7.png"/><Relationship Id="rId43" Type="http://schemas.openxmlformats.org/officeDocument/2006/relationships/image" Target="media/image35.png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5.png"/><Relationship Id="rId38" Type="http://schemas.openxmlformats.org/officeDocument/2006/relationships/image" Target="media/image30.png"/><Relationship Id="rId46" Type="http://schemas.openxmlformats.org/officeDocument/2006/relationships/fontTable" Target="fontTable.xml"/><Relationship Id="rId20" Type="http://schemas.openxmlformats.org/officeDocument/2006/relationships/image" Target="media/image13.png"/><Relationship Id="rId41" Type="http://schemas.openxmlformats.org/officeDocument/2006/relationships/image" Target="media/image3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208A6B4-EC25-46F7-9BF6-BE3D09EF90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49</TotalTime>
  <Pages>1</Pages>
  <Words>9810</Words>
  <Characters>55920</Characters>
  <Application>Microsoft Office Word</Application>
  <DocSecurity>0</DocSecurity>
  <Lines>466</Lines>
  <Paragraphs>1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5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H. Movaseghi</dc:creator>
  <cp:keywords/>
  <dc:description/>
  <cp:lastModifiedBy>MH. Movaseghi</cp:lastModifiedBy>
  <cp:revision>174</cp:revision>
  <cp:lastPrinted>2022-02-06T18:00:00Z</cp:lastPrinted>
  <dcterms:created xsi:type="dcterms:W3CDTF">2022-01-30T07:53:00Z</dcterms:created>
  <dcterms:modified xsi:type="dcterms:W3CDTF">2022-02-06T18:00:00Z</dcterms:modified>
</cp:coreProperties>
</file>